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1BA059" w14:textId="5AE1A162" w:rsidR="00242128" w:rsidRPr="00953317" w:rsidRDefault="005019DC" w:rsidP="005019DC">
      <w:pPr>
        <w:jc w:val="center"/>
        <w:rPr>
          <w:b/>
          <w:sz w:val="36"/>
          <w:lang w:val="en-GB"/>
        </w:rPr>
      </w:pPr>
      <w:r w:rsidRPr="00953317">
        <w:rPr>
          <w:b/>
          <w:sz w:val="36"/>
          <w:lang w:val="en-GB"/>
        </w:rPr>
        <w:t>Mixing cultivars reduces early root competition between wheat seedlings under water and nutrient</w:t>
      </w:r>
      <w:r w:rsidR="00CF2314">
        <w:rPr>
          <w:b/>
          <w:sz w:val="36"/>
          <w:lang w:val="en-GB"/>
        </w:rPr>
        <w:t xml:space="preserve"> limitation</w:t>
      </w:r>
    </w:p>
    <w:p w14:paraId="15E33CB1" w14:textId="4BE0EAAA" w:rsidR="00242128" w:rsidRPr="001D6284" w:rsidRDefault="00242128" w:rsidP="00242128">
      <w:pPr>
        <w:jc w:val="center"/>
      </w:pPr>
      <w:r w:rsidRPr="001D6284">
        <w:t>Germain Montazeaud</w:t>
      </w:r>
      <w:proofErr w:type="gramStart"/>
      <w:r w:rsidR="006D625A" w:rsidRPr="001D6284">
        <w:rPr>
          <w:vertAlign w:val="superscript"/>
        </w:rPr>
        <w:t>1,</w:t>
      </w:r>
      <w:r w:rsidRPr="001D6284">
        <w:rPr>
          <w:rFonts w:cs="Times New Roman"/>
          <w:vertAlign w:val="superscript"/>
        </w:rPr>
        <w:t>†</w:t>
      </w:r>
      <w:proofErr w:type="gramEnd"/>
      <w:r w:rsidRPr="001D6284">
        <w:t>, Pierre Roumet</w:t>
      </w:r>
      <w:r w:rsidRPr="001D6284">
        <w:rPr>
          <w:vertAlign w:val="superscript"/>
        </w:rPr>
        <w:t>1</w:t>
      </w:r>
      <w:r w:rsidRPr="001D6284">
        <w:t>, Mickaël Lamboeuf</w:t>
      </w:r>
      <w:r w:rsidR="006D625A" w:rsidRPr="001D6284">
        <w:rPr>
          <w:vertAlign w:val="superscript"/>
        </w:rPr>
        <w:t>2</w:t>
      </w:r>
      <w:r w:rsidRPr="001D6284">
        <w:t>, Christian Jeudy</w:t>
      </w:r>
      <w:r w:rsidR="006D625A" w:rsidRPr="001D6284">
        <w:rPr>
          <w:vertAlign w:val="superscript"/>
        </w:rPr>
        <w:t>2</w:t>
      </w:r>
      <w:r w:rsidRPr="001D6284">
        <w:t>, Martin Ecarnot</w:t>
      </w:r>
      <w:r w:rsidRPr="001D6284">
        <w:rPr>
          <w:vertAlign w:val="superscript"/>
        </w:rPr>
        <w:t>1</w:t>
      </w:r>
      <w:r w:rsidRPr="001D6284">
        <w:t>, Lise Malicet-Chebbah</w:t>
      </w:r>
      <w:r w:rsidRPr="001D6284">
        <w:rPr>
          <w:vertAlign w:val="superscript"/>
        </w:rPr>
        <w:t>1</w:t>
      </w:r>
      <w:r w:rsidRPr="001D6284">
        <w:t>, Christophe Salon</w:t>
      </w:r>
      <w:r w:rsidR="006D625A" w:rsidRPr="001D6284">
        <w:rPr>
          <w:vertAlign w:val="superscript"/>
        </w:rPr>
        <w:t>2</w:t>
      </w:r>
      <w:r w:rsidRPr="001D6284">
        <w:t>, Hélène Fréville</w:t>
      </w:r>
      <w:r w:rsidRPr="001D6284">
        <w:rPr>
          <w:vertAlign w:val="superscript"/>
        </w:rPr>
        <w:t>1</w:t>
      </w:r>
    </w:p>
    <w:p w14:paraId="499C1B48" w14:textId="77777777" w:rsidR="00AB7E44" w:rsidRPr="001D6284" w:rsidRDefault="00AB7E44" w:rsidP="00242128">
      <w:pPr>
        <w:jc w:val="center"/>
      </w:pPr>
    </w:p>
    <w:p w14:paraId="04CF6FDA" w14:textId="77777777" w:rsidR="00242128" w:rsidRPr="001D6284" w:rsidRDefault="00242128" w:rsidP="00242128">
      <w:pPr>
        <w:jc w:val="center"/>
      </w:pPr>
      <w:r w:rsidRPr="001D6284">
        <w:rPr>
          <w:vertAlign w:val="superscript"/>
        </w:rPr>
        <w:t>1</w:t>
      </w:r>
      <w:r w:rsidRPr="001D6284">
        <w:t>AGAP, Université de Montpellier, CIRAD, INRAE, L'institut Agro, Montpellier, France</w:t>
      </w:r>
    </w:p>
    <w:p w14:paraId="744FBAAE" w14:textId="28D5BB72" w:rsidR="00242128" w:rsidRPr="00CD1B33" w:rsidRDefault="006D625A" w:rsidP="00242128">
      <w:pPr>
        <w:jc w:val="center"/>
      </w:pPr>
      <w:r w:rsidRPr="00CD1B33">
        <w:rPr>
          <w:vertAlign w:val="superscript"/>
        </w:rPr>
        <w:t>2</w:t>
      </w:r>
      <w:r w:rsidR="00AB7E44" w:rsidRPr="00CD1B33">
        <w:rPr>
          <w:highlight w:val="yellow"/>
        </w:rPr>
        <w:t>XXXXXXXXXXXXXXXXXXXXXXXXXXX</w:t>
      </w:r>
    </w:p>
    <w:p w14:paraId="31B98A11" w14:textId="77777777" w:rsidR="00242128" w:rsidRPr="00D47AF6" w:rsidRDefault="00242128" w:rsidP="00242128">
      <w:pPr>
        <w:jc w:val="center"/>
        <w:rPr>
          <w:rFonts w:cs="Times New Roman"/>
          <w:lang w:val="en-GB"/>
        </w:rPr>
      </w:pPr>
      <w:r w:rsidRPr="00D47AF6">
        <w:rPr>
          <w:rFonts w:cs="Times New Roman"/>
          <w:vertAlign w:val="superscript"/>
          <w:lang w:val="en-GB"/>
        </w:rPr>
        <w:t>†</w:t>
      </w:r>
      <w:proofErr w:type="gramStart"/>
      <w:r w:rsidRPr="00D47AF6">
        <w:rPr>
          <w:rFonts w:cs="Times New Roman"/>
          <w:lang w:val="en-GB"/>
        </w:rPr>
        <w:t>corresponding</w:t>
      </w:r>
      <w:proofErr w:type="gramEnd"/>
      <w:r w:rsidRPr="00D47AF6">
        <w:rPr>
          <w:rFonts w:cs="Times New Roman"/>
          <w:lang w:val="en-GB"/>
        </w:rPr>
        <w:t xml:space="preserve"> author: </w:t>
      </w:r>
      <w:hyperlink r:id="rId8" w:history="1">
        <w:r w:rsidR="00AB7E44" w:rsidRPr="00D47AF6">
          <w:rPr>
            <w:rStyle w:val="Lienhypertexte"/>
            <w:rFonts w:cs="Times New Roman"/>
            <w:lang w:val="en-GB"/>
          </w:rPr>
          <w:t>g.montazeaud@gmail.com</w:t>
        </w:r>
      </w:hyperlink>
    </w:p>
    <w:p w14:paraId="316D74C0" w14:textId="77777777" w:rsidR="00AB7E44" w:rsidRPr="00953317" w:rsidRDefault="00AB7E44" w:rsidP="00AB7E44">
      <w:pPr>
        <w:pStyle w:val="Titre1"/>
        <w:rPr>
          <w:lang w:val="en-GB"/>
        </w:rPr>
      </w:pPr>
      <w:r w:rsidRPr="00953317">
        <w:rPr>
          <w:lang w:val="en-GB"/>
        </w:rPr>
        <w:t>Keywords</w:t>
      </w:r>
    </w:p>
    <w:p w14:paraId="4F24C071" w14:textId="626FB704" w:rsidR="00AB7E44" w:rsidRPr="00953317" w:rsidRDefault="00AB7E44" w:rsidP="00AB7E44">
      <w:pPr>
        <w:rPr>
          <w:lang w:val="en-GB"/>
        </w:rPr>
      </w:pPr>
      <w:r w:rsidRPr="00953317">
        <w:rPr>
          <w:lang w:val="en-GB"/>
        </w:rPr>
        <w:t xml:space="preserve">Cultivar mixtures, </w:t>
      </w:r>
      <w:r w:rsidR="00A32684" w:rsidRPr="00953317">
        <w:rPr>
          <w:lang w:val="en-GB"/>
        </w:rPr>
        <w:t>agroecology</w:t>
      </w:r>
      <w:r w:rsidR="00A32684">
        <w:rPr>
          <w:lang w:val="en-GB"/>
        </w:rPr>
        <w:t xml:space="preserve">, </w:t>
      </w:r>
      <w:r w:rsidRPr="00953317">
        <w:rPr>
          <w:lang w:val="en-GB"/>
        </w:rPr>
        <w:t>relative yield, stress-gradient hypothesis,</w:t>
      </w:r>
      <w:r w:rsidR="00A32684">
        <w:rPr>
          <w:lang w:val="en-GB"/>
        </w:rPr>
        <w:t xml:space="preserve"> complementarity,</w:t>
      </w:r>
      <w:r w:rsidRPr="00953317">
        <w:rPr>
          <w:lang w:val="en-GB"/>
        </w:rPr>
        <w:t xml:space="preserve"> root phenotyping</w:t>
      </w:r>
      <w:r w:rsidR="00A32684">
        <w:rPr>
          <w:lang w:val="en-GB"/>
        </w:rPr>
        <w:t>, root area, competition hierarchy</w:t>
      </w:r>
    </w:p>
    <w:p w14:paraId="3A7DA7DD" w14:textId="0D7DEECF" w:rsidR="00D724F5" w:rsidRDefault="0049747A" w:rsidP="004A60DE">
      <w:pPr>
        <w:pStyle w:val="Titre1"/>
        <w:rPr>
          <w:lang w:val="en-GB"/>
        </w:rPr>
      </w:pPr>
      <w:r w:rsidRPr="00953317">
        <w:rPr>
          <w:lang w:val="en-GB"/>
        </w:rPr>
        <w:t>Abstract</w:t>
      </w:r>
    </w:p>
    <w:p w14:paraId="06FE9B8F" w14:textId="7D104D65" w:rsidR="000B12C3" w:rsidRDefault="00D724F5" w:rsidP="00050090">
      <w:pPr>
        <w:rPr>
          <w:lang w:val="en-GB"/>
        </w:rPr>
      </w:pPr>
      <w:r>
        <w:rPr>
          <w:lang w:val="en-GB"/>
        </w:rPr>
        <w:t>C</w:t>
      </w:r>
      <w:r w:rsidR="00A32684">
        <w:rPr>
          <w:lang w:val="en-GB"/>
        </w:rPr>
        <w:t>ultivar mixtures - defined as the concurrent cultivation of multiple varieties of the same crop in the same field - are receiving</w:t>
      </w:r>
      <w:r w:rsidR="00050090">
        <w:rPr>
          <w:lang w:val="en-GB"/>
        </w:rPr>
        <w:t xml:space="preserve"> growing interest</w:t>
      </w:r>
      <w:r w:rsidR="00F814AF">
        <w:rPr>
          <w:lang w:val="en-GB"/>
        </w:rPr>
        <w:t xml:space="preserve"> </w:t>
      </w:r>
      <w:r>
        <w:rPr>
          <w:lang w:val="en-GB"/>
        </w:rPr>
        <w:t>as increasing genetic diversity in the fields could improve agricultural sustainability</w:t>
      </w:r>
      <w:r w:rsidR="00A32684">
        <w:rPr>
          <w:lang w:val="en-GB"/>
        </w:rPr>
        <w:t xml:space="preserve">. </w:t>
      </w:r>
      <w:r w:rsidR="000847B5">
        <w:rPr>
          <w:lang w:val="en-GB"/>
        </w:rPr>
        <w:t>Ecological theory predicts</w:t>
      </w:r>
      <w:r w:rsidR="000B12C3">
        <w:rPr>
          <w:lang w:val="en-GB"/>
        </w:rPr>
        <w:t xml:space="preserve"> that </w:t>
      </w:r>
      <w:r w:rsidR="000847B5">
        <w:rPr>
          <w:lang w:val="en-GB"/>
        </w:rPr>
        <w:t>positive interactions between</w:t>
      </w:r>
      <w:r w:rsidR="000B12C3">
        <w:rPr>
          <w:lang w:val="en-GB"/>
        </w:rPr>
        <w:t xml:space="preserve"> </w:t>
      </w:r>
      <w:r w:rsidR="00FC4D90">
        <w:rPr>
          <w:lang w:val="en-GB"/>
        </w:rPr>
        <w:t>cultivars</w:t>
      </w:r>
      <w:r w:rsidR="000B12C3">
        <w:rPr>
          <w:lang w:val="en-GB"/>
        </w:rPr>
        <w:t xml:space="preserve"> should </w:t>
      </w:r>
      <w:r w:rsidR="000847B5">
        <w:rPr>
          <w:lang w:val="en-GB"/>
        </w:rPr>
        <w:t>led to a more</w:t>
      </w:r>
      <w:r w:rsidR="000B12C3">
        <w:rPr>
          <w:lang w:val="en-GB"/>
        </w:rPr>
        <w:t xml:space="preserve"> efficient </w:t>
      </w:r>
      <w:r w:rsidR="000847B5">
        <w:rPr>
          <w:lang w:val="en-GB"/>
        </w:rPr>
        <w:t xml:space="preserve">use of resources, especially when resources become scarcer (the “stress-gradient hypothesis”). In line with this prediction, cultivar mixtures yield </w:t>
      </w:r>
      <w:r w:rsidR="000B12C3">
        <w:rPr>
          <w:lang w:val="en-GB"/>
        </w:rPr>
        <w:t>slightly higher than their pure stand component</w:t>
      </w:r>
      <w:r w:rsidR="000847B5">
        <w:rPr>
          <w:lang w:val="en-GB"/>
        </w:rPr>
        <w:t>s on average.</w:t>
      </w:r>
      <w:r w:rsidR="000B12C3">
        <w:rPr>
          <w:lang w:val="en-GB"/>
        </w:rPr>
        <w:t xml:space="preserve"> However, </w:t>
      </w:r>
      <w:r w:rsidR="000847B5">
        <w:rPr>
          <w:lang w:val="en-GB"/>
        </w:rPr>
        <w:t xml:space="preserve">mixing effects are </w:t>
      </w:r>
      <w:r>
        <w:rPr>
          <w:lang w:val="en-GB"/>
        </w:rPr>
        <w:t xml:space="preserve">also very </w:t>
      </w:r>
      <w:r w:rsidR="000B12C3">
        <w:rPr>
          <w:lang w:val="en-GB"/>
        </w:rPr>
        <w:t xml:space="preserve">variable, and we still poorly understand </w:t>
      </w:r>
      <w:r>
        <w:rPr>
          <w:lang w:val="en-GB"/>
        </w:rPr>
        <w:t xml:space="preserve">how cultivar interactions are affected by </w:t>
      </w:r>
      <w:r w:rsidR="004242C2">
        <w:rPr>
          <w:lang w:val="en-GB"/>
        </w:rPr>
        <w:t>resource availability</w:t>
      </w:r>
      <w:r w:rsidR="004A60DE">
        <w:rPr>
          <w:lang w:val="en-GB"/>
        </w:rPr>
        <w:t>.</w:t>
      </w:r>
      <w:r w:rsidR="004242C2">
        <w:rPr>
          <w:lang w:val="en-GB"/>
        </w:rPr>
        <w:t xml:space="preserve"> In this study, we tested </w:t>
      </w:r>
      <w:r w:rsidR="00FC4D90">
        <w:rPr>
          <w:lang w:val="en-GB"/>
        </w:rPr>
        <w:t xml:space="preserve">if </w:t>
      </w:r>
      <w:r w:rsidR="004242C2">
        <w:rPr>
          <w:lang w:val="en-GB"/>
        </w:rPr>
        <w:t xml:space="preserve">diversity in </w:t>
      </w:r>
      <w:r w:rsidR="00F3673B">
        <w:rPr>
          <w:lang w:val="en-GB"/>
        </w:rPr>
        <w:t xml:space="preserve">root </w:t>
      </w:r>
      <w:r w:rsidR="00FC4D90">
        <w:rPr>
          <w:lang w:val="en-GB"/>
        </w:rPr>
        <w:t>traits could promote positive interactions between cultivars under limiting</w:t>
      </w:r>
      <w:r w:rsidR="00EE47E9">
        <w:rPr>
          <w:lang w:val="en-GB"/>
        </w:rPr>
        <w:t xml:space="preserve"> resources. We </w:t>
      </w:r>
      <w:r w:rsidR="00F3673B">
        <w:rPr>
          <w:lang w:val="en-GB"/>
        </w:rPr>
        <w:t>grew</w:t>
      </w:r>
      <w:r w:rsidR="00472285">
        <w:rPr>
          <w:lang w:val="en-GB"/>
        </w:rPr>
        <w:t xml:space="preserve"> 36 durum wheat </w:t>
      </w:r>
      <w:r>
        <w:rPr>
          <w:lang w:val="en-GB"/>
        </w:rPr>
        <w:t>(</w:t>
      </w:r>
      <w:r w:rsidRPr="00D724F5">
        <w:rPr>
          <w:i/>
          <w:iCs/>
          <w:lang w:val="en-GB"/>
        </w:rPr>
        <w:t>Triticum turgidum</w:t>
      </w:r>
      <w:r>
        <w:rPr>
          <w:lang w:val="en-GB"/>
        </w:rPr>
        <w:t xml:space="preserve"> ssp. </w:t>
      </w:r>
      <w:r w:rsidRPr="00D724F5">
        <w:rPr>
          <w:i/>
          <w:iCs/>
          <w:lang w:val="en-GB"/>
        </w:rPr>
        <w:t>durum</w:t>
      </w:r>
      <w:r>
        <w:rPr>
          <w:lang w:val="en-GB"/>
        </w:rPr>
        <w:t xml:space="preserve">) </w:t>
      </w:r>
      <w:r w:rsidR="00472285">
        <w:rPr>
          <w:lang w:val="en-GB"/>
        </w:rPr>
        <w:t>genotypes in pure stands and in</w:t>
      </w:r>
      <w:r w:rsidR="00F3673B">
        <w:rPr>
          <w:lang w:val="en-GB"/>
        </w:rPr>
        <w:t xml:space="preserve"> </w:t>
      </w:r>
      <w:r w:rsidR="00472285">
        <w:rPr>
          <w:lang w:val="en-GB"/>
        </w:rPr>
        <w:t>54</w:t>
      </w:r>
      <w:r w:rsidR="00EE47E9">
        <w:rPr>
          <w:lang w:val="en-GB"/>
        </w:rPr>
        <w:t xml:space="preserve"> binary mixtures </w:t>
      </w:r>
      <w:r w:rsidR="00F3673B">
        <w:rPr>
          <w:lang w:val="en-GB"/>
        </w:rPr>
        <w:t xml:space="preserve">in a </w:t>
      </w:r>
      <w:r w:rsidR="00F3673B" w:rsidRPr="00F3673B">
        <w:rPr>
          <w:lang w:val="en-GB"/>
        </w:rPr>
        <w:t>high</w:t>
      </w:r>
      <w:r>
        <w:rPr>
          <w:lang w:val="en-GB"/>
        </w:rPr>
        <w:t>-</w:t>
      </w:r>
      <w:r w:rsidR="00F3673B" w:rsidRPr="00F3673B">
        <w:rPr>
          <w:lang w:val="en-GB"/>
        </w:rPr>
        <w:t xml:space="preserve">throughput </w:t>
      </w:r>
      <w:r w:rsidR="00F3673B">
        <w:rPr>
          <w:lang w:val="en-GB"/>
        </w:rPr>
        <w:t xml:space="preserve">root phenotyping platform under two </w:t>
      </w:r>
      <w:r w:rsidR="00C72F4B">
        <w:rPr>
          <w:lang w:val="en-GB"/>
        </w:rPr>
        <w:t>conditions</w:t>
      </w:r>
      <w:r w:rsidR="00F3673B">
        <w:rPr>
          <w:lang w:val="en-GB"/>
        </w:rPr>
        <w:t xml:space="preserve">: </w:t>
      </w:r>
      <w:r w:rsidR="00F72280">
        <w:rPr>
          <w:lang w:val="en-GB"/>
        </w:rPr>
        <w:t>a control (C), and a</w:t>
      </w:r>
      <w:r w:rsidR="00F3673B">
        <w:rPr>
          <w:lang w:val="en-GB"/>
        </w:rPr>
        <w:t xml:space="preserve"> water</w:t>
      </w:r>
      <w:r>
        <w:rPr>
          <w:lang w:val="en-GB"/>
        </w:rPr>
        <w:t>-</w:t>
      </w:r>
      <w:r w:rsidR="00F3673B">
        <w:rPr>
          <w:lang w:val="en-GB"/>
        </w:rPr>
        <w:t xml:space="preserve"> and </w:t>
      </w:r>
      <w:r w:rsidR="00F72280">
        <w:rPr>
          <w:lang w:val="en-GB"/>
        </w:rPr>
        <w:t>nutrient</w:t>
      </w:r>
      <w:r w:rsidR="00826F36">
        <w:rPr>
          <w:lang w:val="en-GB"/>
        </w:rPr>
        <w:t xml:space="preserve">-limited treatment </w:t>
      </w:r>
      <w:r w:rsidR="00F72280">
        <w:rPr>
          <w:lang w:val="en-GB"/>
        </w:rPr>
        <w:t>(S)</w:t>
      </w:r>
      <w:r w:rsidR="00F3673B">
        <w:rPr>
          <w:lang w:val="en-GB"/>
        </w:rPr>
        <w:t xml:space="preserve">. </w:t>
      </w:r>
      <w:r w:rsidR="00FC4D90">
        <w:rPr>
          <w:lang w:val="en-GB"/>
        </w:rPr>
        <w:t>We then compared the biomass of three-week</w:t>
      </w:r>
      <w:r>
        <w:rPr>
          <w:lang w:val="en-GB"/>
        </w:rPr>
        <w:t>-</w:t>
      </w:r>
      <w:r w:rsidR="00FC4D90">
        <w:rPr>
          <w:lang w:val="en-GB"/>
        </w:rPr>
        <w:t xml:space="preserve">old seedlings </w:t>
      </w:r>
      <w:r w:rsidR="00FC4D90">
        <w:rPr>
          <w:lang w:val="en-GB"/>
        </w:rPr>
        <w:lastRenderedPageBreak/>
        <w:t>in mixed vs pure stands and tested the relationship between the relative biomass of the mix</w:t>
      </w:r>
      <w:r w:rsidR="00620165">
        <w:rPr>
          <w:lang w:val="en-GB"/>
        </w:rPr>
        <w:t xml:space="preserve">tures </w:t>
      </w:r>
      <w:r w:rsidR="00FC4D90">
        <w:rPr>
          <w:lang w:val="en-GB"/>
        </w:rPr>
        <w:t xml:space="preserve">and their trait composition. We found that </w:t>
      </w:r>
      <w:r w:rsidR="00F72280">
        <w:rPr>
          <w:lang w:val="en-GB"/>
        </w:rPr>
        <w:t>mixed stands</w:t>
      </w:r>
      <w:r w:rsidR="00FC4D90">
        <w:rPr>
          <w:lang w:val="en-GB"/>
        </w:rPr>
        <w:t xml:space="preserve"> produced less biomass than predicted from the</w:t>
      </w:r>
      <w:r w:rsidR="00C72F4B">
        <w:rPr>
          <w:lang w:val="en-GB"/>
        </w:rPr>
        <w:t>ir</w:t>
      </w:r>
      <w:r w:rsidR="00FC4D90">
        <w:rPr>
          <w:lang w:val="en-GB"/>
        </w:rPr>
        <w:t xml:space="preserve"> pure stands, especially in </w:t>
      </w:r>
      <w:r w:rsidR="00F72280">
        <w:rPr>
          <w:lang w:val="en-GB"/>
        </w:rPr>
        <w:t>S</w:t>
      </w:r>
      <w:r w:rsidR="00FC4D90">
        <w:rPr>
          <w:lang w:val="en-GB"/>
        </w:rPr>
        <w:t xml:space="preserve"> treatment. A single trait, the </w:t>
      </w:r>
      <w:r w:rsidR="00C72F4B">
        <w:rPr>
          <w:lang w:val="en-GB"/>
        </w:rPr>
        <w:t>average</w:t>
      </w:r>
      <w:r w:rsidR="00620165">
        <w:rPr>
          <w:lang w:val="en-GB"/>
        </w:rPr>
        <w:t xml:space="preserve"> 2D</w:t>
      </w:r>
      <w:r w:rsidR="00C72F4B">
        <w:rPr>
          <w:lang w:val="en-GB"/>
        </w:rPr>
        <w:t xml:space="preserve"> </w:t>
      </w:r>
      <w:r w:rsidR="00FC4D90">
        <w:rPr>
          <w:lang w:val="en-GB"/>
        </w:rPr>
        <w:t>projected area of the root system</w:t>
      </w:r>
      <w:r w:rsidR="00F72280">
        <w:rPr>
          <w:lang w:val="en-GB"/>
        </w:rPr>
        <w:t>,</w:t>
      </w:r>
      <w:r w:rsidR="00FC4D90">
        <w:rPr>
          <w:lang w:val="en-GB"/>
        </w:rPr>
        <w:t xml:space="preserve"> could explain about 50% of the relative </w:t>
      </w:r>
      <w:r w:rsidR="00F72280">
        <w:rPr>
          <w:lang w:val="en-GB"/>
        </w:rPr>
        <w:t>biomass production of the mixtures in the S treatment</w:t>
      </w:r>
      <w:r w:rsidR="00826F36">
        <w:rPr>
          <w:lang w:val="en-GB"/>
        </w:rPr>
        <w:t xml:space="preserve">. </w:t>
      </w:r>
      <w:r w:rsidR="00620165">
        <w:rPr>
          <w:lang w:val="en-GB"/>
        </w:rPr>
        <w:t>Our results indicate that t</w:t>
      </w:r>
      <w:r w:rsidR="00C72F4B">
        <w:rPr>
          <w:lang w:val="en-GB"/>
        </w:rPr>
        <w:t>h</w:t>
      </w:r>
      <w:r w:rsidR="00A161AC">
        <w:rPr>
          <w:lang w:val="en-GB"/>
        </w:rPr>
        <w:t xml:space="preserve">is </w:t>
      </w:r>
      <w:r w:rsidR="00826F36">
        <w:rPr>
          <w:lang w:val="en-GB"/>
        </w:rPr>
        <w:t xml:space="preserve">biomass reduction </w:t>
      </w:r>
      <w:r w:rsidR="00C72F4B">
        <w:rPr>
          <w:lang w:val="en-GB"/>
        </w:rPr>
        <w:t xml:space="preserve">most likely resulted from </w:t>
      </w:r>
      <w:r w:rsidR="00826F36">
        <w:rPr>
          <w:lang w:val="en-GB"/>
        </w:rPr>
        <w:t xml:space="preserve">relaxed competition in </w:t>
      </w:r>
      <w:r w:rsidR="00C72F4B">
        <w:rPr>
          <w:lang w:val="en-GB"/>
        </w:rPr>
        <w:t>mixed</w:t>
      </w:r>
      <w:r w:rsidR="00826F36">
        <w:rPr>
          <w:lang w:val="en-GB"/>
        </w:rPr>
        <w:t xml:space="preserve"> relative to pure stands, and </w:t>
      </w:r>
      <w:r w:rsidR="00620165">
        <w:rPr>
          <w:lang w:val="en-GB"/>
        </w:rPr>
        <w:t xml:space="preserve">that </w:t>
      </w:r>
      <w:r w:rsidR="00826F36">
        <w:rPr>
          <w:lang w:val="en-GB"/>
        </w:rPr>
        <w:t>the area of the root system captured the competitive hierarchy between cultivars.</w:t>
      </w:r>
      <w:r>
        <w:rPr>
          <w:lang w:val="en-GB"/>
        </w:rPr>
        <w:t xml:space="preserve"> </w:t>
      </w:r>
      <w:r w:rsidR="00620165">
        <w:rPr>
          <w:lang w:val="en-GB"/>
        </w:rPr>
        <w:t>P</w:t>
      </w:r>
      <w:r w:rsidR="00C72F4B">
        <w:rPr>
          <w:lang w:val="en-GB"/>
        </w:rPr>
        <w:t xml:space="preserve">lastic changes in root area </w:t>
      </w:r>
      <w:r w:rsidR="00620165">
        <w:rPr>
          <w:lang w:val="en-GB"/>
        </w:rPr>
        <w:t>also contributed to mitigate competition in mixtures</w:t>
      </w:r>
      <w:r w:rsidR="00C72F4B">
        <w:rPr>
          <w:lang w:val="en-GB"/>
        </w:rPr>
        <w:t>.</w:t>
      </w:r>
      <w:r w:rsidR="004A60DE">
        <w:rPr>
          <w:lang w:val="en-GB"/>
        </w:rPr>
        <w:t xml:space="preserve"> </w:t>
      </w:r>
      <w:r>
        <w:rPr>
          <w:lang w:val="en-GB"/>
        </w:rPr>
        <w:t xml:space="preserve">Our results suggest that </w:t>
      </w:r>
      <w:r w:rsidR="00385827">
        <w:rPr>
          <w:lang w:val="en-GB"/>
        </w:rPr>
        <w:t>root</w:t>
      </w:r>
      <w:r w:rsidR="00620165">
        <w:rPr>
          <w:lang w:val="en-GB"/>
        </w:rPr>
        <w:t xml:space="preserve"> area </w:t>
      </w:r>
      <w:r w:rsidR="00385827">
        <w:rPr>
          <w:lang w:val="en-GB"/>
        </w:rPr>
        <w:t>and plasticity in root area</w:t>
      </w:r>
      <w:r w:rsidR="004A60DE">
        <w:rPr>
          <w:lang w:val="en-GB"/>
        </w:rPr>
        <w:t xml:space="preserve"> are</w:t>
      </w:r>
      <w:r w:rsidR="00385827">
        <w:rPr>
          <w:lang w:val="en-GB"/>
        </w:rPr>
        <w:t xml:space="preserve"> </w:t>
      </w:r>
      <w:r w:rsidR="00620165">
        <w:rPr>
          <w:lang w:val="en-GB"/>
        </w:rPr>
        <w:t xml:space="preserve">promising </w:t>
      </w:r>
      <w:r w:rsidR="00385827">
        <w:rPr>
          <w:lang w:val="en-GB"/>
        </w:rPr>
        <w:t xml:space="preserve">breeding target to reduce intra-specific competition at the seedling stage and important traits to account for when assembling cultivar mixtures. </w:t>
      </w:r>
    </w:p>
    <w:p w14:paraId="6A23B042" w14:textId="762DBB00" w:rsidR="000847B5" w:rsidRDefault="000847B5" w:rsidP="00050090">
      <w:pPr>
        <w:rPr>
          <w:lang w:val="en-GB"/>
        </w:rPr>
      </w:pPr>
    </w:p>
    <w:p w14:paraId="4FF78EF5" w14:textId="26A1AF44" w:rsidR="000B12C3" w:rsidRPr="00050090" w:rsidRDefault="000B12C3" w:rsidP="00050090">
      <w:pPr>
        <w:rPr>
          <w:lang w:val="en-GB"/>
        </w:rPr>
        <w:sectPr w:rsidR="000B12C3" w:rsidRPr="00050090" w:rsidSect="00220277">
          <w:pgSz w:w="11906" w:h="16838"/>
          <w:pgMar w:top="1440" w:right="1440" w:bottom="1440" w:left="1440" w:header="708" w:footer="708" w:gutter="0"/>
          <w:cols w:space="708"/>
          <w:docGrid w:linePitch="360"/>
        </w:sectPr>
      </w:pPr>
    </w:p>
    <w:p w14:paraId="60F1BB4C" w14:textId="21E27767" w:rsidR="00E91258" w:rsidRPr="00953317" w:rsidRDefault="0049747A" w:rsidP="00E91258">
      <w:pPr>
        <w:pStyle w:val="Titre1"/>
        <w:rPr>
          <w:lang w:val="en-GB"/>
        </w:rPr>
      </w:pPr>
      <w:r w:rsidRPr="00953317">
        <w:rPr>
          <w:lang w:val="en-GB"/>
        </w:rPr>
        <w:lastRenderedPageBreak/>
        <w:t>Introduction</w:t>
      </w:r>
    </w:p>
    <w:p w14:paraId="3DFEB443" w14:textId="47F1931B" w:rsidR="00E91258" w:rsidRPr="00953317" w:rsidRDefault="00BE747D" w:rsidP="00996F2E">
      <w:pPr>
        <w:rPr>
          <w:lang w:val="en-GB"/>
        </w:rPr>
      </w:pPr>
      <w:r w:rsidRPr="00953317">
        <w:rPr>
          <w:lang w:val="en-GB"/>
        </w:rPr>
        <w:t xml:space="preserve">Decades of experimental ecology have established </w:t>
      </w:r>
      <w:r w:rsidR="00801B6B" w:rsidRPr="00953317">
        <w:rPr>
          <w:lang w:val="en-GB"/>
        </w:rPr>
        <w:t>a general positive relationship between</w:t>
      </w:r>
      <w:r w:rsidRPr="00953317">
        <w:rPr>
          <w:lang w:val="en-GB"/>
        </w:rPr>
        <w:t xml:space="preserve"> p</w:t>
      </w:r>
      <w:r w:rsidR="00E91258" w:rsidRPr="00953317">
        <w:rPr>
          <w:lang w:val="en-GB"/>
        </w:rPr>
        <w:t xml:space="preserve">lant diversity </w:t>
      </w:r>
      <w:r w:rsidR="00801B6B" w:rsidRPr="00953317">
        <w:rPr>
          <w:lang w:val="en-GB"/>
        </w:rPr>
        <w:t>and</w:t>
      </w:r>
      <w:r w:rsidR="001140A6" w:rsidRPr="00953317">
        <w:rPr>
          <w:lang w:val="en-GB"/>
        </w:rPr>
        <w:t xml:space="preserve"> </w:t>
      </w:r>
      <w:r w:rsidR="00E91258" w:rsidRPr="00953317">
        <w:rPr>
          <w:lang w:val="en-GB"/>
        </w:rPr>
        <w:t>ecosystem functioning</w:t>
      </w:r>
      <w:r w:rsidR="00BD7974" w:rsidRPr="00953317">
        <w:rPr>
          <w:lang w:val="en-GB"/>
        </w:rPr>
        <w:t xml:space="preserve"> </w:t>
      </w:r>
      <w:r w:rsidR="00BD7974" w:rsidRPr="00953317">
        <w:rPr>
          <w:lang w:val="en-GB"/>
        </w:rPr>
        <w:fldChar w:fldCharType="begin"/>
      </w:r>
      <w:r w:rsidR="00FC1F93" w:rsidRPr="00953317">
        <w:rPr>
          <w:lang w:val="en-GB"/>
        </w:rPr>
        <w:instrText xml:space="preserve"> ADDIN ZOTERO_ITEM CSL_CITATION {"citationID":"8NS7Iyko","properties":{"formattedCitation":"(Tilman et al. 1996, 2001; Hector et al. 1999)","plainCitation":"(Tilman et al. 1996, 2001; Hector et al. 1999)","noteIndex":0},"citationItems":[{"id":245,"uris":["http://zotero.org/users/3458704/items/WIGKTEWM"],"itemData":{"id":245,"type":"article-journal","abstract":"THE functioning and sustainability of ecosystems may depend on their biological diversity1–8. Elton's9 hypothesis that more diverse ecosystems are more stable has received much attention1,3,6,7,10–14, but Darwin's proposal6,15 that more diverse plant communities are more productive, and the related conjectures4,5,16,17 that they have lower nutrient losses and more sustainable soils, are less well studied4–6,8,17,18. Here we use a well-replicated field experiment, in which species diversity was directly controlled, to show that ecosystem productivity in 147 grassland plots increased significantly with plant biodiversity. Moreover, the main limiting nutrient, soil mineral nitrogen, was utilized more completely when there was a greater diversity of species, leading to lower leaching loss of nitrogen from these ecosystems. Similarly, in nearby native grassland, plant productivity and soil nitrogen utilization increased with increasing plant species richness. This supports the diversity–productivity and diversity–sustainability hypotheses. Our results demonstrate that the loss of species threatens ecosystem functioning and sustainability.","container-title":"Nature","DOI":"10.1038/379718a0","ISSN":"1476-4687","issue":"6567","language":"En","license":"1996 Nature Publishing Group","page":"718","source":"www.nature.com","title":"Productivity and sustainability influenced by biodiversity in grassland ecosystems","volume":"379","author":[{"family":"Tilman","given":"David"},{"family":"Wedin","given":"David"},{"family":"Knops","given":"Johannes"}],"issued":{"date-parts":[["1996",2]]}}},{"id":196,"uris":["http://zotero.org/users/3458704/items/2XUENB7Z"],"itemData":{"id":196,"type":"article-journal","abstract":"Plant diversity and niche complementarity had progressively stronger effects on ecosystem functioning during a 7-year experiment, with 16-species plots attaining 2.7 times greater biomass than monocultures. Diversity effects were neither transients nor explained solely by a few productive or unviable species. Rather, many higher-diversity plots outperformed the best monoculture. These results help resolve debate over biodiversity and ecosystem functioning, show effects at higher than expected diversity levels, and demonstrate, for these ecosystems, that even the best-chosen monocultures cannot achieve greater productivity or carbon stores than higher-diversity sites.","container-title":"Science","DOI":"10.1126/science.1060391","ISSN":"0036-8075, 1095-9203","issue":"5543","language":"en","note":"PMID: 11679667","page":"843-845","source":"science.sciencemag.org","title":"Diversity and productivity in a long-term grassland experiment","volume":"294","author":[{"family":"Tilman","given":"David"},{"family":"Reich","given":"Peter B."},{"family":"Knops","given":"Johannes"},{"family":"Wedin","given":"David"},{"family":"Mielke","given":"Troy"},{"family":"Lehman","given":"Clarence"}],"issued":{"date-parts":[["2001",10,26]]}}},{"id":525,"uris":["http://zotero.org/users/3458704/items/E7PSPUHP"],"itemData":{"id":525,"type":"article-journal","abstract":"At eight European field sites, the impact of loss of plant diversity on primary productivity was simulated by synthesizing grassland communities with different numbers of plant species. Results differed in detail at each location, but there was an overall log-linear reduction of average aboveground biomass with loss of species. For a given number of species, communities with fewer functional groups were less productive. These diversity effects occurred along with differences associated with species composition and geographic location. Niche complementarity and positive species interactions appear to play a role in generating diversity-productivity relationships within sites in addition to sampling from the species pool.","container-title":"Science","DOI":"10.1126/science.286.5442.1123","ISSN":"0036-8075, 1095-9203","issue":"5442","language":"en","note":"PMID: 10550043","page":"1123-1127","source":"science-sciencemag-org.inee.bib.cnrs.fr","title":"Plant diversity and productivity experiments in european grasslands","volume":"286","author":[{"family":"Hector","given":"A."},{"family":"Schmid","given":"B."},{"family":"Beierkuhnlein","given":"C."},{"family":"Caldeira","given":"M. C."},{"family":"Diemer","given":"M."},{"family":"Dimitrakopoulos","given":"P. G."},{"family":"Finn","given":"J. A."},{"family":"Freitas","given":"H."},{"family":"Giller","given":"P. S."},{"family":"Good","given":"J."},{"family":"Harris","given":"R."},{"family":"Högberg","given":"P."},{"family":"Huss-Danell","given":"K."},{"family":"Joshi","given":"J."},{"family":"Jumpponen","given":"A."},{"family":"Körner","given":"C."},{"family":"Leadley","given":"P. W."},{"family":"Loreau","given":"M."},{"family":"Minns","given":"A."},{"family":"Mulder","given":"C. P. H."},{"family":"O'Donovan","given":"G."},{"family":"Otway","given":"S. J."},{"family":"Pereira","given":"J. S."},{"family":"Prinz","given":"A."},{"family":"Read","given":"D. J."},{"family":"Scherer-Lorenzen","given":"M."},{"family":"Schulze","given":"E.-D."},{"family":"Siamantziouras","given":"A.-S. D."},{"family":"Spehn","given":"E. M."},{"family":"Terry","given":"A. C."},{"family":"Troumbis","given":"A. Y."},{"family":"Woodward","given":"F. I."},{"family":"Yachi","given":"S."},{"family":"Lawton","given":"J. H."}],"issued":{"date-parts":[["1999",11,5]]}}}],"schema":"https://github.com/citation-style-language/schema/raw/master/csl-citation.json"} </w:instrText>
      </w:r>
      <w:r w:rsidR="00BD7974" w:rsidRPr="00953317">
        <w:rPr>
          <w:lang w:val="en-GB"/>
        </w:rPr>
        <w:fldChar w:fldCharType="separate"/>
      </w:r>
      <w:r w:rsidR="002E720C" w:rsidRPr="00973A48">
        <w:rPr>
          <w:rFonts w:cs="Times New Roman"/>
          <w:lang w:val="en-GB"/>
        </w:rPr>
        <w:t>(Tilman et al. 1996, 2001; Hector et al. 1999)</w:t>
      </w:r>
      <w:r w:rsidR="00BD7974" w:rsidRPr="00953317">
        <w:rPr>
          <w:lang w:val="en-GB"/>
        </w:rPr>
        <w:fldChar w:fldCharType="end"/>
      </w:r>
      <w:r w:rsidR="00E91258" w:rsidRPr="00953317">
        <w:rPr>
          <w:lang w:val="en-GB"/>
        </w:rPr>
        <w:t>. That is, ecosystem</w:t>
      </w:r>
      <w:r w:rsidR="00EB5250" w:rsidRPr="00953317">
        <w:rPr>
          <w:lang w:val="en-GB"/>
        </w:rPr>
        <w:t>s</w:t>
      </w:r>
      <w:r w:rsidR="00E91258" w:rsidRPr="00953317">
        <w:rPr>
          <w:lang w:val="en-GB"/>
        </w:rPr>
        <w:t xml:space="preserve"> </w:t>
      </w:r>
      <w:r w:rsidR="00E50E00" w:rsidRPr="00953317">
        <w:rPr>
          <w:lang w:val="en-GB"/>
        </w:rPr>
        <w:t xml:space="preserve">with a higher number of species </w:t>
      </w:r>
      <w:r w:rsidR="00E91258" w:rsidRPr="00953317">
        <w:rPr>
          <w:lang w:val="en-GB"/>
        </w:rPr>
        <w:t xml:space="preserve">tend to be more productive, more efficient </w:t>
      </w:r>
      <w:r w:rsidR="00EB5250" w:rsidRPr="00953317">
        <w:rPr>
          <w:lang w:val="en-GB"/>
        </w:rPr>
        <w:t>at regulating pathogens, at recycling nutrients, or at buffering abiotic stresses</w:t>
      </w:r>
      <w:r w:rsidR="00BD7974" w:rsidRPr="00953317">
        <w:rPr>
          <w:lang w:val="en-GB"/>
        </w:rPr>
        <w:t xml:space="preserve"> </w:t>
      </w:r>
      <w:r w:rsidR="00BD7974" w:rsidRPr="00953317">
        <w:rPr>
          <w:lang w:val="en-GB"/>
        </w:rPr>
        <w:fldChar w:fldCharType="begin"/>
      </w:r>
      <w:r w:rsidR="00FC1F93" w:rsidRPr="00953317">
        <w:rPr>
          <w:lang w:val="en-GB"/>
        </w:rPr>
        <w:instrText xml:space="preserve"> ADDIN ZOTERO_ITEM CSL_CITATION {"citationID":"0osD7FuW","properties":{"formattedCitation":"(Hooper et al. 2005; Hector and Bagchi 2007; Tilman et al. 2014)","plainCitation":"(Hooper et al. 2005; Hector and Bagchi 2007; Tilman et al. 2014)","noteIndex":0},"citationItems":[{"id":665,"uris":["http://zotero.org/users/3458704/items/U26VVTXB"],"itemData":{"id":665,"type":"article-journal","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 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vities has altered ecosystem goods and services in many well-documented cases. Many of these changes are difficult, expensive, or impossible to reverse or fix with technological solutions. 3) The effects of species loss or changes in composition, and the mechanisms by which the effects manifest themselves, can differ among ecosystem properties, ecosystem types, and pathways of potential community change. 4) Some ecosystem properties are initially insensitive to species loss because (a) ecosystems may have multiple species that carry out similar functional roles, (b) some species may contribute relatively little to ecosystem properties, or (c) properties may be primarily controlled by abiotic environmental conditions. 5) More species are needed to insure a stable supply of ecosystem goods and services as spatial and temporal variability increases, which typically occurs as longer time periods and larger areas are considered. We have high confidence in the following conclusions: 1) Certain combinations of species are complementary in their patterns of resource use and can increase average rates of productivity and nutrient retention. At the same time, environmental conditions can influence the importance of complementarity in structuring communities. Identification of which and how many species act in a complementary way in complex communities is just beginning. 2) Susceptibility to invasion by exotic species is strongly influenced by species composition and, under similar environmental conditions, generally decreases with increasing species richness. However, several other factors, such as propagule pressure, disturbance regime, and resource availability also strongly influence invasion success and often override effects of species richness in comparisons across different sites or ecosystems. 3) Having a range of species that respond differently to different environmental perturbations can stabilize ecosystem process rates in response to disturbances and variation in abiotic conditions. Using practices that maintain a diversity of organisms of different functional effect and functional response types will help preserve a range of management options. Uncertainties remain and further research is necessary in the following areas: 1) Further resolution of the relationships among taxonomic diversity, functional diversity, and community structure is important for identifying mechanisms of biodiversity effects. 2) Multiple trophic levels are common to ecosystems but have been understudied in biodiversity/ecosystem functioning research. The response of ecosystem properties to varying composition and diversity of consumer organisms is much more complex than responses seen in experiments that vary only the diversity of primary producers. 3) Theoretical work on stability has outpaced experimental work, especially field research. We need long-term experiments to be able to assess temporal stability, as well as experimental perturbations to assess response to and recovery from a variety of disturbances. Design and analysis of such experiments must account for several factors that covary with species diversity. 4) Because biodiversity both responds to and influences ecosystem properties, understanding the feedbacks involved is necessary to integrate results from experimental communities with patterns seen at broader scales. Likely patterns of extinction and invasion need to be linked to different drivers of global change, the forces that structure communities, and controls on ecosystem properties for the development of effective management and conservation strategies. 5) This paper focuses primarily on terrestrial systems, with some coverage of freshwater systems, because that is where most empirical and theoretical study has focused. While the fundamental principles described here should apply to marine systems, further study of that realm is necessary. Despite some uncertainties about the mechanisms and circumstances under which diversity influences ecosystem properties, incorporating diversity effects into policy and management is essential, especially in making decisions involving large temporal and spatial scales. Sacrificing those aspects of ecosystems that are difficult or impossible to reconstruct, such as diversity, simply because we are not yet certain about the extent and mechanisms by which they affect ecosystem properties, will restrict future management options even further. It is incumbent upon ecologists to communicate this need, and the values that can derive from such a perspective, to those charged with economic and policy decision-making.","container-title":"Ecological Monographs","DOI":"10.1890/04-0922","ISSN":"1557-7015","issue":"1","language":"en","page":"3-35","source":"Wiley Online Library","title":"Effects of biodiversity on ecosystem functioning: A consensus of current knowledge","title-short":"Effects of Biodiversity on Ecosystem Functioning","volume":"75","author":[{"family":"Hooper","given":"D. U."},{"family":"Chapin","given":"F. S."},{"family":"Ewel","given":"J. J."},{"family":"Hector","given":"A."},{"family":"Inchausti","given":"P."},{"family":"Lavorel","given":"S."},{"family":"Lawton","given":"J. H."},{"family":"Lodge","given":"D. M."},{"family":"Loreau","given":"M."},{"family":"Naeem","given":"S."},{"family":"Schmid","given":"B."},{"family":"Setälä","given":"H."},{"family":"Symstad","given":"A. J."},{"family":"Vandermeer","given":"J."},{"family":"Wardle","given":"D. A."}],"issued":{"date-parts":[["2005",2,1]]}}},{"id":190,"uris":["http://zotero.org/users/3458704/items/ES9KRITE"],"itemData":{"id":190,"type":"article-journal","abstract":"Biodiversity loss can affect ecosystem functions and services1,2,3,4. Individual ecosystem functions generally show a positive asymptotic relationship with increasing biodiversity, suggesting that some species are redundant5,6,7,8. However, ecosystems are managed and conserved for multiple functions, which may require greater biodiversity. Here we present an analysis of published data from grassland biodiversity experiments9,10,11, and show that ecosystem multifunctionality does require greater numbers of species. We analysed each ecosystem function alone to identify species with desirable effects. We then calculated the number of species with positive effects for all possible combinations of functions. Our results show appreciable differences in the sets of species influencing different ecosystem functions, with average proportional overlap of about 0.2 to 0.5. Consequently, as more ecosystem processes were included in our analysis, more species were found to affect overall functioning. Specifically, for all of the analysed experiments, there was a positive saturating relationship between the number of ecosystem processes considered and the number of species influencing overall functioning. We conclude that because different species often influence different functions, studies focusing on individual processes in isolation will underestimate levels of biodiversity required to maintain multifunctional ecosystems.","container-title":"Nature","DOI":"10.1038/nature05947","ISSN":"1476-4687","issue":"7150","language":"en","license":"2007 Nature Publishing Group","page":"188-190","source":"www.nature.com","title":"Biodiversity and ecosystem multifunctionality","volume":"448","author":[{"family":"Hector","given":"Andy"},{"family":"Bagchi","given":"Robert"}],"issued":{"date-parts":[["2007",7]]}}},{"id":67,"uris":["http://zotero.org/users/3458704/items/FMVZGP4K"],"itemData":{"id":67,"type":"article-journal","abstract":"Species diversity is a major determinant of ecosystem productivity, stability, invasibility, and nutrient dynamics. Hundreds of studies spanning terrestrial, aquatic, and marine ecosystems show that high-diversity mixtures are approximately twice as productive as monocultures of the same species and that this difference increases through time. These impacts of higher diversity have multiple causes, including interspecific complementarity, greater use of limiting resources, decreased herbivory and disease, and nutrient-cycling feedbacks that increase nutrient stores and supply rates over the long term. These experimentally observed effects of diversity are consistent with predictions based on a variety of theories that share a common feature: All have trade-off-based mechanisms that allow long-term coexistence of many different competing species. Diversity loss has an effect as great as, or greater than, the effects of herbivory, fire, drought, nitrogen addition, elevated CO2, and other drivers of environmental change. The preservation, conservation, and restoration of biodiversity should be a high global priority.","container-title":"Annual Review of Ecology, Evolution, and Systematics","DOI":"10.1146/annurev-ecolsys-120213-091917","issue":"1","note":"_eprint: https://doi.org/10.1146/annurev-ecolsys-120213-091917","page":"471-493","source":"Annual Reviews","title":"Biodiversity and Ecosystem Functioning","volume":"45","author":[{"family":"Tilman","given":"David"},{"family":"Isbell","given":"Forest"},{"family":"Cowles","given":"Jane M."}],"issued":{"date-parts":[["2014"]]}}}],"schema":"https://github.com/citation-style-language/schema/raw/master/csl-citation.json"} </w:instrText>
      </w:r>
      <w:r w:rsidR="00BD7974" w:rsidRPr="00953317">
        <w:rPr>
          <w:lang w:val="en-GB"/>
        </w:rPr>
        <w:fldChar w:fldCharType="separate"/>
      </w:r>
      <w:r w:rsidR="002E720C" w:rsidRPr="00973A48">
        <w:rPr>
          <w:rFonts w:cs="Times New Roman"/>
          <w:lang w:val="en-GB"/>
        </w:rPr>
        <w:t>(Hooper et al. 2005; Hector and Bagchi 2007; Tilman et al. 2014)</w:t>
      </w:r>
      <w:r w:rsidR="00BD7974" w:rsidRPr="00953317">
        <w:rPr>
          <w:lang w:val="en-GB"/>
        </w:rPr>
        <w:fldChar w:fldCharType="end"/>
      </w:r>
      <w:r w:rsidR="00EB5250" w:rsidRPr="00953317">
        <w:rPr>
          <w:lang w:val="en-GB"/>
        </w:rPr>
        <w:t xml:space="preserve">. </w:t>
      </w:r>
      <w:r w:rsidR="00F743F4" w:rsidRPr="00953317">
        <w:rPr>
          <w:lang w:val="en-GB"/>
        </w:rPr>
        <w:t xml:space="preserve">Species diversity </w:t>
      </w:r>
      <w:r w:rsidR="00AD2D8C" w:rsidRPr="00953317">
        <w:rPr>
          <w:lang w:val="en-GB"/>
        </w:rPr>
        <w:t>is</w:t>
      </w:r>
      <w:r w:rsidR="00F743F4" w:rsidRPr="00953317">
        <w:rPr>
          <w:lang w:val="en-GB"/>
        </w:rPr>
        <w:t xml:space="preserve"> generally thought to improve ecosystem functioning via two main effects: the complementarity effect, and the selection effect</w:t>
      </w:r>
      <w:r w:rsidR="00BD7974" w:rsidRPr="00953317">
        <w:rPr>
          <w:lang w:val="en-GB"/>
        </w:rPr>
        <w:t xml:space="preserve"> </w:t>
      </w:r>
      <w:r w:rsidR="00BD7974" w:rsidRPr="00953317">
        <w:rPr>
          <w:lang w:val="en-GB"/>
        </w:rPr>
        <w:fldChar w:fldCharType="begin"/>
      </w:r>
      <w:r w:rsidR="00FC1F93" w:rsidRPr="00953317">
        <w:rPr>
          <w:lang w:val="en-GB"/>
        </w:rPr>
        <w:instrText xml:space="preserve"> ADDIN ZOTERO_ITEM CSL_CITATION {"citationID":"S659wXdq","properties":{"formattedCitation":"(Loreau and Hector 2001)","plainCitation":"(Loreau and Hector 2001)","noteIndex":0},"citationItems":[{"id":374,"uris":["http://zotero.org/users/3458704/items/N6EVUZ8H"],"itemData":{"id":374,"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schema":"https://github.com/citation-style-language/schema/raw/master/csl-citation.json"} </w:instrText>
      </w:r>
      <w:r w:rsidR="00BD7974" w:rsidRPr="00953317">
        <w:rPr>
          <w:lang w:val="en-GB"/>
        </w:rPr>
        <w:fldChar w:fldCharType="separate"/>
      </w:r>
      <w:r w:rsidR="002E720C" w:rsidRPr="00D47AF6">
        <w:rPr>
          <w:rFonts w:cs="Times New Roman"/>
          <w:lang w:val="en-GB"/>
        </w:rPr>
        <w:t>(</w:t>
      </w:r>
      <w:proofErr w:type="spellStart"/>
      <w:r w:rsidR="002E720C" w:rsidRPr="00D47AF6">
        <w:rPr>
          <w:rFonts w:cs="Times New Roman"/>
          <w:lang w:val="en-GB"/>
        </w:rPr>
        <w:t>Loreau</w:t>
      </w:r>
      <w:proofErr w:type="spellEnd"/>
      <w:r w:rsidR="002E720C" w:rsidRPr="00D47AF6">
        <w:rPr>
          <w:rFonts w:cs="Times New Roman"/>
          <w:lang w:val="en-GB"/>
        </w:rPr>
        <w:t xml:space="preserve"> and Hector 2001)</w:t>
      </w:r>
      <w:r w:rsidR="00BD7974" w:rsidRPr="00953317">
        <w:rPr>
          <w:lang w:val="en-GB"/>
        </w:rPr>
        <w:fldChar w:fldCharType="end"/>
      </w:r>
      <w:r w:rsidR="00F743F4" w:rsidRPr="00953317">
        <w:rPr>
          <w:lang w:val="en-GB"/>
        </w:rPr>
        <w:t>. The complementarity effect result</w:t>
      </w:r>
      <w:r w:rsidR="00AD2D8C" w:rsidRPr="00953317">
        <w:rPr>
          <w:lang w:val="en-GB"/>
        </w:rPr>
        <w:t>s</w:t>
      </w:r>
      <w:r w:rsidR="00F743F4" w:rsidRPr="00953317">
        <w:rPr>
          <w:lang w:val="en-GB"/>
        </w:rPr>
        <w:t xml:space="preserve"> from differences in ecological niches between species</w:t>
      </w:r>
      <w:r w:rsidR="005D7CD3" w:rsidRPr="00953317">
        <w:rPr>
          <w:lang w:val="en-GB"/>
        </w:rPr>
        <w:t xml:space="preserve"> </w:t>
      </w:r>
      <w:r w:rsidR="00C849AF" w:rsidRPr="00953317">
        <w:rPr>
          <w:lang w:val="en-GB"/>
        </w:rPr>
        <w:t>that</w:t>
      </w:r>
      <w:r w:rsidR="005D7CD3" w:rsidRPr="00953317">
        <w:rPr>
          <w:lang w:val="en-GB"/>
        </w:rPr>
        <w:t xml:space="preserve"> have different </w:t>
      </w:r>
      <w:r w:rsidR="00F743F4" w:rsidRPr="00953317">
        <w:rPr>
          <w:lang w:val="en-GB"/>
        </w:rPr>
        <w:t xml:space="preserve">resource requirements </w:t>
      </w:r>
      <w:r w:rsidR="005D7CD3" w:rsidRPr="00953317">
        <w:rPr>
          <w:lang w:val="en-GB"/>
        </w:rPr>
        <w:t xml:space="preserve">and hence </w:t>
      </w:r>
      <w:r w:rsidR="005D5D4C" w:rsidRPr="00953317">
        <w:rPr>
          <w:lang w:val="en-GB"/>
        </w:rPr>
        <w:t>e</w:t>
      </w:r>
      <w:r w:rsidR="00F743F4" w:rsidRPr="00953317">
        <w:rPr>
          <w:lang w:val="en-GB"/>
        </w:rPr>
        <w:t xml:space="preserve">xperience less competition, </w:t>
      </w:r>
      <w:r w:rsidR="00C849AF" w:rsidRPr="00953317">
        <w:rPr>
          <w:lang w:val="en-GB"/>
        </w:rPr>
        <w:t>which ultimately translates</w:t>
      </w:r>
      <w:r w:rsidR="00BD4B05" w:rsidRPr="00953317">
        <w:rPr>
          <w:lang w:val="en-GB"/>
        </w:rPr>
        <w:t xml:space="preserve"> in</w:t>
      </w:r>
      <w:r w:rsidR="00C849AF" w:rsidRPr="00953317">
        <w:rPr>
          <w:lang w:val="en-GB"/>
        </w:rPr>
        <w:t>to</w:t>
      </w:r>
      <w:r w:rsidR="005D5D4C" w:rsidRPr="00953317">
        <w:rPr>
          <w:lang w:val="en-GB"/>
        </w:rPr>
        <w:t xml:space="preserve"> a more efficient conversion of resources into ecosystem functions</w:t>
      </w:r>
      <w:r w:rsidR="00BD7974" w:rsidRPr="00953317">
        <w:rPr>
          <w:lang w:val="en-GB"/>
        </w:rPr>
        <w:t xml:space="preserve"> (e.g., </w:t>
      </w:r>
      <w:r w:rsidR="00BD7974" w:rsidRPr="00953317">
        <w:rPr>
          <w:lang w:val="en-GB"/>
        </w:rPr>
        <w:fldChar w:fldCharType="begin"/>
      </w:r>
      <w:r w:rsidR="00FC1F93" w:rsidRPr="00953317">
        <w:rPr>
          <w:lang w:val="en-GB"/>
        </w:rPr>
        <w:instrText xml:space="preserve"> ADDIN ZOTERO_ITEM CSL_CITATION {"citationID":"cuIzm1KN","properties":{"formattedCitation":"(Roscher et al. 2008; Mueller et al. 2013)","plainCitation":"(Roscher et al. 2008; Mueller et al. 2013)","dontUpdate":true,"noteIndex":0},"citationItems":[{"id":428,"uris":["http://zotero.org/users/3458704/items/4D8VIR7W"],"itemData":{"id":428,"type":"article-journal","abstract":"* 1In plant communities, a better use of nitrogen for growth and access to additional nitrogen by N2 fixing legumes have been suggested as mechanisms that contribute to the positive relationship between species richness and above-ground biomass production. We studied above-ground biomass production, and plant and soil nitrogen in a biodiversity experiment using a pool of nine potentially dominant grassland species (five grasses: Alopecurus pratensis, Arrhenatherum elatius, Dactylis glomerata, Phleum pratense, Poa trivialis; two legumes: Trifolium pratense, T. repens; two non-legume herbs: Anthriscus sylvestris, Geranium pratense) in the second and third year after establishment.\n* 2Total above-ground biomass and nitrogen pools increased with species richness in the second year. In the third year, the positive effect of species richness on above-ground biomass was less pronounced but still significant, while nitrogen pools did not increase with species richness. Above-ground nitrogen pools and biomass production were significantly lower in the third year.\n* 3Above-ground nitrogen pools of mixtures were higher than expected from monocultures in 94% of cases and increased with the species richness of mixtures in the second year. In the third year, only 55% of the mixtures had higher nitrogen yields than expected. A significant increase in the amount of biomass produced per gram nitrogen, a decrease of soil nitrate pools and the inability of mixtures to use soil nitrate more completely than expected from monocultures indicated lower nitrogen availability in the third year. Complementary resource use was not solely dependent on the occurrence of N2 fixing legumes in mixtures, but also played a role in mixtures without legumes.\n* 4Synthesis. Our study shows that biodiversity effects through complementary nitrogen use can occur among potentially dominant grassland species. The degree of resource partitioning depends on growing conditions, with stronger complementarity effects under nutrient-rich conditions.","container-title":"Journal of Ecology","DOI":"10.1111/j.1365-2745.2008.01353.x","ISSN":"1365-2745","issue":"3","language":"en","page":"477-488","source":"Wiley Online Library","title":"Complementary nitrogen use among potentially dominant species in a biodiversity experiment varies between two years","volume":"96","author":[{"family":"Roscher","given":"Christiane"},{"family":"Thein","given":"Susanne"},{"family":"Schmid","given":"Bernhard"},{"family":"Scherer-Lorenzen","given":"Michael"}],"issued":{"date-parts":[["2008",5,1]]}}},{"id":201,"uris":["http://zotero.org/users/3458704/items/AW33X7DQ"],"itemData":{"id":201,"type":"article-journal","abstract":"The relationship between plant diversity and productivity in grasslands could depend, partly, on how diversity affects vertical distributions of root biomass in soil; yet, no prior study has evaluated the links among diversity, root depth distributions, and productivity in a long-term experiment. We used data from a 12-year experiment to ask how plant species richness and composition influenced both observed and expected root depth distributions of plant communities. Expected root depth distributions were based on the abundance of species in each community and two traits of species that were measured in monocultures: root depth distributions and root-to-shoot ratios. The observed proportion of deep-root biomass increased more than expected with species richness and was positively correlated with aboveground productivity. Indeed, the proportion of deep-root biomass explained variation in productivity even after accounting for legume presence/abundance and greater nitrogen availability in diverse plots. Diverse plots had root depth distributions that were twice as deep as expected from their species composition and corresponding monoculture traits, partly due to interactions between C4 grasses and legumes. These results suggest that the productivity of diverse plant communities was partly dependent on belowground plant interactions that caused roots to be distributed more deeply in soil.","container-title":"Ecology","DOI":"10.1890/12-1399.1","ISSN":"1939-9170","issue":"4","language":"en","page":"787-793","source":"Wiley Online Library","title":"Root depth distribution and the diversity–productivity relationship in a long-term grassland experiment","volume":"94","author":[{"family":"Mueller","given":"Kevin E."},{"family":"Tilman","given":"David"},{"family":"Fornara","given":"Dario A."},{"family":"Hobbie","given":"Sarah E."}],"issued":{"date-parts":[["2013",4,1]]}}}],"schema":"https://github.com/citation-style-language/schema/raw/master/csl-citation.json"} </w:instrText>
      </w:r>
      <w:r w:rsidR="00BD7974" w:rsidRPr="00953317">
        <w:rPr>
          <w:lang w:val="en-GB"/>
        </w:rPr>
        <w:fldChar w:fldCharType="separate"/>
      </w:r>
      <w:r w:rsidR="00BD7974" w:rsidRPr="00953317">
        <w:rPr>
          <w:rFonts w:cs="Times New Roman"/>
          <w:lang w:val="en-GB"/>
        </w:rPr>
        <w:t>Roscher et al. 2008; Mueller et al. 2013)</w:t>
      </w:r>
      <w:r w:rsidR="00BD7974" w:rsidRPr="00953317">
        <w:rPr>
          <w:lang w:val="en-GB"/>
        </w:rPr>
        <w:fldChar w:fldCharType="end"/>
      </w:r>
      <w:r w:rsidR="005D5D4C" w:rsidRPr="00953317">
        <w:rPr>
          <w:lang w:val="en-GB"/>
        </w:rPr>
        <w:t xml:space="preserve">. </w:t>
      </w:r>
      <w:r w:rsidR="00AC031A" w:rsidRPr="00953317">
        <w:rPr>
          <w:lang w:val="en-GB"/>
        </w:rPr>
        <w:t>Communities with more species are also more likely to contain species which are the most efficient at performing a given function,</w:t>
      </w:r>
      <w:r w:rsidR="00BD4B05" w:rsidRPr="00953317">
        <w:rPr>
          <w:lang w:val="en-GB"/>
        </w:rPr>
        <w:t xml:space="preserve"> and such “efficient” </w:t>
      </w:r>
      <w:r w:rsidR="00D569FE" w:rsidRPr="00953317">
        <w:rPr>
          <w:lang w:val="en-GB"/>
        </w:rPr>
        <w:t>species</w:t>
      </w:r>
      <w:r w:rsidR="00BD4B05" w:rsidRPr="00953317">
        <w:rPr>
          <w:lang w:val="en-GB"/>
        </w:rPr>
        <w:t xml:space="preserve"> might be even more efficient in a </w:t>
      </w:r>
      <w:r w:rsidR="00996F2E" w:rsidRPr="00953317">
        <w:rPr>
          <w:lang w:val="en-GB"/>
        </w:rPr>
        <w:t>diverse community than</w:t>
      </w:r>
      <w:r w:rsidR="0052596A" w:rsidRPr="00953317">
        <w:rPr>
          <w:lang w:val="en-GB"/>
        </w:rPr>
        <w:t xml:space="preserve"> in</w:t>
      </w:r>
      <w:r w:rsidR="00BD4B05" w:rsidRPr="00953317">
        <w:rPr>
          <w:lang w:val="en-GB"/>
        </w:rPr>
        <w:t xml:space="preserve"> a monoculture (e.g.,</w:t>
      </w:r>
      <w:r w:rsidR="0052596A" w:rsidRPr="00953317">
        <w:rPr>
          <w:lang w:val="en-GB"/>
        </w:rPr>
        <w:t xml:space="preserve"> highly competitive species </w:t>
      </w:r>
      <w:r w:rsidR="00996F2E" w:rsidRPr="00953317">
        <w:rPr>
          <w:lang w:val="en-GB"/>
        </w:rPr>
        <w:t>often</w:t>
      </w:r>
      <w:r w:rsidR="0052596A" w:rsidRPr="00953317">
        <w:rPr>
          <w:lang w:val="en-GB"/>
        </w:rPr>
        <w:t xml:space="preserve"> benefit from relaxed competition in a mixture compared to a monoculture</w:t>
      </w:r>
      <w:r w:rsidR="00996F2E" w:rsidRPr="00953317">
        <w:rPr>
          <w:lang w:val="en-GB"/>
        </w:rPr>
        <w:t>)</w:t>
      </w:r>
      <w:r w:rsidR="00C10F60" w:rsidRPr="00953317">
        <w:rPr>
          <w:lang w:val="en-GB"/>
        </w:rPr>
        <w:t>, which corresponds to</w:t>
      </w:r>
      <w:r w:rsidR="002F01F6" w:rsidRPr="00953317">
        <w:rPr>
          <w:lang w:val="en-GB"/>
        </w:rPr>
        <w:t xml:space="preserve"> the selection effect</w:t>
      </w:r>
      <w:r w:rsidR="00D146CC" w:rsidRPr="00953317">
        <w:rPr>
          <w:lang w:val="en-GB"/>
        </w:rPr>
        <w:t xml:space="preserve"> (e.g., </w:t>
      </w:r>
      <w:r w:rsidR="00D146CC" w:rsidRPr="00953317">
        <w:rPr>
          <w:lang w:val="en-GB"/>
        </w:rPr>
        <w:fldChar w:fldCharType="begin"/>
      </w:r>
      <w:r w:rsidR="00FC1F93" w:rsidRPr="00953317">
        <w:rPr>
          <w:lang w:val="en-GB"/>
        </w:rPr>
        <w:instrText xml:space="preserve"> ADDIN ZOTERO_ITEM CSL_CITATION {"citationID":"8BsErqVt","properties":{"formattedCitation":"(Fargione et al. 2007; Li et al. 2018)","plainCitation":"(Fargione et al. 2007; Li et al. 2018)","dontUpdate":true,"noteIndex":0},"citationItems":[{"id":126,"uris":["http://zotero.org/users/3458704/items/27T4MJ3U"],"itemData":{"id":126,"type":"article-journal","abstract":"In a 10-year (1996–2005) biodiversity experiment, the mechanisms underlying the increasingly positive effect of biodiversity on plant biomass production shifted from sampling to complementarity over time. The effect of diversity on plant biomass was associated primarily with the accumulation of higher total plant nitrogen pools (N g m−2) and secondarily with more efficient N use at higher diversity. The accumulation of N in living plant biomass was significantly increased by the presence of legumes, C4 grasses, and their combined presence. Thus, these results provide clear evidence for the increasing effects of complementarity through time and suggest a mechanism whereby diversity increases complementarity through the increased input and retention of N, a commonly limiting nutrient.","container-title":"Proceedings of the Royal Society B: Biological Sciences","DOI":"10.1098/rspb.2006.0351","issue":"1611","journalAbbreviation":"Proceedings of the Royal Society B: Biological Sciences","page":"871-876","source":"royalsocietypublishing.org (Atypon)","title":"From selection to complementarity: shifts in the causes of biodiversity–productivity relationships in a long-term biodiversity experiment","title-short":"From selection to complementarity","volume":"274","author":[{"family":"Fargione","given":"Joseph"},{"family":"Tilman","given":"David"},{"family":"Dybzinski","given":"Ray"},{"family":"Lambers","given":"Janneke Hille Ris"},{"family":"Clark","given":"Chris"},{"family":"Harpole","given":"W. Stanley"},{"family":"Knops","given":"Johannes M.H"},{"family":"Reich","given":"Peter B"},{"family":"Loreau","given":"Michel"}],"issued":{"date-parts":[["2007",3,22]]}}},{"id":747,"uris":["http://zotero.org/users/3458704/items/FP79YAKX"],"itemData":{"id":747,"type":"article-journal","abstract":"Enhanced crop productivity by intercropping is commonly assumed to be driven by resource complementarity. However, relatively few studies have directly measured resource acquisition to assess potential mechanisms underlying enhanced performance of intercropping.","container-title":"Plant and Soil","DOI":"10.1007/s11104-017-3487-3","ISSN":"1573-5036","issue":"1","journalAbbreviation":"Plant Soil","language":"en","page":"479-493","source":"Springer Link","title":"The role of complementarity and selection effects in P acquisition of intercropping systems","volume":"422","author":[{"family":"Li","given":"Xiao-Fei"},{"family":"Wang","given":"Cheng-Bao"},{"family":"Zhang","given":"Wei-Ping"},{"family":"Wang","given":"Le-Hua"},{"family":"Tian","given":"Xiu-Li"},{"family":"Yang","given":"Si-Cun"},{"family":"Jiang","given":"Wan-Li"},{"family":"Ruijven","given":"Jasper","non-dropping-particle":"van"},{"family":"Li","given":"Long"}],"issued":{"date-parts":[["2018",1,1]]}}}],"schema":"https://github.com/citation-style-language/schema/raw/master/csl-citation.json"} </w:instrText>
      </w:r>
      <w:r w:rsidR="00D146CC" w:rsidRPr="00953317">
        <w:rPr>
          <w:lang w:val="en-GB"/>
        </w:rPr>
        <w:fldChar w:fldCharType="separate"/>
      </w:r>
      <w:r w:rsidR="00D146CC" w:rsidRPr="00953317">
        <w:rPr>
          <w:rFonts w:cs="Times New Roman"/>
          <w:lang w:val="en-GB"/>
        </w:rPr>
        <w:t>Fargione et al. 2007; Li et al. 2018)</w:t>
      </w:r>
      <w:r w:rsidR="00D146CC" w:rsidRPr="00953317">
        <w:rPr>
          <w:lang w:val="en-GB"/>
        </w:rPr>
        <w:fldChar w:fldCharType="end"/>
      </w:r>
      <w:r w:rsidR="002F01F6" w:rsidRPr="00953317">
        <w:rPr>
          <w:lang w:val="en-GB"/>
        </w:rPr>
        <w:t xml:space="preserve">. </w:t>
      </w:r>
    </w:p>
    <w:p w14:paraId="03F21E23" w14:textId="7EF69F23" w:rsidR="00995145" w:rsidRPr="00953317" w:rsidRDefault="00AD2D8C" w:rsidP="00996F2E">
      <w:pPr>
        <w:rPr>
          <w:lang w:val="en-GB"/>
        </w:rPr>
      </w:pPr>
      <w:r w:rsidRPr="00953317">
        <w:rPr>
          <w:lang w:val="en-GB"/>
        </w:rPr>
        <w:t xml:space="preserve">Similar ecological effects can be </w:t>
      </w:r>
      <w:r w:rsidR="001859AA" w:rsidRPr="00953317">
        <w:rPr>
          <w:lang w:val="en-GB"/>
        </w:rPr>
        <w:t>exploited</w:t>
      </w:r>
      <w:r w:rsidRPr="00953317">
        <w:rPr>
          <w:lang w:val="en-GB"/>
        </w:rPr>
        <w:t xml:space="preserve"> in crops by mixing different species at the same time within the same field (i.e., intercropping</w:t>
      </w:r>
      <w:r w:rsidR="00134D24" w:rsidRPr="00953317">
        <w:rPr>
          <w:lang w:val="en-GB"/>
        </w:rPr>
        <w:t xml:space="preserve">, </w:t>
      </w:r>
      <w:r w:rsidR="00134D24" w:rsidRPr="00953317">
        <w:rPr>
          <w:lang w:val="en-GB"/>
        </w:rPr>
        <w:fldChar w:fldCharType="begin"/>
      </w:r>
      <w:r w:rsidR="00FC1F93" w:rsidRPr="00953317">
        <w:rPr>
          <w:lang w:val="en-GB"/>
        </w:rPr>
        <w:instrText xml:space="preserve"> ADDIN ZOTERO_ITEM CSL_CITATION {"citationID":"1Nv6HZAQ","properties":{"formattedCitation":"(Vandermeer 1992)","plainCitation":"(Vandermeer 1992)","dontUpdate":true,"noteIndex":0},"citationItems":[{"id":769,"uris":["http://zotero.org/users/3458704/items/6J859L3X"],"itemData":{"id":769,"type":"book","abstract":"The practice of growing two or more crops together is widespread throughout the tropics and is becoming increasingly practised in temperate agriculture. The benefits of nutrient exchange, reduced weed competition and pathogen control can generate substantial improvements in growth and yield. In this book John Vandermeer, a leading worker on the subject, shows how classical ecological principles, especially those relating to competition and population ecology, can be applied to intercropping. Despite the large amount of research activity directed towards the subject over the last 20 years, the practice of intercropping has, until now, received very little serious academic attention. The Ecology of Intercropping is unique in approaching the question of intercropping from a theoretical point of view. In addition the details of the approach will take as their starting point well-accepted ecological theory. Using this basis the author shows how the approach can be used to design and evaluate intercropping systems to improve agricultural yields.","event-place":"Cambridge","ISBN":"978-0-521-34689-4","language":"en","note":"Google-Books-ID: CvyyTVq_o70C","number-of-pages":"254","publisher":"Cambridge University Press","publisher-place":"Cambridge","source":"Google Books","title":"The Ecology of Intercropping","author":[{"family":"Vandermeer","given":"John H."}],"issued":{"date-parts":[["1992",8,20]]}}}],"schema":"https://github.com/citation-style-language/schema/raw/master/csl-citation.json"} </w:instrText>
      </w:r>
      <w:r w:rsidR="00134D24" w:rsidRPr="00953317">
        <w:rPr>
          <w:lang w:val="en-GB"/>
        </w:rPr>
        <w:fldChar w:fldCharType="separate"/>
      </w:r>
      <w:r w:rsidR="00134D24" w:rsidRPr="00953317">
        <w:rPr>
          <w:rFonts w:cs="Times New Roman"/>
          <w:lang w:val="en-GB"/>
        </w:rPr>
        <w:t>Vandermeer 1992</w:t>
      </w:r>
      <w:r w:rsidR="00134D24" w:rsidRPr="00953317">
        <w:rPr>
          <w:lang w:val="en-GB"/>
        </w:rPr>
        <w:fldChar w:fldCharType="end"/>
      </w:r>
      <w:r w:rsidRPr="00953317">
        <w:rPr>
          <w:lang w:val="en-GB"/>
        </w:rPr>
        <w:t xml:space="preserve">). For example, </w:t>
      </w:r>
      <w:r w:rsidR="00C849AF" w:rsidRPr="00953317">
        <w:rPr>
          <w:lang w:val="en-GB"/>
        </w:rPr>
        <w:t>one of the most ancient intercrop known as the “three-sisters” (</w:t>
      </w:r>
      <w:r w:rsidR="001412C7" w:rsidRPr="00953317">
        <w:rPr>
          <w:lang w:val="en-GB"/>
        </w:rPr>
        <w:t>maize, bean, squash</w:t>
      </w:r>
      <w:r w:rsidR="00C849AF" w:rsidRPr="00953317">
        <w:rPr>
          <w:lang w:val="en-GB"/>
        </w:rPr>
        <w:t xml:space="preserve">) combines </w:t>
      </w:r>
      <w:r w:rsidRPr="00953317">
        <w:rPr>
          <w:lang w:val="en-GB"/>
        </w:rPr>
        <w:t xml:space="preserve">species with different root foraging strategies </w:t>
      </w:r>
      <w:r w:rsidR="00C849AF" w:rsidRPr="00953317">
        <w:rPr>
          <w:lang w:val="en-GB"/>
        </w:rPr>
        <w:t xml:space="preserve">that </w:t>
      </w:r>
      <w:r w:rsidRPr="00953317">
        <w:rPr>
          <w:lang w:val="en-GB"/>
        </w:rPr>
        <w:t>complement each other and achieve greater yield in mixture than grown separately</w:t>
      </w:r>
      <w:r w:rsidR="00A87136" w:rsidRPr="00953317">
        <w:rPr>
          <w:lang w:val="en-GB"/>
        </w:rPr>
        <w:t xml:space="preserve"> </w:t>
      </w:r>
      <w:r w:rsidR="00A87136" w:rsidRPr="00953317">
        <w:rPr>
          <w:lang w:val="en-GB"/>
        </w:rPr>
        <w:fldChar w:fldCharType="begin"/>
      </w:r>
      <w:r w:rsidR="00973A48">
        <w:rPr>
          <w:lang w:val="en-GB"/>
        </w:rPr>
        <w:instrText xml:space="preserve"> ADDIN ZOTERO_ITEM CSL_CITATION {"citationID":"9GenRwAe","properties":{"formattedCitation":"(Zhang et al. 2014)","plainCitation":"(Zhang et al. 2014)","noteIndex":0},"citationItems":[{"id":235,"uris":["http://zotero.org/users/3458704/items/7NULNZ4Z"],"itemData":{"id":235,"type":"article-journal","abstract":"AbstractBackground and Aims.  Since ancient times in the Americas, maize, bean and squash have been grown together in a polyculture known as the ‘three sisters’","container-title":"Annals of Botany","DOI":"10.1093/aob/mcu191","ISSN":"0305-7364","issue":"8","language":"en","page":"1719-1733","source":"academic.oup.com","title":"Root foraging elicits niche complementarity-dependent yield advantage in the ancient ‘three sisters’ (maize/bean/squash) polyculture","volume":"114","author":[{"family":"Zhang","given":"Chaochun"},{"family":"Postma","given":"Johannes A."},{"family":"York","given":"Larry M."},{"family":"Lynch","given":"Jonathan P."}],"issued":{"date-parts":[["2014",12,1]]}}}],"schema":"https://github.com/citation-style-language/schema/raw/master/csl-citation.json"} </w:instrText>
      </w:r>
      <w:r w:rsidR="00A87136" w:rsidRPr="00953317">
        <w:rPr>
          <w:lang w:val="en-GB"/>
        </w:rPr>
        <w:fldChar w:fldCharType="separate"/>
      </w:r>
      <w:r w:rsidR="002E720C" w:rsidRPr="002E720C">
        <w:rPr>
          <w:rFonts w:cs="Times New Roman"/>
          <w:lang w:val="en-GB"/>
        </w:rPr>
        <w:t>(Zhang et al. 2014)</w:t>
      </w:r>
      <w:r w:rsidR="00A87136" w:rsidRPr="00953317">
        <w:rPr>
          <w:lang w:val="en-GB"/>
        </w:rPr>
        <w:fldChar w:fldCharType="end"/>
      </w:r>
      <w:r w:rsidR="00241625" w:rsidRPr="00953317">
        <w:rPr>
          <w:lang w:val="en-GB"/>
        </w:rPr>
        <w:t>, which is commonly referred to as overyielding. M</w:t>
      </w:r>
      <w:r w:rsidRPr="00953317">
        <w:rPr>
          <w:lang w:val="en-GB"/>
        </w:rPr>
        <w:t>ixing species that get their nitrogen from the soil</w:t>
      </w:r>
      <w:r w:rsidR="00241625" w:rsidRPr="00953317">
        <w:rPr>
          <w:lang w:val="en-GB"/>
        </w:rPr>
        <w:t xml:space="preserve"> (e.g., cereals)</w:t>
      </w:r>
      <w:r w:rsidRPr="00953317">
        <w:rPr>
          <w:lang w:val="en-GB"/>
        </w:rPr>
        <w:t xml:space="preserve"> </w:t>
      </w:r>
      <w:r w:rsidR="00241625" w:rsidRPr="00953317">
        <w:rPr>
          <w:lang w:val="en-GB"/>
        </w:rPr>
        <w:t>with</w:t>
      </w:r>
      <w:r w:rsidRPr="00953317">
        <w:rPr>
          <w:lang w:val="en-GB"/>
        </w:rPr>
        <w:t xml:space="preserve"> </w:t>
      </w:r>
      <w:r w:rsidR="00241625" w:rsidRPr="00953317">
        <w:rPr>
          <w:lang w:val="en-GB"/>
        </w:rPr>
        <w:t xml:space="preserve">species that can fix nitrogen from the atmosphere (e.g., legumes) </w:t>
      </w:r>
      <w:r w:rsidR="000E1D8E" w:rsidRPr="00953317">
        <w:rPr>
          <w:lang w:val="en-GB"/>
        </w:rPr>
        <w:t>is another way to achieve</w:t>
      </w:r>
      <w:r w:rsidR="00241625" w:rsidRPr="00953317">
        <w:rPr>
          <w:lang w:val="en-GB"/>
        </w:rPr>
        <w:t xml:space="preserve"> complementarity effects and ultimately overyield</w:t>
      </w:r>
      <w:r w:rsidR="00651CEA" w:rsidRPr="00953317">
        <w:rPr>
          <w:lang w:val="en-GB"/>
        </w:rPr>
        <w:t>ing</w:t>
      </w:r>
      <w:r w:rsidR="00E9356F" w:rsidRPr="00953317">
        <w:rPr>
          <w:lang w:val="en-GB"/>
        </w:rPr>
        <w:t xml:space="preserve"> </w:t>
      </w:r>
      <w:r w:rsidR="00367709" w:rsidRPr="00953317">
        <w:rPr>
          <w:lang w:val="en-GB"/>
        </w:rPr>
        <w:fldChar w:fldCharType="begin"/>
      </w:r>
      <w:r w:rsidR="00FC1F93" w:rsidRPr="00953317">
        <w:rPr>
          <w:lang w:val="en-GB"/>
        </w:rPr>
        <w:instrText xml:space="preserve"> ADDIN ZOTERO_ITEM CSL_CITATION {"citationID":"6uF0XWeR","properties":{"formattedCitation":"(Bedoussac et al. 2015)","plainCitation":"(Bedoussac et al. 2015)","noteIndex":0},"citationItems":[{"id":456,"uris":["http://zotero.org/users/3458704/items/EX54A3XL"],"itemData":{"id":456,"type":"article-journal","abstract":"World population is projected to reach over nine billion by the year 2050, and ensuring food security while mitigating environmental impacts represents a major agricultural challenge. Thus, higher productivity must be reached through sustainable production by taking into account climate change, resources rarefaction like phosphorus and water, and losses of fertile lands. Enhancing crop diversity is increasingly recognized as a crucial lever for sustainable agro-ecological development. Growing legumes, a major biological nitrogen source, is also a powerful option to reduce synthetic nitrogen fertilizers use and associated fossil energy consumption. Organic farming, which does not allow the use of chemical, is also regarded as one prototype to enhance the sustainability of modern agriculture while decreasing environmental impacts. Here, we review the potential advantages of eco-functional intensification in organic farming by intercropping cereal and grain legume species sown and harvested together. Our review is based on a literature analysis reinforced with integration of an original dataset of 58 field experiments conducted since 2001 in contrasted pedo-climatic European conditions in order to generalize the findings and draw up common guidelines. The major points are that intercropping lead to: (i) higher and more stable grain yield than the mean sole crops (0.33 versus 0.27 kg m−2), (ii) higher cereal protein concentration than in sole crop (11.1 versus 9.8 %), (iii) higher and more stable gross margin than the mean sole crops (702 versus 577 € ha−1) and (iv) improved use of abiotic resources according to species complementarities for light interception and use of both soil mineral nitrogen and atmospheric N2. Intercropping is particularly suited for low-nitrogen availability systems but further mechanistic understanding is required to propose generic crop management procedures. Also, development of this practice must be achieved with the collaboration of value chain actors such as breeders to select cultivars suited to intercropping.","container-title":"Agronomy for Sustainable Development","DOI":"10.1007/s13593-014-0277-7","ISSN":"1773-0155","issue":"3","language":"en","page":"911-935","source":"Springer Link","title":"Ecological principles underlying the increase of productivity achieved by cereal-grain legume intercrops in organic farming. A review","volume":"35","author":[{"family":"Bedoussac","given":"Laurent"},{"family":"Journet","given":"Etienne-Pascal"},{"family":"Hauggaard-Nielsen","given":"Henrik"},{"family":"Naudin","given":"Christophe"},{"family":"Corre-Hellou","given":"Guenaelle"},{"family":"Jensen","given":"Erik Steen"},{"family":"Prieur","given":"Loïc"},{"family":"Justes","given":"Eric"}],"issued":{"date-parts":[["2015",7,1]]}}}],"schema":"https://github.com/citation-style-language/schema/raw/master/csl-citation.json"} </w:instrText>
      </w:r>
      <w:r w:rsidR="00367709" w:rsidRPr="00953317">
        <w:rPr>
          <w:lang w:val="en-GB"/>
        </w:rPr>
        <w:fldChar w:fldCharType="separate"/>
      </w:r>
      <w:r w:rsidR="002E720C" w:rsidRPr="00D47AF6">
        <w:rPr>
          <w:rFonts w:cs="Times New Roman"/>
          <w:lang w:val="en-GB"/>
        </w:rPr>
        <w:t>(</w:t>
      </w:r>
      <w:proofErr w:type="spellStart"/>
      <w:r w:rsidR="002E720C" w:rsidRPr="00D47AF6">
        <w:rPr>
          <w:rFonts w:cs="Times New Roman"/>
          <w:lang w:val="en-GB"/>
        </w:rPr>
        <w:t>Bedoussac</w:t>
      </w:r>
      <w:proofErr w:type="spellEnd"/>
      <w:r w:rsidR="002E720C" w:rsidRPr="00D47AF6">
        <w:rPr>
          <w:rFonts w:cs="Times New Roman"/>
          <w:lang w:val="en-GB"/>
        </w:rPr>
        <w:t xml:space="preserve"> et al. 2015)</w:t>
      </w:r>
      <w:r w:rsidR="00367709" w:rsidRPr="00953317">
        <w:rPr>
          <w:lang w:val="en-GB"/>
        </w:rPr>
        <w:fldChar w:fldCharType="end"/>
      </w:r>
      <w:r w:rsidR="00580CDF" w:rsidRPr="00953317">
        <w:rPr>
          <w:lang w:val="en-GB"/>
        </w:rPr>
        <w:t xml:space="preserve">. However, </w:t>
      </w:r>
      <w:r w:rsidR="001412C7" w:rsidRPr="00953317">
        <w:rPr>
          <w:lang w:val="en-GB"/>
        </w:rPr>
        <w:t>intercropping</w:t>
      </w:r>
      <w:r w:rsidR="00C01FAD" w:rsidRPr="00953317">
        <w:rPr>
          <w:lang w:val="en-GB"/>
        </w:rPr>
        <w:t xml:space="preserve"> also raises several </w:t>
      </w:r>
      <w:r w:rsidR="00580CDF" w:rsidRPr="00953317">
        <w:rPr>
          <w:lang w:val="en-GB"/>
        </w:rPr>
        <w:t>challenge</w:t>
      </w:r>
      <w:r w:rsidR="00C01FAD" w:rsidRPr="00953317">
        <w:rPr>
          <w:lang w:val="en-GB"/>
        </w:rPr>
        <w:t>s</w:t>
      </w:r>
      <w:r w:rsidR="00580CDF" w:rsidRPr="00953317">
        <w:rPr>
          <w:lang w:val="en-GB"/>
        </w:rPr>
        <w:t xml:space="preserve"> because the</w:t>
      </w:r>
      <w:r w:rsidR="001412C7" w:rsidRPr="00953317">
        <w:rPr>
          <w:lang w:val="en-GB"/>
        </w:rPr>
        <w:t xml:space="preserve"> components of the intercrop</w:t>
      </w:r>
      <w:r w:rsidR="00580CDF" w:rsidRPr="00953317">
        <w:rPr>
          <w:lang w:val="en-GB"/>
        </w:rPr>
        <w:t xml:space="preserve"> </w:t>
      </w:r>
      <w:r w:rsidR="00776801" w:rsidRPr="00953317">
        <w:rPr>
          <w:lang w:val="en-GB"/>
        </w:rPr>
        <w:t xml:space="preserve">can </w:t>
      </w:r>
      <w:r w:rsidR="00580CDF" w:rsidRPr="00953317">
        <w:rPr>
          <w:lang w:val="en-GB"/>
        </w:rPr>
        <w:t>differ in many aspects of their life cycle</w:t>
      </w:r>
      <w:r w:rsidR="00C01FAD" w:rsidRPr="00953317">
        <w:rPr>
          <w:lang w:val="en-GB"/>
        </w:rPr>
        <w:t xml:space="preserve"> (germination, growth rate, phenology, plant architecture, etc) </w:t>
      </w:r>
      <w:r w:rsidR="002330E5" w:rsidRPr="00953317">
        <w:rPr>
          <w:lang w:val="en-GB"/>
        </w:rPr>
        <w:t>which</w:t>
      </w:r>
      <w:r w:rsidR="001412C7" w:rsidRPr="00953317">
        <w:rPr>
          <w:lang w:val="en-GB"/>
        </w:rPr>
        <w:t xml:space="preserve"> complicate</w:t>
      </w:r>
      <w:r w:rsidR="002330E5" w:rsidRPr="00953317">
        <w:rPr>
          <w:lang w:val="en-GB"/>
        </w:rPr>
        <w:t>s</w:t>
      </w:r>
      <w:r w:rsidR="001412C7" w:rsidRPr="00953317">
        <w:rPr>
          <w:lang w:val="en-GB"/>
        </w:rPr>
        <w:t xml:space="preserve"> agronomic management</w:t>
      </w:r>
      <w:r w:rsidR="006465B4" w:rsidRPr="00953317">
        <w:rPr>
          <w:lang w:val="en-GB"/>
        </w:rPr>
        <w:t xml:space="preserve"> </w:t>
      </w:r>
      <w:r w:rsidR="006465B4" w:rsidRPr="00953317">
        <w:rPr>
          <w:lang w:val="en-GB"/>
        </w:rPr>
        <w:fldChar w:fldCharType="begin"/>
      </w:r>
      <w:r w:rsidR="00FC1F93" w:rsidRPr="00953317">
        <w:rPr>
          <w:lang w:val="en-GB"/>
        </w:rPr>
        <w:instrText xml:space="preserve"> ADDIN ZOTERO_ITEM CSL_CITATION {"citationID":"Wd7Lv4n0","properties":{"formattedCitation":"(Lemken et al. 2017; Huss et al. 2022)","plainCitation":"(Lemken et al. 2017; Huss et al. 2022)","noteIndex":0},"citationItems":[{"id":58,"uris":["http://zotero.org/users/3458704/items/K433HGVW"],"itemData":{"id":58,"type":"article-journal","abstract":"Mixed cropping (MC), the growing of two or more coexisting crops in one field, specifically the mix of cereal and grain legumes, can contribute to a more sustainable agricultural land use. Despite a variety of ecological benefits and promising grain productivity, applications are scarce among farmers in developed countries. In consideration of MC's potential this study interviews farm managers to profile characteristics of adopters. The transtheoretical model (TTM) is applied to capture adoption and adoption tendencies. The results point to a significant positive role of land owned vs. leased, adoption of reduced tillage and adoption intensity of legumes in general. The perception of technical barriers and the perception of MC's usefulness are also major drivers that proponents need to address. In general, the TTM provides a gradual measure of farmer's willingness to adopt, leading to more variance than binary classifications, which makes TTM especially useful to adoption research of marginalized ecological practices.","container-title":"Ecological Economics","DOI":"10.1016/j.ecolecon.2017.02.021","ISSN":"0921-8009","journalAbbreviation":"Ecological Economics","page":"20-28","source":"ScienceDirect","title":"The case of legume-cereal crop mixtures in modern agriculture and the transtheoretical model of gradual adoption","volume":"137","author":[{"family":"Lemken","given":"Dominic"},{"family":"Spiller","given":"Achim"},{"family":"Meyer-Höfer","given":"Marie","non-dropping-particle":"von"}],"issued":{"date-parts":[["2017",7,1]]}}},{"id":57,"uris":["http://zotero.org/users/3458704/items/ZRSC3MNL"],"itemData":{"id":57,"type":"article-journal","abstract":"To combat climate change, farmers must innovate through ecological intensification to boost food production, increase resilience to weather extremes, and shrink the carbon footprint of agriculture. Intercropping (where alternative crops or noncrop plants are integrated with cash crops) can strengthen and stabilize agroecosystems under climate change by improving resource use efficiency, enhancing soil water holding capacity, and increasing the diversity and quality of habitat for beneficial insects that provide pollination services and natural pest control. Despite these benefits, intercropping has yet to be widely adopted due to perceived risks and challenges including decreased crop yield, increased management complexity, a steep learning curve for successful management, and increased susceptibility to pests. Here, we explore the major benefits of intercropping in agricultural systems for pest control and climate resilience reported in 24 meta-analyses, while addressing risks and barriers to implementation. Most studies demonstrate clear benefits of intercropping for weed, pathogen, insect pest control, relative yield, and gross profitability. However, relatively few studies document ecosystem services conferred by intercrops alongside labor costs, which are key to economic sustainability for farmers. In addition to clearer demonstrations of the economic viability of intercropping, farmers also need strong technical and financial support during the adoption process to help them troubleshoot the site-specific complexities and challenges of managing polycultures. Ecological intensification of agriculture requires a more strategic approach than simplified production systems and is not without risks and challenges. Calibrating incentive programs to reduce financial burdens of risk for farmers could promote more widespread adoption of intercropping.","container-title":"Journal of Economic Entomology","DOI":"10.1093/jee/toac045","ISSN":"0022-0493","issue":"5","journalAbbreviation":"Journal of Economic Entomology","page":"1350-1362","source":"Silverchair","title":"Benefits and risks of intercropping for crop resilience and pest management","volume":"115","author":[{"family":"Huss","given":"C P"},{"family":"Holmes","given":"K D"},{"family":"Blubaugh","given":"C K"}],"issued":{"date-parts":[["2022",10,1]]}}}],"schema":"https://github.com/citation-style-language/schema/raw/master/csl-citation.json"} </w:instrText>
      </w:r>
      <w:r w:rsidR="006465B4" w:rsidRPr="00953317">
        <w:rPr>
          <w:lang w:val="en-GB"/>
        </w:rPr>
        <w:fldChar w:fldCharType="separate"/>
      </w:r>
      <w:r w:rsidR="002E720C" w:rsidRPr="00D47AF6">
        <w:rPr>
          <w:rFonts w:cs="Times New Roman"/>
          <w:lang w:val="en-GB"/>
        </w:rPr>
        <w:t>(</w:t>
      </w:r>
      <w:proofErr w:type="spellStart"/>
      <w:r w:rsidR="002E720C" w:rsidRPr="00D47AF6">
        <w:rPr>
          <w:rFonts w:cs="Times New Roman"/>
          <w:lang w:val="en-GB"/>
        </w:rPr>
        <w:t>Lemken</w:t>
      </w:r>
      <w:proofErr w:type="spellEnd"/>
      <w:r w:rsidR="002E720C" w:rsidRPr="00D47AF6">
        <w:rPr>
          <w:rFonts w:cs="Times New Roman"/>
          <w:lang w:val="en-GB"/>
        </w:rPr>
        <w:t xml:space="preserve"> et al. 2017; Huss et al. 2022)</w:t>
      </w:r>
      <w:r w:rsidR="006465B4" w:rsidRPr="00953317">
        <w:rPr>
          <w:lang w:val="en-GB"/>
        </w:rPr>
        <w:fldChar w:fldCharType="end"/>
      </w:r>
      <w:r w:rsidR="001412C7" w:rsidRPr="00953317">
        <w:rPr>
          <w:lang w:val="en-GB"/>
        </w:rPr>
        <w:t xml:space="preserve">. Moreover, they often </w:t>
      </w:r>
      <w:r w:rsidR="00C01FAD" w:rsidRPr="00953317">
        <w:rPr>
          <w:lang w:val="en-GB"/>
        </w:rPr>
        <w:t xml:space="preserve">have different harvest products </w:t>
      </w:r>
      <w:r w:rsidR="002330E5" w:rsidRPr="00953317">
        <w:rPr>
          <w:lang w:val="en-GB"/>
        </w:rPr>
        <w:t>that</w:t>
      </w:r>
      <w:r w:rsidR="00C01FAD" w:rsidRPr="00953317">
        <w:rPr>
          <w:lang w:val="en-GB"/>
        </w:rPr>
        <w:t xml:space="preserve"> need to be separated from each other. </w:t>
      </w:r>
    </w:p>
    <w:p w14:paraId="587383E6" w14:textId="780D34E7" w:rsidR="004317BE" w:rsidRPr="00953317" w:rsidRDefault="00995145" w:rsidP="00996F2E">
      <w:pPr>
        <w:rPr>
          <w:lang w:val="en-GB"/>
        </w:rPr>
      </w:pPr>
      <w:r w:rsidRPr="00953317">
        <w:rPr>
          <w:lang w:val="en-GB"/>
        </w:rPr>
        <w:lastRenderedPageBreak/>
        <w:t xml:space="preserve">Cultivar mixtures, that is the </w:t>
      </w:r>
      <w:r w:rsidR="00A30A2F" w:rsidRPr="00953317">
        <w:rPr>
          <w:lang w:val="en-GB"/>
        </w:rPr>
        <w:t>cultivation</w:t>
      </w:r>
      <w:r w:rsidR="00FC1294" w:rsidRPr="00953317">
        <w:rPr>
          <w:lang w:val="en-GB"/>
        </w:rPr>
        <w:t xml:space="preserve"> of a mixture of genotypes</w:t>
      </w:r>
      <w:r w:rsidR="00CF5EA8" w:rsidRPr="00953317">
        <w:rPr>
          <w:lang w:val="en-GB"/>
        </w:rPr>
        <w:t xml:space="preserve"> of</w:t>
      </w:r>
      <w:r w:rsidRPr="00953317">
        <w:rPr>
          <w:lang w:val="en-GB"/>
        </w:rPr>
        <w:t xml:space="preserve"> the same species</w:t>
      </w:r>
      <w:r w:rsidR="00FC1294" w:rsidRPr="00953317">
        <w:rPr>
          <w:lang w:val="en-GB"/>
        </w:rPr>
        <w:t xml:space="preserve"> in the same field</w:t>
      </w:r>
      <w:r w:rsidRPr="00953317">
        <w:rPr>
          <w:lang w:val="en-GB"/>
        </w:rPr>
        <w:t xml:space="preserve">, allows to </w:t>
      </w:r>
      <w:r w:rsidR="00866C58" w:rsidRPr="00953317">
        <w:rPr>
          <w:lang w:val="en-GB"/>
        </w:rPr>
        <w:t>address</w:t>
      </w:r>
      <w:r w:rsidRPr="00953317">
        <w:rPr>
          <w:lang w:val="en-GB"/>
        </w:rPr>
        <w:t xml:space="preserve"> most of these challenge by mobilizing plant diversity at the intra-specific level</w:t>
      </w:r>
      <w:r w:rsidR="00D51B48" w:rsidRPr="00953317">
        <w:rPr>
          <w:lang w:val="en-GB"/>
        </w:rPr>
        <w:t xml:space="preserve"> </w:t>
      </w:r>
      <w:r w:rsidR="00D51B48" w:rsidRPr="00953317">
        <w:rPr>
          <w:lang w:val="en-GB"/>
        </w:rPr>
        <w:fldChar w:fldCharType="begin"/>
      </w:r>
      <w:r w:rsidR="00FC1F93" w:rsidRPr="00953317">
        <w:rPr>
          <w:lang w:val="en-GB"/>
        </w:rPr>
        <w:instrText xml:space="preserve"> ADDIN ZOTERO_ITEM CSL_CITATION {"citationID":"A1o0pByO","properties":{"formattedCitation":"(Smithson and Lenn\\uc0\\u233{} 1996)","plainCitation":"(Smithson and Lenné 1996)","noteIndex":0},"citationItems":[{"id":822,"uris":["http://zotero.org/users/3458704/items/CBUE5FDZ"],"itemData":{"id":822,"type":"article-journal","abstract":"Remarkable parallels link the development of varietal mixtures across subsistence farming systems. Mixtures are grown and persist because they prolong harvest and income flow and provide diversity of diet. From our review of research on agronomic and disease aspects of mixtures in modern agriculture, it is also clear that improved stability and decreased disease severity are common features of mixtures relative to their components in monoculture. Such advantages are of value to both modern and subsistence agriculture. However, in the majority of cases, the yield advantage of mixtures is small. Overall, we conclude that varietal mixtures are presently a viable strategy for sustainable productivity in subsistence agriculture, have potential for improvement without sacrifice of diversity, are an important resource for future global food production and may have an expanding role in modern agriculture in situations where qualitative uniformity is not the guiding priority.","container-title":"Annals of Applied Biology","DOI":"10.1111/j.1744-7348.1996.tb07096.x","ISSN":"1744-7348","issue":"1","language":"en","page":"127-158","source":"Wiley Online Library","title":"Varietal mixtures: A viable strategy for sustainable productivity in subsistence agriculture","title-short":"Varietal mixtures","volume":"128","author":[{"family":"Smithson","given":"J B."},{"family":"Lenné","given":"J M."}],"issued":{"date-parts":[["1996",2,1]]}}}],"schema":"https://github.com/citation-style-language/schema/raw/master/csl-citation.json"} </w:instrText>
      </w:r>
      <w:r w:rsidR="00D51B48" w:rsidRPr="00953317">
        <w:rPr>
          <w:lang w:val="en-GB"/>
        </w:rPr>
        <w:fldChar w:fldCharType="separate"/>
      </w:r>
      <w:r w:rsidR="002E720C" w:rsidRPr="002E720C">
        <w:rPr>
          <w:rFonts w:cs="Times New Roman"/>
          <w:szCs w:val="24"/>
          <w:lang w:val="en-GB"/>
        </w:rPr>
        <w:t>(Smithson and Lenné 1996)</w:t>
      </w:r>
      <w:r w:rsidR="00D51B48" w:rsidRPr="00953317">
        <w:rPr>
          <w:lang w:val="en-GB"/>
        </w:rPr>
        <w:fldChar w:fldCharType="end"/>
      </w:r>
      <w:r w:rsidRPr="00953317">
        <w:rPr>
          <w:lang w:val="en-GB"/>
        </w:rPr>
        <w:t xml:space="preserve">. </w:t>
      </w:r>
      <w:r w:rsidR="00866C58" w:rsidRPr="00953317">
        <w:rPr>
          <w:lang w:val="en-GB"/>
        </w:rPr>
        <w:t xml:space="preserve">Historically, cultivar mixtures have been shown to be very efficient at limiting pathogen spread and </w:t>
      </w:r>
      <w:r w:rsidR="001449B0" w:rsidRPr="00953317">
        <w:rPr>
          <w:lang w:val="en-GB"/>
        </w:rPr>
        <w:t xml:space="preserve">disease </w:t>
      </w:r>
      <w:r w:rsidR="00866C58" w:rsidRPr="00953317">
        <w:rPr>
          <w:lang w:val="en-GB"/>
        </w:rPr>
        <w:t xml:space="preserve">severity compared to </w:t>
      </w:r>
      <w:proofErr w:type="spellStart"/>
      <w:r w:rsidR="00866C58" w:rsidRPr="00953317">
        <w:rPr>
          <w:lang w:val="en-GB"/>
        </w:rPr>
        <w:t>monogenotypic</w:t>
      </w:r>
      <w:proofErr w:type="spellEnd"/>
      <w:r w:rsidR="00866C58" w:rsidRPr="00953317">
        <w:rPr>
          <w:lang w:val="en-GB"/>
        </w:rPr>
        <w:t xml:space="preserve"> cultivars, especially in grain cereals</w:t>
      </w:r>
      <w:r w:rsidR="00D51B48" w:rsidRPr="00953317">
        <w:rPr>
          <w:lang w:val="en-GB"/>
        </w:rPr>
        <w:t xml:space="preserve"> </w:t>
      </w:r>
      <w:r w:rsidR="00D51B48" w:rsidRPr="00953317">
        <w:rPr>
          <w:lang w:val="en-GB"/>
        </w:rPr>
        <w:fldChar w:fldCharType="begin"/>
      </w:r>
      <w:r w:rsidR="00FC1F93" w:rsidRPr="00953317">
        <w:rPr>
          <w:lang w:val="en-GB"/>
        </w:rPr>
        <w:instrText xml:space="preserve"> ADDIN ZOTERO_ITEM CSL_CITATION {"citationID":"92pc5xp2","properties":{"formattedCitation":"(Wolfe 1985; Mundt et al. 1995; Zhu et al. 2000; Finckh and Wolfe 2006)","plainCitation":"(Wolfe 1985; Mundt et al. 1995; Zhu et al. 2000; Finckh and Wolfe 2006)","noteIndex":0},"citationItems":[{"id":459,"uris":["http://zotero.org/users/3458704/items/FV25V3BU"],"itemData":{"id":459,"type":"article-journal","container-title":"Annual Review of Phytopathology","DOI":"10.1146/annurev.py.23.090185.001343","ISSN":"0066-4286","issue":"1","page":"251-273","source":"annualreviews.org (Atypon)","title":"The current status and prospects of multiline cultivars and variety mixtures for disease resistance","volume":"23","author":[{"family":"Wolfe","given":"M S"}],"issued":{"date-parts":[["1985",9,1]]}}},{"id":137,"uris":["http://zotero.org/users/3458704/items/U67NQRPX"],"itemData":{"id":137,"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id":226,"uris":["http://zotero.org/users/3458704/items/5364UMKD"],"itemData":{"id":226,"type":"article-journal","abstract":"Crop heterogeneity is a possible solution to the vulnerability of monocultured crops to disease. Both theory and observation indicate that genetic heterogeneity provides greater disease suppression when used over large areas, though experimental data are lacking. Here we report a unique cooperation among farmers, researchers and extension personnel in Yunnan Province, China--genetically diversified rice crops were planted in all the rice fields in five townships in 1998 and ten townships in 1999. Control plots of monocultured crops allowed us to calculate the effect of diversity on the severity of rice blast, the major disease of rice. Disease-susceptible rice varieties planted in mixtures with resistant varieties had 89% greater yield and blast was 94% less severe than when they were grown in monoculture. The experiment was so successful that fungicidal sprays were no longer applied by the end of the two-year programme. Our results support the view that intraspecific crop diversification provides an ecological approach to disease control that can be highly effective over a large area and contribute to the sustainability of crop production.","container-title":"Nature","DOI":"10.1038/35021046","ISSN":"0028-0836","issue":"6797","journalAbbreviation":"Nature","language":"ENG","note":"PMID: 10963595","page":"718-722","source":"PubMed","title":"Genetic diversity and disease control in rice","volume":"406","author":[{"family":"Zhu","given":"Y."},{"family":"Chen","given":"H."},{"family":"Fan","given":"J."},{"family":"Wang","given":"Y."},{"family":"Li","given":"Y."},{"family":"Chen","given":"J."},{"family":"Fan","given":"J."},{"family":"Yang","given":"S."},{"family":"Hu","given":"L."},{"family":"Leung","given":"H."},{"family":"Mew","given":"T. W."},{"family":"Teng","given":"P. S."},{"family":"Wang","given":"Z."},{"family":"Mundt","given":"C. C."}],"issued":{"date-parts":[["2000",8,17]]}}},{"id":818,"uris":["http://zotero.org/users/3458704/items/RYNXRFEX"],"itemData":{"id":818,"type":"chapter","container-title":"The Epidemiology of Plant Diseases","event-place":"Dordrecht","ISBN":"978-1-4020-4581-3","language":"en","note":"DOI: 10.1007/1-4020-4581-6_10","page":"269-307","publisher":"Springer Netherlands","publisher-place":"Dordrecht","source":"Springer Link","title":"Diversification strategies","URL":"https://doi.org/10.1007/1-4020-4581-6_10","author":[{"family":"Finckh","given":"Maria R."},{"family":"Wolfe","given":"Martin S."}],"editor":[{"family":"Cooke","given":"B.M."},{"family":"Jones","given":"D. G."},{"family":"Kaye","given":"B."}],"accessed":{"date-parts":[["2020",4,30]]},"issued":{"date-parts":[["2006"]]}}}],"schema":"https://github.com/citation-style-language/schema/raw/master/csl-citation.json"} </w:instrText>
      </w:r>
      <w:r w:rsidR="00D51B48" w:rsidRPr="00953317">
        <w:rPr>
          <w:lang w:val="en-GB"/>
        </w:rPr>
        <w:fldChar w:fldCharType="separate"/>
      </w:r>
      <w:r w:rsidR="002E720C" w:rsidRPr="00973A48">
        <w:rPr>
          <w:rFonts w:cs="Times New Roman"/>
          <w:lang w:val="en-GB"/>
        </w:rPr>
        <w:t>(Wolfe 1985; Mundt et al. 1995; Zhu et al. 2000; Finckh and Wolfe 2006)</w:t>
      </w:r>
      <w:r w:rsidR="00D51B48" w:rsidRPr="00953317">
        <w:rPr>
          <w:lang w:val="en-GB"/>
        </w:rPr>
        <w:fldChar w:fldCharType="end"/>
      </w:r>
      <w:r w:rsidR="00866C58" w:rsidRPr="00953317">
        <w:rPr>
          <w:lang w:val="en-GB"/>
        </w:rPr>
        <w:t xml:space="preserve">. </w:t>
      </w:r>
      <w:r w:rsidRPr="00953317">
        <w:rPr>
          <w:lang w:val="en-GB"/>
        </w:rPr>
        <w:t xml:space="preserve">This advantage has </w:t>
      </w:r>
      <w:r w:rsidR="004317BE" w:rsidRPr="00953317">
        <w:rPr>
          <w:lang w:val="en-GB"/>
        </w:rPr>
        <w:t xml:space="preserve">recently </w:t>
      </w:r>
      <w:r w:rsidRPr="00953317">
        <w:rPr>
          <w:lang w:val="en-GB"/>
        </w:rPr>
        <w:t xml:space="preserve">renewed the interest </w:t>
      </w:r>
      <w:r w:rsidR="00E318B3" w:rsidRPr="00953317">
        <w:rPr>
          <w:lang w:val="en-GB"/>
        </w:rPr>
        <w:t>in</w:t>
      </w:r>
      <w:r w:rsidRPr="00953317">
        <w:rPr>
          <w:lang w:val="en-GB"/>
        </w:rPr>
        <w:t xml:space="preserve"> cultivar mixtures as </w:t>
      </w:r>
      <w:r w:rsidR="003D3AD4" w:rsidRPr="00953317">
        <w:rPr>
          <w:lang w:val="en-GB"/>
        </w:rPr>
        <w:t>they</w:t>
      </w:r>
      <w:r w:rsidRPr="00953317">
        <w:rPr>
          <w:lang w:val="en-GB"/>
        </w:rPr>
        <w:t xml:space="preserve"> could </w:t>
      </w:r>
      <w:r w:rsidR="003D3AD4" w:rsidRPr="00953317">
        <w:rPr>
          <w:lang w:val="en-GB"/>
        </w:rPr>
        <w:t xml:space="preserve">help </w:t>
      </w:r>
      <w:r w:rsidR="00E318B3" w:rsidRPr="00953317">
        <w:rPr>
          <w:lang w:val="en-GB"/>
        </w:rPr>
        <w:t xml:space="preserve">reduce </w:t>
      </w:r>
      <w:r w:rsidR="003D3AD4" w:rsidRPr="00953317">
        <w:rPr>
          <w:lang w:val="en-GB"/>
        </w:rPr>
        <w:t>the use of</w:t>
      </w:r>
      <w:r w:rsidRPr="00953317">
        <w:rPr>
          <w:lang w:val="en-GB"/>
        </w:rPr>
        <w:t xml:space="preserve"> pesticide</w:t>
      </w:r>
      <w:r w:rsidR="003D3AD4" w:rsidRPr="00953317">
        <w:rPr>
          <w:lang w:val="en-GB"/>
        </w:rPr>
        <w:t>s</w:t>
      </w:r>
      <w:r w:rsidRPr="00953317">
        <w:rPr>
          <w:lang w:val="en-GB"/>
        </w:rPr>
        <w:t xml:space="preserve"> and as such support the agroecological transition</w:t>
      </w:r>
      <w:r w:rsidR="00134D24" w:rsidRPr="00953317">
        <w:rPr>
          <w:lang w:val="en-GB"/>
        </w:rPr>
        <w:t xml:space="preserve"> </w:t>
      </w:r>
      <w:r w:rsidR="00134D24" w:rsidRPr="00953317">
        <w:rPr>
          <w:lang w:val="en-GB"/>
        </w:rPr>
        <w:fldChar w:fldCharType="begin"/>
      </w:r>
      <w:r w:rsidR="00973A48">
        <w:rPr>
          <w:lang w:val="en-GB"/>
        </w:rPr>
        <w:instrText xml:space="preserve"> ADDIN ZOTERO_ITEM CSL_CITATION {"citationID":"uAmSXxHk","properties":{"formattedCitation":"(Barot et al. 2017; Borg et al. 2018; Snyder et al. 2020; Wuest et al. 2021)","plainCitation":"(Barot et al. 2017; Borg et al. 2018; Snyder et al. 2020; Wuest et al. 2021)","noteIndex":0},"citationItems":[{"id":543,"uris":["http://zotero.org/users/3458704/items/V5HR3HZG"],"itemData":{"id":543,"type":"article-journal","abstract":"The study of natural ecosystems and experiments using mixtures of plant species demonstrates that both species and genetic diversity generally promote ecosystem functioning. Therefore, mixing crop varieties is a promising alternative practice to transform modern high-input agriculture that is associated with a drastic reduction of within-field crop genetic diversity and is widely recognized as unsustainable. Here, we review the effects of mixtures of varieties on ecosystem functioning, and their underlying ecological mechanisms, as studied in ecology and agronomy, and outline how this knowledge can help designing more efficient mixtures. We recommend the development of two complementary strategies to optimize variety mixtures by fostering the ecological mechanisms leading to a positive relationship between biodiversity and ecosystem functioning and its stability through time, i.e., sampling and complementarity effects. (1) In the “trait-blind” approach, the design of high-performance mixtures is based on estimations of the mixing abilities of varieties. While this approach is operational because it does not require detailed trait knowledge, it relies on heavy experimental designs to evaluate mixing ability. (2) The trait-based approach is particularly efficient to design mixtures of varieties to provide particular baskets of services but requires building databases of traits for crop varieties and documenting the relations between traits and services. The performance of mixtures requires eventually to be evaluated in real economic, social, and agronomic contexts. We conclude that the need of a multifunctional low-input agriculture strongly increases the attractiveness of mixtures but that new breeding approaches are required to create varieties with higher mixing abilities, to foster complementarity and selection effects through an increase in the variance of relevant traits and to explore new combinations of trait values.","container-title":"Agronomy for Sustainable Development","DOI":"10.1007/s13593-017-0418-x","ISSN":"1774-0746, 1773-0155","issue":"2","language":"en","page":"13","source":"link.springer.com","title":"Designing mixtures of varieties for multifunctional agriculture with the help of ecology. A review","volume":"37","author":[{"family":"Barot","given":"Sébastien"},{"family":"Allard","given":"Vincent"},{"family":"Cantarel","given":"Amélie"},{"family":"Enjalbert","given":"Jérôme"},{"family":"Gauffreteau","given":"Arnaud"},{"family":"Goldringer","given":"Isabelle"},{"family":"Lata","given":"Jean-Christophe"},{"family":"Roux","given":"Xavier Le"},{"family":"Niboyet","given":"Audrey"},{"family":"Porcher","given":"Emanuelle"}],"issued":{"date-parts":[["2017",4,1]]}},"label":"page"},{"id":345,"uris":["http://zotero.org/users/3458704/items/KIUD4TSV"],"itemData":{"id":345,"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id":56,"uris":["http://zotero.org/users/3458704/items/H6I4UT6U"],"itemData":{"id":56,"type":"article-journal","abstract":"Most on-farm diversification strategies to enhance ecosystem services, such as insect pest control and yield, have focused on expanding crop species diversity. While polycultures often provide valuable services, logistical constraints with planting and harvesting can hamper implementation on large scales. An alternative diversification strategy is to increase within-field intraspecific crop diversity through the use of crop varietal mixtures. Here, we evaluate an interdisciplinary body of research to determine the potential for crop varietal mixtures to support food security by providing ecological, economic, and nutritional services. Previous literature has synthesized the link between varietal mixtures and yield and insect pest suppression services. We expand on prior analyses by considering hypotheses generated from species-level research and assessing whether they also provide a useful framework for predicting how varietal mixtures affect crop productivity and insect pest suppression. In addition, we evaluate the potential for varietal mixtures to increase farm resilience and growers’ profits. While there is a growing effort to quantify the economic value of ecosystem services provided by agrobiodiversity in terms of enhanced yield or revenue, much less attention has been given to quantifying the production costs associated with diversification schemes. Consequently, we know little about the effect of diversification practices on farm profitability, the metric of ultimate importance to farmers. We address this issue by evaluating the ability of varietal mixtures to reduce production costs associated with other types of agrobiodiversity and outline areas for future research to better understand the profit implications of varietal mixtures. Further, we review evidence that varieties of some crop species differ in phytochemical content—a functional trait important for insect pest suppression and human dietary diversity—suggesting that varietal mixtures could be designed to simultaneously support insect pest control and human nutrition services. Given that little research has explicitly addressed the capacity for varietal mixtures to support human nutrition, we outline predictions for where we would expect to see the greatest nutritional impact of mixtures, providing a foundation for future human nutrition research. Taken together, our review suggests that varietal mixtures are a promising and logistically feasible strategy that could simultaneously support multiple services.","container-title":"Frontiers in Sustainable Food Systems","DOI":"10.3389/fsufs.2020.00060","ISSN":"2571-581X","journalAbbreviation":"Front. Sustain. Food Syst.","language":"English","note":"publisher: Frontiers","source":"Frontiers","title":"Crop varietal mixtures as a strategy to support insect pest control, yield, economic, and nutritional services","URL":"https://www.frontiersin.org/articles/10.3389/fsufs.2020.00060/full","volume":"4","author":[{"family":"Snyder","given":"Lauren D."},{"family":"Gómez","given":"Miguel I."},{"family":"Power","given":"Alison G."}],"accessed":{"date-parts":[["2021",6,21]]},"issued":{"date-parts":[["2020"]]}}},{"id":866,"uris":["http://zotero.org/users/3458704/items/GQDEKN3Q"],"itemData":{"id":866,"type":"article-journal","abstract":"Variety mixtures can provide a range of benefits for both the crop and the environment. Their utility for the suppression of pathogens, especially in small grain crops, is well established and has seen some remarkable successes. However, despite decades of academic interest in the topic, commercial efforts to develop, release and promote variety mixtures remain peripheral to normal breed</w:instrText>
      </w:r>
      <w:r w:rsidR="00973A48" w:rsidRPr="00973A48">
        <w:instrText xml:space="preserve">ing activities. Here we argue that this is because simple but general design principles that allow for the optimization of multiple mixture benefits are currently lacking. We therefore review the practical and conceptual challenges inherent in the development of variety mixtures, and discuss common approaches to overcome these. We further consider three domains in which they might be particularly beneficial: pathogen resistance, yield stability and yield enhancement. We demonstrate that combining evolutionary and ecological concepts with data typically available from breeding and variety testing programmes could make mixture development easier and more economic. Identifying synergies between the breeding for monocultures and mixtures may even be key to the widespread adoption of mixtures—to the profit of breeders, farmers and society as a whole.","container-title":"Nature Ecology &amp; Evolution","DOI":"10.1038/s41559-021-01497-x","ISSN":"2397-334X","issue":"8","language":"en","license":"2021 Springer Nature Limited","note":"number: 8\npublisher: Nature Publishing Group","page":"1068-1077","source":"www.nature.com","title":"Ecological and evolutionary approaches to improving crop variety mixtures","volume":"5","author":[{"family":"Wuest","given":"Samuel E."},{"family":"Peter","given":"Roland"},{"family":"Niklaus","given":"Pascal A."}],"issued":{"date-parts":[["2021",8]]}},"label":"page"}],"schema":"https://github.com/citation-style-language/schema/raw/master/csl-citation.json"} </w:instrText>
      </w:r>
      <w:r w:rsidR="00134D24" w:rsidRPr="00953317">
        <w:rPr>
          <w:lang w:val="en-GB"/>
        </w:rPr>
        <w:fldChar w:fldCharType="separate"/>
      </w:r>
      <w:r w:rsidR="002E720C" w:rsidRPr="002E720C">
        <w:rPr>
          <w:rFonts w:cs="Times New Roman"/>
        </w:rPr>
        <w:t>(Barot et al. 2017; Borg et al. 2018; Snyder et al. 2020; Wuest et al. 2021)</w:t>
      </w:r>
      <w:r w:rsidR="00134D24" w:rsidRPr="00953317">
        <w:rPr>
          <w:lang w:val="en-GB"/>
        </w:rPr>
        <w:fldChar w:fldCharType="end"/>
      </w:r>
      <w:r w:rsidR="004317BE" w:rsidRPr="001D6284">
        <w:t xml:space="preserve">. </w:t>
      </w:r>
      <w:r w:rsidR="00801B6B" w:rsidRPr="00953317">
        <w:rPr>
          <w:lang w:val="en-GB"/>
        </w:rPr>
        <w:t>E</w:t>
      </w:r>
      <w:r w:rsidR="004317BE" w:rsidRPr="00953317">
        <w:rPr>
          <w:lang w:val="en-GB"/>
        </w:rPr>
        <w:t xml:space="preserve">xtensive research in phytopathology has helped identify the different epidemiological and evolutionary mechanisms that </w:t>
      </w:r>
      <w:r w:rsidR="002D13ED" w:rsidRPr="00953317">
        <w:rPr>
          <w:lang w:val="en-GB"/>
        </w:rPr>
        <w:t>underlie</w:t>
      </w:r>
      <w:r w:rsidR="004317BE" w:rsidRPr="00953317">
        <w:rPr>
          <w:lang w:val="en-GB"/>
        </w:rPr>
        <w:t xml:space="preserve"> the protective effect of cultivar mixtures against pathogen</w:t>
      </w:r>
      <w:r w:rsidR="001449B0" w:rsidRPr="00953317">
        <w:rPr>
          <w:lang w:val="en-GB"/>
        </w:rPr>
        <w:t>s</w:t>
      </w:r>
      <w:r w:rsidR="00C15605" w:rsidRPr="00953317">
        <w:rPr>
          <w:lang w:val="en-GB"/>
        </w:rPr>
        <w:t xml:space="preserve"> </w:t>
      </w:r>
      <w:r w:rsidR="00C15605" w:rsidRPr="00953317">
        <w:rPr>
          <w:lang w:val="en-GB"/>
        </w:rPr>
        <w:fldChar w:fldCharType="begin"/>
      </w:r>
      <w:r w:rsidR="00FC1F93" w:rsidRPr="00953317">
        <w:rPr>
          <w:lang w:val="en-GB"/>
        </w:rPr>
        <w:instrText xml:space="preserve"> ADDIN ZOTERO_ITEM CSL_CITATION {"citationID":"aTZBaGyR","properties":{"formattedCitation":"(Finckh and Mundt 1992; Mundt et al. 1995; Finckh et al. 2000; Vidal et al. 2017)","plainCitation":"(Finckh and Mundt 1992; Mundt et al. 1995; Finckh et al. 2000; Vidal et al. 2017)","noteIndex":0},"citationItems":[{"id":138,"uris":["http://zotero.org/users/3458704/items/NIKIBWN5"],"itemData":{"id":138,"type":"article-journal","container-title":"Phytopathology","issue":"9","page":"905–913","title":"Stripe rust, yield, and plant competition in wheat cultivar mixtures.","volume":"82","author":[{"family":"Finckh","given":"Maria R"},{"family":"Mundt","given":"Christopher C"}],"issued":{"date-parts":[["1992"]]}}},{"id":137,"uris":["http://zotero.org/users/3458704/items/U67NQRPX"],"itemData":{"id":137,"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label":"page"},{"id":392,"uris":["http://zotero.org/users/3458704/items/SEJMDD87"],"itemData":{"id":392,"type":"article-journal","abstract":"Agronomy for Sustainable Development, An International Journal in Agriculture and Environment","container-title":"Agronomie","DOI":"10.1051/agro:2000177","ISSN":"0249-5627, 1297-9643","issue":"7","journalAbbreviation":"Agronomie","language":"en","license":"INRA, EDP Sciences","page":"813-837","source":"www.agronomy-journal.org","title":"Cereal variety and species mixtures in practice, with emphasis on disease resistance","volume":"20","author":[{"family":"Finckh","given":"Maria R."},{"family":"Gacek","given":"Edward S."},{"family":"Goyeau","given":"Henriette"},{"family":"Lannou","given":"Christian"},{"family":"Merz","given":"Ueli"},{"family":"Mundt","given":"Christopher C."},{"family":"Munk","given":"Lisa"},{"family":"Nadziak","given":"Jadwiga"},{"family":"Newton","given":"Adrian C."},{"family":"Vallavieille-Pope","given":"Claude","dropping-particle":"de"},{"family":"Wolfe","given":"Martin S."}],"issued":{"date-parts":[["2000",11,1]]}}},{"id":828,"uris":["http://zotero.org/users/3458704/items/3MEIZ3VC"],"itemData":{"id":828,"type":"article-journal","abstract":"Mixtures of cultivars with different disease resistance levels make it possible to manage plant disease in a context of fungicide reduction. The cultivars composing a mixture are often chosen for their contrasted disease resistance levels, whereas their architecture is rarely taken into account. However, canopy architecture has an impact on spore dispersal and microclimate, both of which contribute to disease development. Disease spread by rain-splash occurs over short distances and is expected to be modulated by canopy structure. Our objective was to assess the impact of wheat cultivar mixtures that differ by their canopy architecture on crop microclimate, spore dispersal and the propagation of splash-dispersed disease, septoria tritici blotch, caused by Zymoseptoria tritici. Each cultivar mixture was composed of a susceptible and a resistant cultivar. A single, short susceptible cultivar was used. The resistant companion was either short (homogeneous) or tall (heterogeneous). Two proportions of resistant cultivar were tested in homogenous mixture. Mixtures were compared to pure stands of component cultivars. The level of resistance of each cultivar was assessed through disease measurements in pure stand. A diversity of canopy architecture was obtained at the flowering stage: the leaf area index ranged from 2.2 to 4.4m2/m2 and flag leaf insertion height from 0.65m (standard height) to 1.20m (tall plants). Spore fluxes were measured during two rain events and microclimate variables including air temperature, relative humidity and leaf wetness duration were recorded from the booting stage onwards. Disease assessments were carried out weekly in mixtures and pure stands. Disease on susceptible plants was significantly lower in heterogeneous mixtures than in pure stands. In homogeneous mixtures, a high proportion of resistant plants was associated with high canopy density, which led to a microclimate favorable to disease development. Leaf wetness duration was in fact longer in the pure stand constituted of standard height resistant plants, which had the densest canopy. In the two homogeneous mixtures that differed by the proportion of resistant plants, disease reduction was similar. On the other hand, heterogeneous mixtures had a lower canopy density and lower spore fluxes than homogeneous mixtures. Compared to the susceptible pure stand, the area under the disea</w:instrText>
      </w:r>
      <w:r w:rsidR="00FC1F93" w:rsidRPr="001D6284">
        <w:instrText xml:space="preserve">se progress curve of susceptible plants was reduced by 68% in the heterogeneous mixture and by 32% and 34% in the homogeneous mixtures with 75% and 25% of resistant plants, respectively. Our results suggest that the impact of canopy architecture on microclimate and spore dispersal can significantly contribute to the reduction of disease propagation in cultivar mixtures. We therefore suggest that taking cultivar architecture into account, in addition to the level of resistance to disease, could provide a strategy to enhance disease reduction in cultivar mixtures in the case of splash-dispersed diseases.","container-title":"Agricultural and Forest Meteorology","DOI":"10.1016/j.agrformet.2017.06.014","ISSN":"0168-1923","journalAbbreviation":"Agricultural and Forest Meteorology","language":"en","page":"154-161","source":"ScienceDirect","title":"Reduction of fungal disease spread in cultivar mixtures: Impact of canopy architecture on rain-splash dispersal and on crop microclimate","title-short":"Reduction of fungal disease spread in cultivar mixtures","volume":"246","author":[{"family":"Vidal","given":"Tiphaine"},{"family":"Boixel","given":"Anne-Lise"},{"family":"Durand","given":"Brigitte"},{"family":"Vallavieille-Pope","given":"Claude","non-dropping-particle":"de"},{"family":"Huber","given":"Laurent"},{"family":"Saint-Jean","given":"Sébastien"}],"issued":{"date-parts":[["2017",11,15]]}}}],"schema":"https://github.com/citation-style-language/schema/raw/master/csl-citation.json"} </w:instrText>
      </w:r>
      <w:r w:rsidR="00C15605" w:rsidRPr="00953317">
        <w:rPr>
          <w:lang w:val="en-GB"/>
        </w:rPr>
        <w:fldChar w:fldCharType="separate"/>
      </w:r>
      <w:r w:rsidR="002E720C" w:rsidRPr="002E720C">
        <w:rPr>
          <w:rFonts w:cs="Times New Roman"/>
        </w:rPr>
        <w:t>(Finckh and Mundt 1992; Mundt et al. 1995; Finckh et al. 2000; Vidal et al. 2017)</w:t>
      </w:r>
      <w:r w:rsidR="00C15605" w:rsidRPr="00953317">
        <w:rPr>
          <w:lang w:val="en-GB"/>
        </w:rPr>
        <w:fldChar w:fldCharType="end"/>
      </w:r>
      <w:r w:rsidR="004317BE" w:rsidRPr="001D6284">
        <w:t xml:space="preserve">. </w:t>
      </w:r>
      <w:r w:rsidR="006C15E7" w:rsidRPr="00953317">
        <w:rPr>
          <w:lang w:val="en-GB"/>
        </w:rPr>
        <w:t xml:space="preserve">For example, recent results suggest that some cultivars might be able to improve the basal immunity of their </w:t>
      </w:r>
      <w:proofErr w:type="spellStart"/>
      <w:r w:rsidR="006C15E7" w:rsidRPr="00953317">
        <w:rPr>
          <w:lang w:val="en-GB"/>
        </w:rPr>
        <w:t>neighbors</w:t>
      </w:r>
      <w:proofErr w:type="spellEnd"/>
      <w:r w:rsidR="006C15E7" w:rsidRPr="00953317">
        <w:rPr>
          <w:lang w:val="en-GB"/>
        </w:rPr>
        <w:t xml:space="preserve">, a phenomenon referred to as </w:t>
      </w:r>
      <w:proofErr w:type="spellStart"/>
      <w:r w:rsidR="006C15E7" w:rsidRPr="00953317">
        <w:rPr>
          <w:lang w:val="en-GB"/>
        </w:rPr>
        <w:t>neighbor</w:t>
      </w:r>
      <w:proofErr w:type="spellEnd"/>
      <w:r w:rsidR="006C15E7" w:rsidRPr="00953317">
        <w:rPr>
          <w:lang w:val="en-GB"/>
        </w:rPr>
        <w:t>-modulated susceptibility (NMS</w:t>
      </w:r>
      <w:r w:rsidR="00390640" w:rsidRPr="00953317">
        <w:rPr>
          <w:lang w:val="en-GB"/>
        </w:rPr>
        <w:t xml:space="preserve">, </w:t>
      </w:r>
      <w:r w:rsidR="00390640" w:rsidRPr="00953317">
        <w:rPr>
          <w:lang w:val="en-GB"/>
        </w:rPr>
        <w:fldChar w:fldCharType="begin"/>
      </w:r>
      <w:r w:rsidR="00FC1F93" w:rsidRPr="00953317">
        <w:rPr>
          <w:lang w:val="en-GB"/>
        </w:rPr>
        <w:instrText xml:space="preserve"> ADDIN ZOTERO_ITEM CSL_CITATION {"citationID":"18NpFBsN","properties":{"formattedCitation":"(P\\uc0\\u233{}lissier et al. 2021, 2023)","plainCitation":"(Pélissier et al. 2021, 2023)","dontUpdate":true,"noteIndex":0},"citationItems":[{"id":55,"uris":["http://zotero.org/users/3458704/items/TJSCQHE6"],"itemData":{"id":55,"type":"article-journal","abstract":"As part of a trend towards diversifying cultivated areas, varietal mixtures are subject to renewed interest as a means to manage diseases. Besides the epidemiological effects of varietal mixtures on pathogen propagation, little is known about the effect of intraspecific plant–plant interactions and their impact on responses to disease. In this study, genotypes of rice (Oryza sativa) or durum wheat (Triticum turgidum) were grown with different conspecific neighbours and manually inoculated under conditions preventing pathogen propagation. Disease susceptibility was measured together with the expression of basal immunity genes as part of the response to intra-specific neighbours. The results showed that in many cases for both rice and wheat susceptibility to pathogens and immunity was modified by the presence of intraspecific neighbours. This phenomenon, which we term ‘neighbour-modulated susceptibility’ (NMS), could be caused by the production of below-ground signals and does not require the neighbours to be infected. Our results suggest that the mechanisms responsible for reducing disease in varietal mixtures in the field need to be re-examined.","container-title":"Journal of Experimental Botany","DOI":"10.1093/jxb/erab277","ISSN":"0022-0957","issue":"18","journalAbbreviation":"Journal of Experimental Botany","page":"6570-6580","source":"Silverchair","title":"Plant neighbour-modulated susceptibility to pathogens in intraspecific mixtures","volume":"72","author":[{"family":"Pélissier","given":"Rémi"},{"family":"Buendia","given":"Luis"},{"family":"Brousse","given":"Andy"},{"family":"Temple","given":"Coline"},{"family":"Ballini","given":"Elsa"},{"family":"Fort","given":"Florian"},{"family":"Violle","given":"Cyrille"},{"family":"Morel","given":"Jean-Benoit"}],"issued":{"date-parts":[["2021",9,30]]}}},{"id":71,"uris":["http://zotero.org/users/3458704/items/2SDH2HZW"],"itemData":{"id":71,"type":"article-journal","abstract":"Mixing crop cultivars has long been considered as a way to control epidemics at the field level and is experiencing a revival of interest in agriculture. Yet, the ability of mixing to control pests is highly variable and often unpredictable in the field. Beyond classical diversity effects such as dispersal barrier generated by genotypic diversity, several understudied processes are involved. Among them is the recently discovered neighbor-modulated susceptibility (NMS), which depicts the phenomenon that susceptibility in a given plant is affected by the presence of another healthy neighboring plant. Despite the putative tremendous importance of NMS for crop science, its occurrence and quantitative contribution to modulating susceptibility in cultivated species remains unknown. Here, in both rice and wheat inoculated in greenhouse conditions with foliar fungal pathogens considered as major threats, using more than 200 pairs of intraspecific genotype mixtures, we experimentally demonstrate the occurrence of NMS in 11% of the mixtures grown in experimental conditions that precluded any epidemics. Thus, the susceptibility of these 2 major crops results from indirect effects originating from neighboring plants. Quite remarkably, the levels of susceptibility modulated by plant–plant interactions can reach those conferred by intrinsic basal immunity. These findings open new avenues to develop more sustainable agricultural practices by engineering less susceptible crop mixtures thanks to emergent but now predictable properties of mixtures.","container-title":"PLOS Biology","DOI":"10.1371/journal.pbio.3002287","ISSN":"1545-7885","issue":"9","journalAbbreviation":"PLOS Biology","language":"en","note":"publisher: Public Library of Science","page":"e3002287","source":"PLoS Journals","title":"The genetic identity of neighboring plants in intraspecific mixtures modulates disease susceptibility of both wheat and rice","volume":"21","author":[{"family":"Pélissier","given":"Rémi"},{"family":"Ballini","given":"Elsa"},{"family":"Temple","given":"Coline"},{"family":"Ducasse","given":"Aurélie"},{"family":"Colombo","given":"Michel"},{"family":"Frouin","given":"Julien"},{"family":"Qin","given":"Xiaoping"},{"family":"Huang","given":"Huichuan"},{"family":"Jacques","given":"David"},{"family":"Florian","given":"Fort"},{"family":"Hélène","given":"Fréville"},{"family":"Cyrille","given":"Violle"},{"family":"Morel","given":"Jean-Benoit"}],"issued":{"date-parts":[["2023",9,12]]}}}],"schema":"https://github.com/citation-style-language/schema/raw/master/csl-citation.json"} </w:instrText>
      </w:r>
      <w:r w:rsidR="00390640" w:rsidRPr="00953317">
        <w:rPr>
          <w:lang w:val="en-GB"/>
        </w:rPr>
        <w:fldChar w:fldCharType="separate"/>
      </w:r>
      <w:proofErr w:type="spellStart"/>
      <w:r w:rsidR="00390640" w:rsidRPr="00953317">
        <w:rPr>
          <w:rFonts w:cs="Times New Roman"/>
          <w:kern w:val="0"/>
          <w:szCs w:val="24"/>
          <w:lang w:val="en-GB"/>
        </w:rPr>
        <w:t>Pélissier</w:t>
      </w:r>
      <w:proofErr w:type="spellEnd"/>
      <w:r w:rsidR="00390640" w:rsidRPr="00953317">
        <w:rPr>
          <w:rFonts w:cs="Times New Roman"/>
          <w:kern w:val="0"/>
          <w:szCs w:val="24"/>
          <w:lang w:val="en-GB"/>
        </w:rPr>
        <w:t xml:space="preserve"> et al. 2021, 2023)</w:t>
      </w:r>
      <w:r w:rsidR="00390640" w:rsidRPr="00953317">
        <w:rPr>
          <w:lang w:val="en-GB"/>
        </w:rPr>
        <w:fldChar w:fldCharType="end"/>
      </w:r>
      <w:r w:rsidR="006C15E7" w:rsidRPr="00953317">
        <w:rPr>
          <w:lang w:val="en-GB"/>
        </w:rPr>
        <w:t xml:space="preserve">. </w:t>
      </w:r>
    </w:p>
    <w:p w14:paraId="5523CC09" w14:textId="64B09BF8" w:rsidR="00D007AC" w:rsidRPr="00953317" w:rsidRDefault="001449B0" w:rsidP="001449B0">
      <w:pPr>
        <w:rPr>
          <w:lang w:val="en-GB"/>
        </w:rPr>
      </w:pPr>
      <w:r w:rsidRPr="00953317">
        <w:rPr>
          <w:lang w:val="en-GB"/>
        </w:rPr>
        <w:t xml:space="preserve">In addition to their beneficial effects on pathogen control, </w:t>
      </w:r>
      <w:r w:rsidR="00D007AC" w:rsidRPr="00953317">
        <w:rPr>
          <w:lang w:val="en-GB"/>
        </w:rPr>
        <w:t>cultivar mixtures</w:t>
      </w:r>
      <w:r w:rsidR="00E318B3" w:rsidRPr="00953317">
        <w:rPr>
          <w:lang w:val="en-GB"/>
        </w:rPr>
        <w:t xml:space="preserve"> could also help </w:t>
      </w:r>
      <w:r w:rsidR="007D10FC" w:rsidRPr="00953317">
        <w:rPr>
          <w:lang w:val="en-GB"/>
        </w:rPr>
        <w:t>optimize resource use</w:t>
      </w:r>
      <w:r w:rsidR="00C11786" w:rsidRPr="00953317">
        <w:rPr>
          <w:lang w:val="en-GB"/>
        </w:rPr>
        <w:t xml:space="preserve"> </w:t>
      </w:r>
      <w:r w:rsidR="00801B6B" w:rsidRPr="00953317">
        <w:rPr>
          <w:lang w:val="en-GB"/>
        </w:rPr>
        <w:t>and ultimately increase crop yield</w:t>
      </w:r>
      <w:r w:rsidR="00C15605" w:rsidRPr="00953317">
        <w:rPr>
          <w:lang w:val="en-GB"/>
        </w:rPr>
        <w:t xml:space="preserve"> </w:t>
      </w:r>
      <w:r w:rsidR="00C15605" w:rsidRPr="00953317">
        <w:rPr>
          <w:lang w:val="en-GB"/>
        </w:rPr>
        <w:fldChar w:fldCharType="begin"/>
      </w:r>
      <w:r w:rsidR="00FC1F93" w:rsidRPr="00953317">
        <w:rPr>
          <w:lang w:val="en-GB"/>
        </w:rPr>
        <w:instrText xml:space="preserve"> ADDIN ZOTERO_ITEM CSL_CITATION {"citationID":"99HaO18j","properties":{"formattedCitation":"(Hajjar et al. 2008; Barot et al. 2017; Snyder et al. 2020)","plainCitation":"(Hajjar et al. 2008; Barot et al. 2017; Snyder et al. 2020)","noteIndex":0},"citationItems":[{"id":211,"uris":["http://zotero.org/users/3458704/items/39S396IW"],"itemData":{"id":211,"type":"article-journal","abstract":"Few studies have addressed the relationship between genetic diversity and provision of ecosystem services in agroecosystems. In this review, we argue that the contribution of biological diversity to ecosystem functioning in agricultural production systems is variable, but can be substantial, and occurs at the genetic, as well as species, level in arable systems. In particular, we look at the potential benefits of crop genetic diversity in enhancing agroecosystem functioning and the provision of services, both directly and indirectly. Increasing crop genetic diversity has shown to be useful in pest and disease management, and has the potential to enhance pollination services and soil processes in specific situations. By contributing to the long-term stability of agroecosystems and helping to provide continuous biomass cover, crop genetic diversity also aids the ecosystem to sequester carbon, and helps in preventing soil erosion.","container-title":"Agriculture, Ecosystems &amp; Environment","DOI":"10.1016/j.agee.2007.08.003","ISSN":"0167-8809","issue":"4","journalAbbreviation":"Agriculture, Ecosystems &amp; Environment","page":"261-270","source":"ScienceDirect","title":"The utility of crop genetic diversity in maintaining ecosystem services","volume":"123","author":[{"family":"Hajjar","given":"Reem"},{"family":"Jarvis","given":"Devra I."},{"family":"Gemmill-Herren","given":"Barbara"}],"issued":{"date-parts":[["2008",2]]}}},{"id":543,"uris":["http://zotero.org/users/3458704/items/V5HR3HZG"],"itemData":{"id":543,"type":"article-journal","abstract":"The study of natural ecosystems and experiments using mixtures of plant species demonstrates that both species and genetic diversity generally promote ecosystem functioning. Therefore, mixing crop varieties is a promising alternative practice to transform modern high-input agriculture that is associated with a drastic reduction of within-field crop genetic diversity and is widely recognized as unsustainable. Here, we review the effects of mixtures of varieties on ecosystem functioning, and their underlying ecological mechanisms, as studied in ecology and agronomy, and outline how this knowledge can help designing more efficient mixtures. We recommend the development of two complementary strategies to optimize variety mixtures by fostering the ecological mechanisms leading to a positive relationship between biodiversity and ecosystem functioning and its stability through time, i.e., sampling and complementarity effects. (1) In the “trait-blind” approach, the design of high-performance mixtures is based on estimations of the mixing abilities of varieties. While this approach is operational because it does not require detailed trait knowledge, it relies on heavy experimental designs to evaluate mixing ability. (2) The trait-based approach is particularly efficient to design mixtures of varieties to provide particular baskets of services but requires building databases of traits for crop varieties and documenting the relations between traits and services. The performance of mixtures requires eventually to be evaluated in real economic, social, and agronomic contexts. We conclude that the need of a multifunctional low-input agriculture strongly increases the attractiveness of mixtures but that new breeding approaches are required to create varieties with higher mixing abilities, to foster complementarity and selection effects through an increase in the variance of relevant traits and to explore new combinations of trait values.","container-title":"Agronomy for Sustainable Development","DOI":"10.1007/s13593-017-0418-x","ISSN":"1774-0746, 1773-0155","issue":"2","language":"en","page":"13","source":"link.springer.com","title":"Designing mixtures of varieties for multifunctional agriculture with the help of ecology. A review","volume":"37","author":[{"family":"Barot","given":"Sébastien"},{"family":"Allard","given":"Vincent"},{"family":"Cantarel","given":"Amélie"},{"family":"Enjalbert","given":"Jérôme"},{"family":"Gauffreteau","given":"Arnaud"},{"family":"Goldringer","given":"Isabelle"},{"family":"Lata","given":"Jean-Christophe"},{"family":"Roux","given":"Xavier Le"},{"family":"Niboyet","given":"Audrey"},{"family":"Porcher","given":"Emanuelle"}],"issued":{"date-parts":[["2017",4,1]]}}},{"id":56,"uris":["http://zotero.org/users/3458704/items/H6I4UT6U"],"itemData":{"id":56,"type":"article-journal","abstract":"Most on-farm diversification strategies to enhance ecosystem services, such as insect pest control and yield, have focused on expanding crop species diversity. While polycultures often provide valuable services, logistical constraints with planting and harvesting can hamper implementation on large scales. An alternative diversification strategy is to increase within-field intraspecific crop diversity through the use of crop varietal mixtures. Here, we evaluate an interdisciplinary body of research to determine the potential for crop varietal mixtures to support food security by providing ecological, economic, and nutritional services. Previous literature has synthesized the link between varietal mixtures and yield and insect pest suppression services. We expand on prior analyses by considering hypotheses generated from species-level research and assessing whether they also provide a useful framework for predicting how varietal mixtures affect crop productivity and insect pest suppression. In addition, we evaluate the potential for varietal mixtures to increase farm resilience and growers’ profits. While there is a growing effort to quantify the economic value of ecosystem services provided by agrobiodiversity in terms of enhanced yield or revenue, much less attention has been given to quantifying the production costs associated with diversification schemes. Consequently, we know little about the effect of diversification practices on farm profitability, the metric of ultimate importance to farmers. We address this issue by evaluating the ability of varietal mixtures to reduce production costs associated with other types of agrobiodiversity and outline areas for future research to better understand the profit implications of varietal mixtures. Further, we review evidence that varieties of some crop species differ in phytochemical content—a functional trait important for insect pest suppression and human dietary diversity—suggesting that varietal mixtures could be designed to simultaneously support insect pest control and human nutrition services. Given that little research has explicitly addressed the capacity for varietal mixtures to support human nutrition, we outline predictions for where we would expect to see the greatest nutritional impact of mixtures, providing a foundation for future human nutrition research. Taken together, our review suggests that varietal mixtures are a promising and logistically feasible strategy that could simultaneously support multiple services.","container-title":"Frontiers in Sustainable Food Systems","DOI":"10.3389/fsufs.2020.00060","ISSN":"2571-581X","journalAbbreviation":"Front. Sustain. Food Syst.","language":"English","note":"publisher: Frontiers","source":"Frontiers","title":"Crop varietal mixtures as a strategy to support insect pest control, yield, economic, and nutritional services","URL":"https://www.frontiersin.org/articles/10.3389/fsufs.2020.00060/full","volume":"4","author":[{"family":"Snyder","given":"Lauren D."},{"family":"Gómez","given":"Miguel I."},{"family":"Power","given":"Alison G."}],"accessed":{"date-parts":[["2021",6,21]]},"issued":{"date-parts":[["2020"]]}}}],"schema":"https://github.com/citation-style-language/schema/raw/master/csl-citation.json"} </w:instrText>
      </w:r>
      <w:r w:rsidR="00C15605" w:rsidRPr="00953317">
        <w:rPr>
          <w:lang w:val="en-GB"/>
        </w:rPr>
        <w:fldChar w:fldCharType="separate"/>
      </w:r>
      <w:r w:rsidR="002E720C" w:rsidRPr="00D47AF6">
        <w:rPr>
          <w:rFonts w:cs="Times New Roman"/>
          <w:lang w:val="en-GB"/>
        </w:rPr>
        <w:t xml:space="preserve">(Hajjar et al. 2008; </w:t>
      </w:r>
      <w:proofErr w:type="spellStart"/>
      <w:r w:rsidR="002E720C" w:rsidRPr="00D47AF6">
        <w:rPr>
          <w:rFonts w:cs="Times New Roman"/>
          <w:lang w:val="en-GB"/>
        </w:rPr>
        <w:t>Barot</w:t>
      </w:r>
      <w:proofErr w:type="spellEnd"/>
      <w:r w:rsidR="002E720C" w:rsidRPr="00D47AF6">
        <w:rPr>
          <w:rFonts w:cs="Times New Roman"/>
          <w:lang w:val="en-GB"/>
        </w:rPr>
        <w:t xml:space="preserve"> et al. 2017; Snyder et al. 2020)</w:t>
      </w:r>
      <w:r w:rsidR="00C15605" w:rsidRPr="00953317">
        <w:rPr>
          <w:lang w:val="en-GB"/>
        </w:rPr>
        <w:fldChar w:fldCharType="end"/>
      </w:r>
      <w:r w:rsidRPr="00953317">
        <w:rPr>
          <w:lang w:val="en-GB"/>
        </w:rPr>
        <w:t xml:space="preserve">. Ecological mechanisms at play in natural ecosystems or in intercropping such as </w:t>
      </w:r>
      <w:r w:rsidR="007D10FC" w:rsidRPr="00953317">
        <w:rPr>
          <w:lang w:val="en-GB"/>
        </w:rPr>
        <w:t>niche</w:t>
      </w:r>
      <w:r w:rsidRPr="00953317">
        <w:rPr>
          <w:lang w:val="en-GB"/>
        </w:rPr>
        <w:t xml:space="preserve"> complementarity could </w:t>
      </w:r>
      <w:r w:rsidR="00DD52CE" w:rsidRPr="00953317">
        <w:rPr>
          <w:lang w:val="en-GB"/>
        </w:rPr>
        <w:t xml:space="preserve">similarly improve resource use efficiency by reducing competition intensity </w:t>
      </w:r>
      <w:r w:rsidR="00BD1C1A" w:rsidRPr="00953317">
        <w:rPr>
          <w:lang w:val="en-GB"/>
        </w:rPr>
        <w:t>between the different cultivars</w:t>
      </w:r>
      <w:r w:rsidR="00DD52CE" w:rsidRPr="00953317">
        <w:rPr>
          <w:lang w:val="en-GB"/>
        </w:rPr>
        <w:t xml:space="preserve">. </w:t>
      </w:r>
      <w:r w:rsidR="00B1032C" w:rsidRPr="00953317">
        <w:rPr>
          <w:lang w:val="en-GB"/>
        </w:rPr>
        <w:t>Ecological t</w:t>
      </w:r>
      <w:r w:rsidR="00BD17A7" w:rsidRPr="00953317">
        <w:rPr>
          <w:lang w:val="en-GB"/>
        </w:rPr>
        <w:t xml:space="preserve">heory predicts that </w:t>
      </w:r>
      <w:r w:rsidR="00A22717" w:rsidRPr="00953317">
        <w:rPr>
          <w:lang w:val="en-GB"/>
        </w:rPr>
        <w:t>such</w:t>
      </w:r>
      <w:r w:rsidR="00BD17A7" w:rsidRPr="00953317">
        <w:rPr>
          <w:lang w:val="en-GB"/>
        </w:rPr>
        <w:t xml:space="preserve"> positive effects of plant diversity should strengthen as the environment becomes harsher, which is known as the stress-gradient hypothesis (SGH</w:t>
      </w:r>
      <w:r w:rsidR="00C15605" w:rsidRPr="00953317">
        <w:rPr>
          <w:lang w:val="en-GB"/>
        </w:rPr>
        <w:t xml:space="preserve">, </w:t>
      </w:r>
      <w:r w:rsidR="001865AC" w:rsidRPr="00953317">
        <w:rPr>
          <w:lang w:val="en-GB"/>
        </w:rPr>
        <w:fldChar w:fldCharType="begin"/>
      </w:r>
      <w:r w:rsidR="00FC1F93" w:rsidRPr="00953317">
        <w:rPr>
          <w:lang w:val="en-GB"/>
        </w:rPr>
        <w:instrText xml:space="preserve"> ADDIN ZOTERO_ITEM CSL_CITATION {"citationID":"5X4Waoq8","properties":{"formattedCitation":"(Bertness and Callaway 1994; Maestre et al. 2009)","plainCitation":"(Bertness and Callaway 1994; Maestre et al. 2009)","dontUpdate":true,"noteIndex":0},"citationItems":[{"id":375,"uris":["http://zotero.org/users/3458704/items/IQZDKMU5"],"itemData":{"id":375,"type":"article-journal","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container-title":"Trends in Ecology &amp; Evolution","DOI":"10.1016/0169-5347(94)90088-4","ISSN":"0169-5347","issue":"5","journalAbbreviation":"Trends in Ecology &amp; Evolution","page":"191-193","source":"ScienceDirect","title":"Positive interactions in communities","volume":"9","author":[{"family":"Bertness","given":"Mark D."},{"family":"Callaway","given":"Ragan"}],"issued":{"date-parts":[["1994",5,1]]}}},{"id":378,"uris":["http://zotero.org/users/3458704/items/NMWB5VSF"],"itemData":{"id":378,"type":"article-journal","abstract":"* 1The stress-gradient hypothesis (SGH) predicts that the frequency of facilitative and competitive interactions will vary inversely across abiotic stress gradients, with facilitation being more common in conditions of high abiotic stress relative to more benign abiotic conditions. With notable exceptions, most tests of the SGH have studied the interaction between a single pair or a few pairs of species, and thus have evaluated shifts in the magnitude and direction of pair-wise interactions along stress gradients, rather than shifts in the general frequency of interactions.\n* 2The SGH has been supported by numerous studies in many ecosystems, has provided a crucial foundation for studying the interplay between facilitation and competition in plant communities, and has a high heuristic value. However, recent empirical research indicates that factors like the variation among species and the nature of the stress gradient studied add complexity not considered in the SGH, creating an opportunity to extend the SGH's general conceptual framework.\n* 3We suggest that one approach for extending the SGH framework is to differentiate between the original idea of how ‘common’ interactions might be along stress gradients and the ubiquitous empirical approach of studying shifts in the strength of pair-wise interactions. Furthermore, by explicitly considering the life history of the interacting species (relative tolerance to stress vs. competitive ability) and the characteristics of the stress factor (resource vs. non-resource) we may be able to greatly refine specific predictions relevant to the SGH.\n* 4We propose that the general pattern predicted by the SGH would hold more frequently for some combinations of life histories and stress factor, particularly when the benefactor and beneficiary species are mostly competitive and stress-tolerant, respectively. However, we also predict that other combinations are likely to yield different results. For example, the effect of neighbours can be negative at both ends of the stress gradient when both interacting species have similar ‘competitive’ or ‘stress-tolerant’ life histories and the abiotic stress gradient is driven by a resource (e.g. water).\n* 5Synthesis. The extension of the SGH presented here provides specific and testable hypotheses to foster research and helps to reconcile potential discrepancies among previous studies. It represents an important step in incorporating the complexity and species-specificity of potential outcomes into models and theories addressing how plant–plant interactions change along stress gradients.","container-title":"Journal of Ecology","DOI":"10.1111/j.1365-2745.2008.01476.x","ISSN":"1365-2745","issue":"2","language":"en","page":"199-205","source":"Wiley Online Library","title":"Refining the stress-gradient hypothesis for competition and facilitation in plant communities","volume":"97","author":[{"family":"Maestre","given":"Fernando T."},{"family":"Callaway","given":"Ragan M."},{"family":"Valladares","given":"Fernando"},{"family":"Lortie","given":"Christopher J."}],"issued":{"date-parts":[["2009",3,1]]}}}],"schema":"https://github.com/citation-style-language/schema/raw/master/csl-citation.json"} </w:instrText>
      </w:r>
      <w:r w:rsidR="001865AC" w:rsidRPr="00953317">
        <w:rPr>
          <w:lang w:val="en-GB"/>
        </w:rPr>
        <w:fldChar w:fldCharType="separate"/>
      </w:r>
      <w:r w:rsidR="001865AC" w:rsidRPr="00953317">
        <w:rPr>
          <w:rFonts w:cs="Times New Roman"/>
          <w:lang w:val="en-GB"/>
        </w:rPr>
        <w:t>Bertness and Callaway 1994; Maestre et al. 2009)</w:t>
      </w:r>
      <w:r w:rsidR="001865AC" w:rsidRPr="00953317">
        <w:rPr>
          <w:lang w:val="en-GB"/>
        </w:rPr>
        <w:fldChar w:fldCharType="end"/>
      </w:r>
      <w:r w:rsidR="00BD17A7" w:rsidRPr="00953317">
        <w:rPr>
          <w:lang w:val="en-GB"/>
        </w:rPr>
        <w:t xml:space="preserve">. </w:t>
      </w:r>
      <w:r w:rsidR="00BD1C1A" w:rsidRPr="00953317">
        <w:rPr>
          <w:lang w:val="en-GB"/>
        </w:rPr>
        <w:t>According to the</w:t>
      </w:r>
      <w:r w:rsidR="007D10FC" w:rsidRPr="00953317">
        <w:rPr>
          <w:lang w:val="en-GB"/>
        </w:rPr>
        <w:t xml:space="preserve"> SGH</w:t>
      </w:r>
      <w:r w:rsidR="007A2675" w:rsidRPr="00953317">
        <w:rPr>
          <w:lang w:val="en-GB"/>
        </w:rPr>
        <w:t xml:space="preserve">, </w:t>
      </w:r>
      <w:r w:rsidR="00801B6B" w:rsidRPr="00953317">
        <w:rPr>
          <w:lang w:val="en-GB"/>
        </w:rPr>
        <w:t xml:space="preserve">cultivar mixture could thus help maintain high productivity under low-input farming practices and more variable </w:t>
      </w:r>
      <w:r w:rsidR="002E475A" w:rsidRPr="00953317">
        <w:rPr>
          <w:lang w:val="en-GB"/>
        </w:rPr>
        <w:t>and extreme climates</w:t>
      </w:r>
      <w:r w:rsidR="005363A0" w:rsidRPr="00953317">
        <w:rPr>
          <w:lang w:val="en-GB"/>
        </w:rPr>
        <w:t xml:space="preserve"> </w:t>
      </w:r>
      <w:r w:rsidR="005363A0" w:rsidRPr="00953317">
        <w:rPr>
          <w:lang w:val="en-GB"/>
        </w:rPr>
        <w:fldChar w:fldCharType="begin"/>
      </w:r>
      <w:r w:rsidR="00FC1F93" w:rsidRPr="00953317">
        <w:rPr>
          <w:lang w:val="en-GB"/>
        </w:rPr>
        <w:instrText xml:space="preserve"> ADDIN ZOTERO_ITEM CSL_CITATION {"citationID":"1k47Lycw","properties":{"formattedCitation":"(Adu-Gyamfi et al. 2015)","plainCitation":"(Adu-Gyamfi et al. 2015)","noteIndex":0},"citationItems":[{"id":7,"uris":["http://zotero.org/users/3458704/items/PINPTTBB"],"itemData":{"id":7,"type":"article-journal","abstract":"Moisture stress limits the yield and productivity of wheat, a staple food for 35% of the world’s population. The reproductive stage is the most vulnerable to moisture deficit, and genetic variation for tolerance to stress has been identified in the wheat gene pool. Introducing this complex variation into new, pure-line cultivars is difficult and time consuming. However, varietal mixtures can be an effective alternative to traditional gene pyramiding. Varietal mixtures lessen the impacts of abiotic and biotic stresses in two ways. First, they buffer yield through more efficient resource use, including soil moisture, particularly evident when mixtures comprise complementary physiological traits that influence water-use efficiency. Second, they improve resistance to root diseases and pests that limit root growth and subsequent access to, and absorption of, water from deeper in the soil profile. This review evaluates the concept of varietal mixtures and assesses their impact on crop productivity and environmental buffering. The potential of physiological and root disease resistance trait mixtures to stabilise yield is also explored. Avenues for developing compatible mixtures based on physiological traits that increase yield in water-limited environments are evaluated.","container-title":"Crop and Pasture Science","DOI":"10.1071/CP14177","ISSN":"1836-0947, 1836-5795","issue":"8","journalAbbreviation":"cpsc","note":"publisher: CSIRO Publishing","page":"757-769","source":"bioone.org","title":"Can wheat varietal mixtures buffer the impacts of water deficit?","volume":"66","author":[{"family":"Adu-Gyamfi","given":"Paul"},{"family":"Mahmood","given":"Tariq"},{"family":"Trethowan","given":"Richard"}],"issued":{"date-parts":[["2015",7]]}}}],"schema":"https://github.com/citation-style-language/schema/raw/master/csl-citation.json"} </w:instrText>
      </w:r>
      <w:r w:rsidR="005363A0" w:rsidRPr="00953317">
        <w:rPr>
          <w:lang w:val="en-GB"/>
        </w:rPr>
        <w:fldChar w:fldCharType="separate"/>
      </w:r>
      <w:r w:rsidR="002E720C" w:rsidRPr="00D47AF6">
        <w:rPr>
          <w:rFonts w:cs="Times New Roman"/>
          <w:lang w:val="en-GB"/>
        </w:rPr>
        <w:t>(Adu-Gyamfi et al. 2015)</w:t>
      </w:r>
      <w:r w:rsidR="005363A0" w:rsidRPr="00953317">
        <w:rPr>
          <w:lang w:val="en-GB"/>
        </w:rPr>
        <w:fldChar w:fldCharType="end"/>
      </w:r>
      <w:r w:rsidR="0075665A" w:rsidRPr="00953317">
        <w:rPr>
          <w:lang w:val="en-GB"/>
        </w:rPr>
        <w:t>.</w:t>
      </w:r>
      <w:r w:rsidR="002E475A" w:rsidRPr="00953317">
        <w:rPr>
          <w:lang w:val="en-GB"/>
        </w:rPr>
        <w:t xml:space="preserve"> </w:t>
      </w:r>
      <w:r w:rsidR="0034361B" w:rsidRPr="00953317">
        <w:rPr>
          <w:lang w:val="en-GB"/>
        </w:rPr>
        <w:t>In line with th</w:t>
      </w:r>
      <w:r w:rsidR="00801B6B" w:rsidRPr="00953317">
        <w:rPr>
          <w:lang w:val="en-GB"/>
        </w:rPr>
        <w:t>e</w:t>
      </w:r>
      <w:r w:rsidR="0034361B" w:rsidRPr="00953317">
        <w:rPr>
          <w:lang w:val="en-GB"/>
        </w:rPr>
        <w:t>s</w:t>
      </w:r>
      <w:r w:rsidR="00801B6B" w:rsidRPr="00953317">
        <w:rPr>
          <w:lang w:val="en-GB"/>
        </w:rPr>
        <w:t>e</w:t>
      </w:r>
      <w:r w:rsidR="0034361B" w:rsidRPr="00953317">
        <w:rPr>
          <w:lang w:val="en-GB"/>
        </w:rPr>
        <w:t xml:space="preserve"> theoretical expectation</w:t>
      </w:r>
      <w:r w:rsidR="00A22717" w:rsidRPr="00953317">
        <w:rPr>
          <w:lang w:val="en-GB"/>
        </w:rPr>
        <w:t>s</w:t>
      </w:r>
      <w:r w:rsidR="0034361B" w:rsidRPr="00953317">
        <w:rPr>
          <w:lang w:val="en-GB"/>
        </w:rPr>
        <w:t xml:space="preserve">, </w:t>
      </w:r>
      <w:r w:rsidR="00801B6B" w:rsidRPr="00953317">
        <w:rPr>
          <w:lang w:val="en-GB"/>
        </w:rPr>
        <w:t>most</w:t>
      </w:r>
      <w:r w:rsidR="00DD52CE" w:rsidRPr="00953317">
        <w:rPr>
          <w:lang w:val="en-GB"/>
        </w:rPr>
        <w:t xml:space="preserve"> meta-analysis </w:t>
      </w:r>
      <w:r w:rsidR="0034361B" w:rsidRPr="00953317">
        <w:rPr>
          <w:lang w:val="en-GB"/>
        </w:rPr>
        <w:t xml:space="preserve">report slight yield increases in cultivar mixtures compared to </w:t>
      </w:r>
      <w:proofErr w:type="spellStart"/>
      <w:r w:rsidR="0034361B" w:rsidRPr="00953317">
        <w:rPr>
          <w:lang w:val="en-GB"/>
        </w:rPr>
        <w:t>monogenotypic</w:t>
      </w:r>
      <w:proofErr w:type="spellEnd"/>
      <w:r w:rsidR="0034361B" w:rsidRPr="00953317">
        <w:rPr>
          <w:lang w:val="en-GB"/>
        </w:rPr>
        <w:t xml:space="preserve"> cultivars (on average 2-5%</w:t>
      </w:r>
      <w:r w:rsidR="007D0575" w:rsidRPr="00953317">
        <w:rPr>
          <w:lang w:val="en-GB"/>
        </w:rPr>
        <w:t xml:space="preserve">, </w:t>
      </w:r>
      <w:r w:rsidR="007D0575" w:rsidRPr="00953317">
        <w:rPr>
          <w:lang w:val="en-GB"/>
        </w:rPr>
        <w:fldChar w:fldCharType="begin"/>
      </w:r>
      <w:r w:rsidR="00FC1F93" w:rsidRPr="00953317">
        <w:rPr>
          <w:lang w:val="en-GB"/>
        </w:rPr>
        <w:instrText xml:space="preserve"> ADDIN ZOTERO_ITEM CSL_CITATION {"citationID":"XJGR5kmT","properties":{"formattedCitation":"(Ki\\uc0\\u230{}r et al. 2009; Reiss and Drinkwater 2018; Borg et al. 2018)","plainCitation":"(Kiær et al. 2009; Reiss and Drinkwater 2018; Borg et al. 2018)","dontUpdate":true,"noteIndex":0},"citationItems":[{"id":227,"uris":["http://zotero.org/users/3458704/items/QBZSZJBF"],"itemData":{"id":227,"type":"article-journal","abstract":"Plant ecology theory predicts that growing seed mixtures of varieties (variety mixtures) may increase grain yields compared to the average of component varieties in pure stands. Published results from field trials of cereal variety mixtures demonstrate, however, both positive and negative effects on grain yield. To investigate the prevalence and preconditions for positive mixing effects, reported grain yields of variety mixtures and pure variety stands were obtained from previously published variety trials, converted into relative mixing effects and combined using meta-analysis. Furthermore, available information on varieties, mixtures and growing conditions was used as independent variables in a series of meta-regressions. Twenty-six published studies, examining a total of 246 instances of variety mixtures of wheat (Triticum aestivum L.) and barley (Hordeum vulgare L.), were identified as meeting the criteria for inclusion in the meta-analysis; on the other hand, nearly 200 studies were discarded. The accepted studies reported results on both winter and spring types of each crop species. Relative mixing effects ranged from −30% to 100% with an overall meta-estimate of at least 2.7% (p &amp;lt; 0.001), reconfirming the potential of overall grain yield increase when growing varieties in mixtures. The mixing effect varied between crop types, with largest and significant effects for winter wheat and spring barley. The meta-regression demonstrated that mixing effect increased significantly with (1) diversity in reported grain yields, (2) diversity in disease resistance, and (3) diversity in weed suppressiveness, all among component varieties. Relative mixing effect was also found to increase significantly with the effective number of component varieties. The effects of the latter two differed significantly between crop types. All analyzed models had large unexplained variation between mixing effects, indicating that the variables retrievable from the published studies explained only a minority of the differences among mixtures and trials.","container-title":"Field Crops Research","DOI":"10.1016/j.fcr.2009.09.006","ISSN":"0378-4290","issue":"3","journalAbbreviation":"Field Crops Research","page":"361-373","source":"ScienceDirect","title":"Grain yield increase in cereal variety mixtures: A meta-analysis of field trials","title-short":"Grain yield increase in cereal variety mixtures","volume":"114","author":[{"family":"Kiær","given":"Lars P."},{"family":"Skovgaard","given":"Ib M."},{"family":"Østergård","given":"Hanne"}],"issued":{"date-parts":[["2009",12,12]]}}},{"id":821,"uris":["http://zotero.org/users/3458704/items/K2RIC5MN"],"itemData":{"id":821,"type":"article-journal","abstract":"Extensive research has shown that greater plant community diversity leads to higher levels of productivity and other ecosystem services, and such increased diversity has been suggested as a way to improve yield and agricultural sustainability. Increasing intraspecific diversity with cultivar mixtures is one way to increase diversity in agricultural systems. We examined the relationship between intraspecific diversity and yield in cultivar mixtures using a meta-analysis of 91 studies and &gt;3,600 observations. Additionally, we investigated how environmental and management factors might influence this relationship, and if the yield stability of cultivar mixtures differed from that of monocultures. We found that the yield increased by 2.2% overall in cultivar mixtures relative to their monoculture components. Mixtures with more cultivars and those with more functional trait diversity showed higher relative yields. Under biotic stressors, such as disease pressure, and abiotic stressors, such as low levels of soil organic matter and nutrient availability, this diversity effect was stronger, resulting in higher relative yields. Finally, cultivar mixtures generally showed higher yield stability compared to monocultures, especially in response to annual weather variability at a site over time. This practice of mixing cultivars can be integrated into intensified cropping systems where species monocultures dominate, as well as in smallholder cropping systems where low-cost improvements are in demand. Overall, these results suggest that cultivar mixtures are a viable strategy to increase diversity in agroecosystems, promoting increased yield and yield stability, with minimal environmental impact.","container-title":"Ecological Applications","DOI":"10.1002/eap.1629","ISSN":"1939-5582","issue":"1","language":"en","license":"© 2017 by the Ecological Society of America","page":"62-77","source":"Wiley Online Library","title":"Cultivar mixtures: A meta-analysis of the effect of intraspecific diversity on crop yield","title-short":"Cultivar mixtures","volume":"28","author":[{"family":"Reiss","given":"Emily R."},{"family":"Drinkwater","given":"Laurie E."}],"issued":{"date-parts":[["2018"]]}}},{"id":345,"uris":["http://zotero.org/users/3458704/items/KIUD4TSV"],"itemData":{"id":345,"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schema":"https://github.com/citation-style-language/schema/raw/master/csl-citation.json"} </w:instrText>
      </w:r>
      <w:r w:rsidR="007D0575" w:rsidRPr="00953317">
        <w:rPr>
          <w:lang w:val="en-GB"/>
        </w:rPr>
        <w:fldChar w:fldCharType="separate"/>
      </w:r>
      <w:r w:rsidR="007D0575" w:rsidRPr="00953317">
        <w:rPr>
          <w:rFonts w:cs="Times New Roman"/>
          <w:kern w:val="0"/>
          <w:szCs w:val="24"/>
          <w:lang w:val="en-GB"/>
        </w:rPr>
        <w:t>Kiær et al. 2009; Reiss and Drinkwater 2018; Borg et al. 2018)</w:t>
      </w:r>
      <w:r w:rsidR="007D0575" w:rsidRPr="00953317">
        <w:rPr>
          <w:lang w:val="en-GB"/>
        </w:rPr>
        <w:fldChar w:fldCharType="end"/>
      </w:r>
      <w:r w:rsidR="0034361B" w:rsidRPr="00953317">
        <w:rPr>
          <w:lang w:val="en-GB"/>
        </w:rPr>
        <w:t xml:space="preserve">. However, contrary to their beneficial effect on pathogen control, the positive effect of varietal mixtures on </w:t>
      </w:r>
      <w:r w:rsidR="008F1C96" w:rsidRPr="00953317">
        <w:rPr>
          <w:lang w:val="en-GB"/>
        </w:rPr>
        <w:t>productivity</w:t>
      </w:r>
      <w:r w:rsidR="0034361B" w:rsidRPr="00953317">
        <w:rPr>
          <w:lang w:val="en-GB"/>
        </w:rPr>
        <w:t xml:space="preserve"> </w:t>
      </w:r>
      <w:r w:rsidR="00D007AC" w:rsidRPr="00953317">
        <w:rPr>
          <w:lang w:val="en-GB"/>
        </w:rPr>
        <w:t xml:space="preserve">and its interaction with resource availability </w:t>
      </w:r>
      <w:r w:rsidR="0034361B" w:rsidRPr="00953317">
        <w:rPr>
          <w:lang w:val="en-GB"/>
        </w:rPr>
        <w:t xml:space="preserve">are highly variable and </w:t>
      </w:r>
      <w:r w:rsidR="007E4276" w:rsidRPr="00953317">
        <w:rPr>
          <w:lang w:val="en-GB"/>
        </w:rPr>
        <w:t>remain</w:t>
      </w:r>
      <w:r w:rsidR="002C161A" w:rsidRPr="00953317">
        <w:rPr>
          <w:lang w:val="en-GB"/>
        </w:rPr>
        <w:t>s</w:t>
      </w:r>
      <w:r w:rsidR="007E4276" w:rsidRPr="00953317">
        <w:rPr>
          <w:lang w:val="en-GB"/>
        </w:rPr>
        <w:t xml:space="preserve"> </w:t>
      </w:r>
      <w:r w:rsidR="0034361B" w:rsidRPr="00953317">
        <w:rPr>
          <w:lang w:val="en-GB"/>
        </w:rPr>
        <w:t>poorly understood</w:t>
      </w:r>
      <w:r w:rsidR="005F677D" w:rsidRPr="00953317">
        <w:rPr>
          <w:lang w:val="en-GB"/>
        </w:rPr>
        <w:t xml:space="preserve"> </w:t>
      </w:r>
      <w:r w:rsidR="005F677D" w:rsidRPr="00953317">
        <w:rPr>
          <w:lang w:val="en-GB"/>
        </w:rPr>
        <w:fldChar w:fldCharType="begin"/>
      </w:r>
      <w:r w:rsidR="00FC1F93" w:rsidRPr="00953317">
        <w:rPr>
          <w:lang w:val="en-GB"/>
        </w:rPr>
        <w:instrText xml:space="preserve"> ADDIN ZOTERO_ITEM CSL_CITATION {"citationID":"ml7unR5Y","properties":{"formattedCitation":"(Reiss and Drinkwater 2018; Alsabbagh et al. 2022)","plainCitation":"(Reiss and Drinkwater 2018; Alsabbagh et al. 2022)","noteIndex":0},"citationItems":[{"id":821,"uris":["http://zotero.org/users/3458704/items/K2RIC5MN"],"itemData":{"id":821,"type":"article-journal","abstract":"Extensive research has shown that greater plant community diversity leads to higher levels of productivity and other ecosystem services, and such increased diversity has been suggested as a way to improve yield and agricultural sustainability. Increasing intraspecific diversity with cultivar mixtures is one way to increase diversity in agricultural systems. We examined the relationship between intraspecific diversity and yield in cultivar mixtures using a meta-analysis of 91 studies and &gt;3,600 observations. Additionally, we investigated how environmental and management factors might influence this relationship, and if the yield stability of cultivar mixtures differed from that of monocultures. We found that the yield increased by 2.2% overall in cultivar mixtures relative to their monoculture components. Mixtures with more cultivars and those with more functional trait diversity showed higher relative yields. Under biotic stressors, such as disease pressure, and abiotic stressors, such as low levels of soil organic matter and nutrient availability, this diversity effect was stronger, resulting in higher relative yields. Finally, cultivar mixtures generally showed higher yield stability compared to monocultures, especially in response to annual weather variability at a site over time. This practice of mixing cultivars can be integrated into intensified cropping systems where species monocultures dominate, as well as in smallholder cropping systems where low-cost improvements are in demand. Overall, these results suggest that cultivar mixtures are a viable strategy to increase diversity in agroecosystems, promoting increased yield and yield stability, with minimal environmental impact.","container-title":"Ecological Applications","DOI":"10.1002/eap.1629","ISSN":"1939-5582","issue":"1","language":"en","license":"© 2017 by the Ecological Society of America","page":"62-77","source":"Wiley Online Library","title":"Cultivar mixtures: A meta-analysis of the effect of intraspecific diversity on crop yield","title-short":"Cultivar mixtures","volume":"28","author":[{"family":"Reiss","given":"Emily R."},{"family":"Drinkwater","given":"Laurie E."}],"issued":{"date-parts":[["2018"]]}}},{"id":1010,"uris":["http://zotero.org/users/3458704/items/I44IJ3TJ"],"itemData":{"id":1010,"type":"article-journal","abstract":"In ecology, an increase in genetic diversity within a community in natural ecosystems increases its productivity, while in evolutionary biology, kinship selection predicts that relatedness on social traits improves fitness. Varietal mixtures, where different genotypes are grown together, show contrasting results, especially for grain yield where both positive and negative effects of mixtures have been reported. To understand the effect of diversity on field performance, we grew 96 independent mixtures each composed with 12 durum wheat (Triticum turgidum ssp. durum Thell.) inbred lines, under two contrasting environmental conditions for water availability. Using dense genotyping, we imputed allelic frequencies and a genetic diversity index on more than 96000 loci for each mixture. We then analyzed the effect of genetic diversity on agronomic performance using a genome-wide approach. We explored the stress gradient hypothesis, which proposes that the greater the unfavourable conditions, the more beneficial the effect of diversity on mixture performance. We found that diversity on average had a negative effect on yield and its components while it was beneficial on grain weight. There was little support for the stress gradient theory. We discuss how to use genomic data to improve the assembly of varietal mixtures.","container-title":"PLOS ONE","DOI":"10.1371/journal.pone.0276223","ISSN":"1932-6203","issue":"12","journalAbbreviation":"PLOS ONE","language":"en","note":"publisher: Public Library of Science","page":"e0276223","source":"PLoS Journals","title":"Diversity matters in wheat mixtures: A genomic survey of the impact of genetic diversity on the performance of 12 way durum wheat mixtures grown in two contrasted and controlled environments","title-short":"Diversity matters in wheat mixtures","volume":"17","author":[{"family":"Alsabbagh","given":"Pauline"},{"family":"Gay","given":"Laurène"},{"family":"Colombo","given":"Michel"},{"family":"Montazeaud","given":"Germain"},{"family":"Ardisson","given":"Morgane"},{"family":"Rocher","given":"Aline"},{"family":"Allard","given":"Vincent"},{"family":"David","given":"Jacques L."}],"issued":{"date-parts":[["2022",12,9]]}}}],"schema":"https://github.com/citation-style-language/schema/raw/master/csl-citation.json"} </w:instrText>
      </w:r>
      <w:r w:rsidR="005F677D" w:rsidRPr="00953317">
        <w:rPr>
          <w:lang w:val="en-GB"/>
        </w:rPr>
        <w:fldChar w:fldCharType="separate"/>
      </w:r>
      <w:r w:rsidR="002E720C" w:rsidRPr="00973A48">
        <w:rPr>
          <w:rFonts w:cs="Times New Roman"/>
          <w:lang w:val="en-GB"/>
        </w:rPr>
        <w:t>(Reiss and Drinkwater 2018; Alsabbagh et al. 2022)</w:t>
      </w:r>
      <w:r w:rsidR="005F677D" w:rsidRPr="00953317">
        <w:rPr>
          <w:lang w:val="en-GB"/>
        </w:rPr>
        <w:fldChar w:fldCharType="end"/>
      </w:r>
      <w:r w:rsidR="00687F75" w:rsidRPr="00953317">
        <w:rPr>
          <w:lang w:val="en-GB"/>
        </w:rPr>
        <w:t>.</w:t>
      </w:r>
      <w:r w:rsidR="00495D7F" w:rsidRPr="00953317">
        <w:rPr>
          <w:lang w:val="en-GB"/>
        </w:rPr>
        <w:t xml:space="preserve"> </w:t>
      </w:r>
    </w:p>
    <w:p w14:paraId="34A535AC" w14:textId="6ECFDC16" w:rsidR="00CF14BA" w:rsidRPr="00953317" w:rsidRDefault="00BE0ACA" w:rsidP="001449B0">
      <w:pPr>
        <w:rPr>
          <w:lang w:val="en-GB"/>
        </w:rPr>
      </w:pPr>
      <w:r w:rsidRPr="00953317">
        <w:rPr>
          <w:lang w:val="en-GB"/>
        </w:rPr>
        <w:lastRenderedPageBreak/>
        <w:t>In natur</w:t>
      </w:r>
      <w:r w:rsidR="00C80269" w:rsidRPr="00953317">
        <w:rPr>
          <w:lang w:val="en-GB"/>
        </w:rPr>
        <w:t>e</w:t>
      </w:r>
      <w:r w:rsidRPr="00953317">
        <w:rPr>
          <w:lang w:val="en-GB"/>
        </w:rPr>
        <w:t xml:space="preserve">, plant functional traits can be used to </w:t>
      </w:r>
      <w:r w:rsidR="002C161A" w:rsidRPr="00953317">
        <w:rPr>
          <w:lang w:val="en-GB"/>
        </w:rPr>
        <w:t xml:space="preserve">better </w:t>
      </w:r>
      <w:r w:rsidRPr="00953317">
        <w:rPr>
          <w:lang w:val="en-GB"/>
        </w:rPr>
        <w:t>understand and predict the effect of plant diversity on ecosystem processes, notably productivity</w:t>
      </w:r>
      <w:r w:rsidR="0006449A" w:rsidRPr="00953317">
        <w:rPr>
          <w:lang w:val="en-GB"/>
        </w:rPr>
        <w:t xml:space="preserve"> </w:t>
      </w:r>
      <w:r w:rsidR="0006449A" w:rsidRPr="00953317">
        <w:rPr>
          <w:lang w:val="en-GB"/>
        </w:rPr>
        <w:fldChar w:fldCharType="begin"/>
      </w:r>
      <w:r w:rsidR="00FC1F93" w:rsidRPr="00953317">
        <w:rPr>
          <w:lang w:val="en-GB"/>
        </w:rPr>
        <w:instrText xml:space="preserve"> ADDIN ZOTERO_ITEM CSL_CITATION {"citationID":"PRrTFDeL","properties":{"formattedCitation":"(McGill et al. 2006; Garnier et al. 2015)","plainCitation":"(McGill et al. 2006; Garnier et al. 2015)","noteIndex":0},"citationItems":[{"id":573,"uris":["http://zotero.org/users/3458704/items/C2LP3ZL3"],"itemData":{"id":573,"type":"article-journal","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container-title":"Trends in Ecology &amp; Evolution","DOI":"10.1016/j.tree.2006.02.002","ISSN":"0169-5347","issue":"4","journalAbbreviation":"Trends Ecol. Evol.","language":"eng","note":"PMID: 16701083","page":"178-185","source":"PubMed","title":"Rebuilding community ecology from functional traits","volume":"21","author":[{"family":"McGill","given":"Brian J."},{"family":"Enquist","given":"Brian J."},{"family":"Weiher","given":"Evan"},{"family":"Westoby","given":"Mark"}],"issued":{"date-parts":[["2006",4]]}}},{"id":231,"uris":["http://zotero.org/users/3458704/items/7BGNBZSF"],"itemData":{"id":231,"type":"book","abstract":"Biological diversity, the variety of living organisms on Earth, is traditionally viewed as the diversity of taxa, and species in particular. However, other facets of diversity also need to be considered for a comprehensive understanding of evolutionary and ecological processes. This novel book demonstrates the advantages of adopting a functional approach to diversity in order to improve our understanding of the functioning of ecological systems and their components. The focus is on plants, which are major components of these systems, and for which the functional approach has led to major scientific advances over the last 20 years. Plant Functional Diversity presents the rationale for a trait-based approach to functional diversity in the context of comparative plant ecology and agroecology. It demonstrates how this approach can be used to address a number of highly debated questions in plant ecology pertaining to plant responses to their environment, controls on plant community structure, ecosystem properties, and the services these deliver to human societies. This research level text will be of particular relevance and use to graduate students and professional researchers in plant ecology, agricultural sciences and conservation biology.","event-place":"Oxford, New York","ISBN":"978-0-19-875737-5","number-of-pages":"256","publisher":"Oxford University Press","publisher-place":"Oxford, New York","source":"Oxford University Press","title":"Plant functional diversity: organism traits, community structure, and ecosystem properties","title-short":"Plant Functional Diversity","author":[{"family":"Garnier","given":"Eric"},{"family":"Navas","given":"Marie-Laure"},{"family":"Grigulis","given":"Karl"}],"issued":{"date-parts":[["2015",12,10]]}}}],"schema":"https://github.com/citation-style-language/schema/raw/master/csl-citation.json"} </w:instrText>
      </w:r>
      <w:r w:rsidR="0006449A" w:rsidRPr="00953317">
        <w:rPr>
          <w:lang w:val="en-GB"/>
        </w:rPr>
        <w:fldChar w:fldCharType="separate"/>
      </w:r>
      <w:r w:rsidR="002E720C" w:rsidRPr="00973A48">
        <w:rPr>
          <w:rFonts w:cs="Times New Roman"/>
          <w:lang w:val="en-GB"/>
        </w:rPr>
        <w:t>(McGill et al. 2006; Garnier et al. 2015)</w:t>
      </w:r>
      <w:r w:rsidR="0006449A" w:rsidRPr="00953317">
        <w:rPr>
          <w:lang w:val="en-GB"/>
        </w:rPr>
        <w:fldChar w:fldCharType="end"/>
      </w:r>
      <w:r w:rsidRPr="00953317">
        <w:rPr>
          <w:lang w:val="en-GB"/>
        </w:rPr>
        <w:t>.</w:t>
      </w:r>
      <w:r w:rsidR="00EF50CC" w:rsidRPr="00953317">
        <w:rPr>
          <w:lang w:val="en-GB"/>
        </w:rPr>
        <w:t xml:space="preserve"> These traits</w:t>
      </w:r>
      <w:r w:rsidR="004B39AC" w:rsidRPr="00953317">
        <w:rPr>
          <w:lang w:val="en-GB"/>
        </w:rPr>
        <w:t xml:space="preserve"> are</w:t>
      </w:r>
      <w:r w:rsidR="00EF50CC" w:rsidRPr="00953317">
        <w:rPr>
          <w:lang w:val="en-GB"/>
        </w:rPr>
        <w:t xml:space="preserve"> </w:t>
      </w:r>
      <w:r w:rsidR="004B39AC" w:rsidRPr="00953317">
        <w:rPr>
          <w:lang w:val="en-GB"/>
        </w:rPr>
        <w:t>defined as any morphological, physiological or phenological feature measurable at the individual level […] without reference to the environment or any other level of organization</w:t>
      </w:r>
      <w:r w:rsidR="0006449A" w:rsidRPr="00953317">
        <w:rPr>
          <w:lang w:val="en-GB"/>
        </w:rPr>
        <w:t xml:space="preserve"> </w:t>
      </w:r>
      <w:r w:rsidR="0006449A" w:rsidRPr="00953317">
        <w:rPr>
          <w:lang w:val="en-GB"/>
        </w:rPr>
        <w:fldChar w:fldCharType="begin"/>
      </w:r>
      <w:r w:rsidR="00FC1F93" w:rsidRPr="00953317">
        <w:rPr>
          <w:lang w:val="en-GB"/>
        </w:rPr>
        <w:instrText xml:space="preserve"> ADDIN ZOTERO_ITEM CSL_CITATION {"citationID":"dbWJiyJ1","properties":{"formattedCitation":"(Violle et al. 2007)","plainCitation":"(Violle et al. 2007)","noteIndex":0},"citationItems":[{"id":228,"uris":["http://zotero.org/users/3458704/items/BCET3FZK"],"itemData":{"id":228,"type":"article-journal","abstract":"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trait” itself, but also in the underlying concepts it refers to. We therefore give an unambiguous definition of plant trait, with a particular emphasis on functional trait. A hierarchical perspective is proposed, extending the “performance paradigm” to plant ecology. “Functional traits” are defined as morpho-physio-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integration functions” which can be grouped into functional response (community level) and effect (ecosystem level) algorithms.","container-title":"Oikos","DOI":"10.1111/j.0030-1299.2007.15559.x","ISSN":"1600-0706","issue":"5","journalAbbreviation":"Oikos","language":"en","page":"882-892","source":"Wiley Online Library","title":"Let the concept of trait be functional!","volume":"116","author":[{"family":"Violle","given":"Cyrille"},{"family":"Navas","given":"Marie-Laure"},{"family":"Vile","given":"Denis"},{"family":"Kazakou","given":"Elena"},{"family":"Fortunel","given":"Claire"},{"family":"Hummel","given":"Irène"},{"family":"Garnier","given":"Eric"}],"issued":{"date-parts":[["2007",5,1]]}}}],"schema":"https://github.com/citation-style-language/schema/raw/master/csl-citation.json"} </w:instrText>
      </w:r>
      <w:r w:rsidR="0006449A" w:rsidRPr="00953317">
        <w:rPr>
          <w:lang w:val="en-GB"/>
        </w:rPr>
        <w:fldChar w:fldCharType="separate"/>
      </w:r>
      <w:r w:rsidR="002E720C" w:rsidRPr="00D47AF6">
        <w:rPr>
          <w:rFonts w:cs="Times New Roman"/>
          <w:lang w:val="en-GB"/>
        </w:rPr>
        <w:t>(</w:t>
      </w:r>
      <w:proofErr w:type="spellStart"/>
      <w:r w:rsidR="002E720C" w:rsidRPr="00D47AF6">
        <w:rPr>
          <w:rFonts w:cs="Times New Roman"/>
          <w:lang w:val="en-GB"/>
        </w:rPr>
        <w:t>Violle</w:t>
      </w:r>
      <w:proofErr w:type="spellEnd"/>
      <w:r w:rsidR="002E720C" w:rsidRPr="00D47AF6">
        <w:rPr>
          <w:rFonts w:cs="Times New Roman"/>
          <w:lang w:val="en-GB"/>
        </w:rPr>
        <w:t xml:space="preserve"> et al. 2007)</w:t>
      </w:r>
      <w:r w:rsidR="0006449A" w:rsidRPr="00953317">
        <w:rPr>
          <w:lang w:val="en-GB"/>
        </w:rPr>
        <w:fldChar w:fldCharType="end"/>
      </w:r>
      <w:r w:rsidR="004B39AC" w:rsidRPr="00953317">
        <w:rPr>
          <w:lang w:val="en-GB"/>
        </w:rPr>
        <w:t>. They</w:t>
      </w:r>
      <w:r w:rsidR="00BE5AB3" w:rsidRPr="00953317">
        <w:rPr>
          <w:lang w:val="en-GB"/>
        </w:rPr>
        <w:t xml:space="preserve"> </w:t>
      </w:r>
      <w:r w:rsidR="00EF50CC" w:rsidRPr="00953317">
        <w:rPr>
          <w:lang w:val="en-GB"/>
        </w:rPr>
        <w:t xml:space="preserve">capture how </w:t>
      </w:r>
      <w:r w:rsidR="004B39AC" w:rsidRPr="00953317">
        <w:rPr>
          <w:lang w:val="en-GB"/>
        </w:rPr>
        <w:t>individual</w:t>
      </w:r>
      <w:r w:rsidR="008F1C96" w:rsidRPr="00953317">
        <w:rPr>
          <w:lang w:val="en-GB"/>
        </w:rPr>
        <w:t xml:space="preserve">s </w:t>
      </w:r>
      <w:r w:rsidR="00EF50CC" w:rsidRPr="00953317">
        <w:rPr>
          <w:lang w:val="en-GB"/>
        </w:rPr>
        <w:t xml:space="preserve">interact with their abiotic and biotic environment, and ultimately how </w:t>
      </w:r>
      <w:r w:rsidR="004B39AC" w:rsidRPr="00953317">
        <w:rPr>
          <w:lang w:val="en-GB"/>
        </w:rPr>
        <w:t>they contribute to processes occurring at higher levels of organization (community, ecosystem)</w:t>
      </w:r>
      <w:r w:rsidR="00EF50CC" w:rsidRPr="00953317">
        <w:rPr>
          <w:lang w:val="en-GB"/>
        </w:rPr>
        <w:t xml:space="preserve">. </w:t>
      </w:r>
      <w:r w:rsidR="008F1C96" w:rsidRPr="00953317">
        <w:rPr>
          <w:lang w:val="en-GB"/>
        </w:rPr>
        <w:t>For example,</w:t>
      </w:r>
      <w:r w:rsidR="00EF50CC" w:rsidRPr="00953317">
        <w:rPr>
          <w:lang w:val="en-GB"/>
        </w:rPr>
        <w:t xml:space="preserve"> </w:t>
      </w:r>
      <w:r w:rsidR="00C80269" w:rsidRPr="00953317">
        <w:rPr>
          <w:lang w:val="en-GB"/>
        </w:rPr>
        <w:t xml:space="preserve">the </w:t>
      </w:r>
      <w:r w:rsidR="008F1C96" w:rsidRPr="00953317">
        <w:rPr>
          <w:lang w:val="en-GB"/>
        </w:rPr>
        <w:t>leaf</w:t>
      </w:r>
      <w:r w:rsidR="001D6CC8" w:rsidRPr="00953317">
        <w:rPr>
          <w:lang w:val="en-GB"/>
        </w:rPr>
        <w:t xml:space="preserve"> </w:t>
      </w:r>
      <w:r w:rsidR="00C80269" w:rsidRPr="00953317">
        <w:rPr>
          <w:lang w:val="en-GB"/>
        </w:rPr>
        <w:t xml:space="preserve">functional </w:t>
      </w:r>
      <w:r w:rsidR="001D6CC8" w:rsidRPr="00953317">
        <w:rPr>
          <w:lang w:val="en-GB"/>
        </w:rPr>
        <w:t>traits</w:t>
      </w:r>
      <w:r w:rsidR="00C80269" w:rsidRPr="00953317">
        <w:rPr>
          <w:lang w:val="en-GB"/>
        </w:rPr>
        <w:t xml:space="preserve"> of dominant species</w:t>
      </w:r>
      <w:r w:rsidR="006A386C" w:rsidRPr="00953317">
        <w:rPr>
          <w:lang w:val="en-GB"/>
        </w:rPr>
        <w:t xml:space="preserve"> </w:t>
      </w:r>
      <w:r w:rsidR="00C80269" w:rsidRPr="00953317">
        <w:rPr>
          <w:lang w:val="en-GB"/>
        </w:rPr>
        <w:t xml:space="preserve">can be used to predict </w:t>
      </w:r>
      <w:r w:rsidR="00DD70DC" w:rsidRPr="00953317">
        <w:rPr>
          <w:lang w:val="en-GB"/>
        </w:rPr>
        <w:t xml:space="preserve">primary productivity or litter decomposition </w:t>
      </w:r>
      <w:r w:rsidR="00A87136" w:rsidRPr="00953317">
        <w:rPr>
          <w:lang w:val="en-GB"/>
        </w:rPr>
        <w:t xml:space="preserve">rates </w:t>
      </w:r>
      <w:r w:rsidR="00C80269" w:rsidRPr="00953317">
        <w:rPr>
          <w:lang w:val="en-GB"/>
        </w:rPr>
        <w:t>at the community level</w:t>
      </w:r>
      <w:r w:rsidR="0006449A" w:rsidRPr="00953317">
        <w:rPr>
          <w:lang w:val="en-GB"/>
        </w:rPr>
        <w:t xml:space="preserve"> </w:t>
      </w:r>
      <w:r w:rsidR="0006449A" w:rsidRPr="00953317">
        <w:rPr>
          <w:lang w:val="en-GB"/>
        </w:rPr>
        <w:fldChar w:fldCharType="begin"/>
      </w:r>
      <w:r w:rsidR="00FC1F93" w:rsidRPr="00953317">
        <w:rPr>
          <w:lang w:val="en-GB"/>
        </w:rPr>
        <w:instrText xml:space="preserve"> ADDIN ZOTERO_ITEM CSL_CITATION {"citationID":"6AqiZTtv","properties":{"formattedCitation":"(Garnier et al. 2004)","plainCitation":"(Garnier et al. 2004)","noteIndex":0},"citationItems":[{"id":232,"uris":["http://zotero.org/users/3458704/items/BNXDS3WM"],"itemData":{"id":232,"type":"article-journal","abstract":"Although the structure and composition of plant communities is known to influence the functioning of ecosystems, there is as yet no agreement as to how these should be described from a functional perspective. We tested the biomass ratio hypothesis, which postulates that ecosystem properties should depend on species traits and on species contribution to the total biomass of the community, in a successional sere following vineyard abandonment in the Mediterranean region of France. Ecosystem-specific net primary productivity, litter decomposition rate, and total soil carbon and nitrogen varied significantly with field age, and correlated with community-aggregated (i.e., weighed according to the relative abundance of species) functional leaf traits. The three easily measurable traits tested, specific leaf area, leaf dry matter content, and nitrogen concentration, provide a simple means to scale up from organ to ecosystem functioning in complex plant communities. We propose that they be called “functional markers,” and be used to assess the impacts of community changes on ecosystem properties induced, in particular, by global change drivers.","container-title":"Ecology","DOI":"10.1890/03-0799","ISSN":"1939-9170","issue":"9","language":"en","page":"2630-2637","source":"Wiley Online Library","title":"Plant functional markers capture ecosystem properties during secondary succession","volume":"85","author":[{"family":"Garnier","given":"Eric"},{"family":"Cortez","given":"Jacques"},{"family":"Billès","given":"Georges"},{"family":"Navas","given":"Marie-Laure"},{"family":"Roumet","given":"Catherine"},{"family":"Debussche","given":"Max"},{"family":"Laurent","given":"Gérard"},{"family":"Blanchard","given":"Alain"},{"family":"Aubry","given":"David"},{"family":"Bellmann","given":"Astrid"},{"family":"Neill","given":"Cathy"},{"family":"Toussaint","given":"Jean-Patrick"}],"issued":{"date-parts":[["2004"]]}}}],"schema":"https://github.com/citation-style-language/schema/raw/master/csl-citation.json"} </w:instrText>
      </w:r>
      <w:r w:rsidR="0006449A" w:rsidRPr="00953317">
        <w:rPr>
          <w:lang w:val="en-GB"/>
        </w:rPr>
        <w:fldChar w:fldCharType="separate"/>
      </w:r>
      <w:r w:rsidR="002E720C" w:rsidRPr="00973A48">
        <w:rPr>
          <w:rFonts w:cs="Times New Roman"/>
          <w:lang w:val="en-GB"/>
        </w:rPr>
        <w:t>(Garnier et al. 2004)</w:t>
      </w:r>
      <w:r w:rsidR="0006449A" w:rsidRPr="00953317">
        <w:rPr>
          <w:lang w:val="en-GB"/>
        </w:rPr>
        <w:fldChar w:fldCharType="end"/>
      </w:r>
      <w:r w:rsidR="00DD70DC" w:rsidRPr="00953317">
        <w:rPr>
          <w:lang w:val="en-GB"/>
        </w:rPr>
        <w:t>.</w:t>
      </w:r>
      <w:r w:rsidR="00EF50CC" w:rsidRPr="00953317">
        <w:rPr>
          <w:lang w:val="en-GB"/>
        </w:rPr>
        <w:t xml:space="preserve"> </w:t>
      </w:r>
      <w:r w:rsidR="006A386C" w:rsidRPr="00953317">
        <w:rPr>
          <w:lang w:val="en-GB"/>
        </w:rPr>
        <w:t xml:space="preserve">Similarly, </w:t>
      </w:r>
      <w:r w:rsidR="00700389" w:rsidRPr="00953317">
        <w:rPr>
          <w:lang w:val="en-GB"/>
        </w:rPr>
        <w:t xml:space="preserve">differences in functional traits between species can capture differences in ecological niche </w:t>
      </w:r>
      <w:r w:rsidR="0006449A" w:rsidRPr="00953317">
        <w:rPr>
          <w:lang w:val="en-GB"/>
        </w:rPr>
        <w:fldChar w:fldCharType="begin"/>
      </w:r>
      <w:r w:rsidR="00FC1F93" w:rsidRPr="00953317">
        <w:rPr>
          <w:lang w:val="en-GB"/>
        </w:rPr>
        <w:instrText xml:space="preserve"> ADDIN ZOTERO_ITEM CSL_CITATION {"citationID":"nLwvs0hR","properties":{"formattedCitation":"(Violle and Jiang 2009)","plainCitation":"(Violle and Jiang 2009)","noteIndex":0},"citationItems":[{"id":460,"uris":["http://zotero.org/users/3458704/items/PMQF9N4N"],"itemData":{"id":460,"type":"article-journal","container-title":"Journal of Plant Ecology","DOI":"10.1093/jpe/rtp007","ISSN":"1752-9921","issue":"2","page":"87-93","source":"academic.oup.com","title":"Towards a trait-based quantification of species niche","volume":"2","author":[{"family":"Violle","given":"Cyrille"},{"family":"Jiang","given":"Lin"}],"issued":{"date-parts":[["2009",6,1]]}}}],"schema":"https://github.com/citation-style-language/schema/raw/master/csl-citation.json"} </w:instrText>
      </w:r>
      <w:r w:rsidR="0006449A" w:rsidRPr="00953317">
        <w:rPr>
          <w:lang w:val="en-GB"/>
        </w:rPr>
        <w:fldChar w:fldCharType="separate"/>
      </w:r>
      <w:r w:rsidR="002E720C" w:rsidRPr="00973A48">
        <w:rPr>
          <w:rFonts w:cs="Times New Roman"/>
          <w:lang w:val="en-GB"/>
        </w:rPr>
        <w:t>(Violle and Jiang 2009)</w:t>
      </w:r>
      <w:r w:rsidR="0006449A" w:rsidRPr="00953317">
        <w:rPr>
          <w:lang w:val="en-GB"/>
        </w:rPr>
        <w:fldChar w:fldCharType="end"/>
      </w:r>
      <w:r w:rsidR="0006449A" w:rsidRPr="00953317">
        <w:rPr>
          <w:lang w:val="en-GB"/>
        </w:rPr>
        <w:t xml:space="preserve"> </w:t>
      </w:r>
      <w:r w:rsidR="00700389" w:rsidRPr="00953317">
        <w:rPr>
          <w:lang w:val="en-GB"/>
        </w:rPr>
        <w:t>or in competitive ability</w:t>
      </w:r>
      <w:r w:rsidR="0006449A" w:rsidRPr="00953317">
        <w:rPr>
          <w:lang w:val="en-GB"/>
        </w:rPr>
        <w:t xml:space="preserve"> </w:t>
      </w:r>
      <w:r w:rsidR="0006449A" w:rsidRPr="00953317">
        <w:rPr>
          <w:lang w:val="en-GB"/>
        </w:rPr>
        <w:fldChar w:fldCharType="begin"/>
      </w:r>
      <w:r w:rsidR="00FC1F93" w:rsidRPr="00953317">
        <w:rPr>
          <w:lang w:val="en-GB"/>
        </w:rPr>
        <w:instrText xml:space="preserve"> ADDIN ZOTERO_ITEM CSL_CITATION {"citationID":"RPB0V9gf","properties":{"formattedCitation":"(Wagg et al. 2017; Cadotte 2017)","plainCitation":"(Wagg et al. 2017; Cadotte 2017)","noteIndex":0},"citationItems":[{"id":603,"uris":["http://zotero.org/users/3458704/items/4QEF27ST"],"itemData":{"id":603,"type":"article-journal","abstract":"Niche complementarity and competitive disparity are driving mechanisms behind plant community assembly and productivity. Consequently, there is great interest in predicting species complementarity and their competitive differences from their functional traits as dissimilar species may compete less and result in more complete use of resources. Here we assessed the role of trait dissimilarities for species complementarity and competitive disparities within an experimental gradient of plant species richness and functional trait dissimilarity. Communities were assembled using three pools of grass and forb species based on a priori knowledge of traits related to (1) above- and below-ground spatial differences in resource acquisition, (2) phenological differences or (3) both. Complementarity and competitive disparities were assessed by partitioning the overyielding in mixed species communities into species complementarity and dominance effects. Community overyielding and the underlying complementarity and competitive dominance varied strongly among the three plant species pools. Overyielding and complementarity were greatest among species that were assembled based on their variation in both spatial and phenological traits. Competitive dominance was greatest when species were assembled based on spatial resource acquisition traits alone. In communities that were assembled based on species variation in only spatial or phenological traits, greater competitive dominance was predicted by greater differences in SLA and flowering initiation respectively, while greater complementarity was predicted by greater dissimilarity in leaf area and flowering senescence respectively. Greater differences in leaf area could also be linked to greater species complementarity in communities assembled based on variation in both phenological and spatial traits, but trait dissimilarity was unrelated to competitive dominance in these communities. Our results indicate that complementarity and competitive disparity among species are both driven by trait dissimilarities. However, the identity of the traits that drives the complementarity and competitive disparity depends on the trait variation among species that comprise the community. Moreover, we demonstrate that communities assembled with the greater variation in both spatial and phenological traits show the greatest complementarity among species. A plain language summary is available for this article.","container-title":"Functional Ecology","DOI":"10.1111/1365-2435.12945","ISSN":"1365-2435","issue":"12","language":"en","license":"© 2017 The Authors. Functional Ecology © 2017 British Ecological Society","page":"2320-2329","source":"Wiley Online Library","title":"Functional trait dissimilarity drives both species complementarity and competitive disparity","volume":"31","author":[{"family":"Wagg","given":"Cameron"},{"family":"Ebeling","given":"Anne"},{"family":"Roscher","given":"Christiane"},{"family":"Ravenek","given":"Janneke"},{"family":"Bachmann","given":"Dörte"},{"family":"Eisenhauer","given":"Nico"},{"family":"Mommer","given":"Liesje"},{"family":"Buchmann","given":"Nina"},{"family":"Hillebrand","given":"Helmut"},{"family":"Schmid","given":"Bernhard"},{"family":"Weisser","given":"Wolfgang W."}],"issued":{"date-parts":[["2017"]]}}},{"id":452,"uris":["http://zotero.org/users/3458704/items/RRRWK2XU"],"itemData":{"id":452,"type":"article-journal","abstract":"The ability to explain why multispecies assemblages produce greater biomass compared to monocultures, has been a central goal in the quest to understand biodiversity effects on ecosystem function. Species contributions to ecosystem function can be driven by two processes: niche complementarity and a selection effect that is influenced by fitness (competitive) differences, and both can be approximated with measures of species’ traits. It has been hypothesised that fitness differences are associated with few, singular traits while complementarity requires multidimensional trait measures. Here, using experimental data from plant assemblages, I show that the selection effect was strongest when trait dissimilarity was low, while complementarity was greatest with high trait dissimilarity. Selection effects were best explained by a single trait, plant height. Complementarity was correlated with dissimilarity across multiple traits, representing above and below ground processes. By identifying the relevant traits linked to ecosystem function, we obtain the ability to predict combinations of species that will maximise ecosystem function.","container-title":"Ecology Letters","DOI":"10.1111/ele.12796","ISSN":"1461-0248","issue":"8","language":"en","page":"989-996","source":"Wiley Online Library","title":"Functional traits explain ecosystem function through opposing mechanisms","volume":"20","author":[{"family":"Cadotte","given":"Marc W."}],"issued":{"date-parts":[["2017",8,1]]}}}],"schema":"https://github.com/citation-style-language/schema/raw/master/csl-citation.json"} </w:instrText>
      </w:r>
      <w:r w:rsidR="0006449A" w:rsidRPr="00953317">
        <w:rPr>
          <w:lang w:val="en-GB"/>
        </w:rPr>
        <w:fldChar w:fldCharType="separate"/>
      </w:r>
      <w:r w:rsidR="002E720C" w:rsidRPr="00973A48">
        <w:rPr>
          <w:rFonts w:cs="Times New Roman"/>
          <w:lang w:val="en-GB"/>
        </w:rPr>
        <w:t>(Wagg et al. 2017; Cadotte 2017)</w:t>
      </w:r>
      <w:r w:rsidR="0006449A" w:rsidRPr="00953317">
        <w:rPr>
          <w:lang w:val="en-GB"/>
        </w:rPr>
        <w:fldChar w:fldCharType="end"/>
      </w:r>
      <w:r w:rsidR="00700389" w:rsidRPr="00953317">
        <w:rPr>
          <w:lang w:val="en-GB"/>
        </w:rPr>
        <w:t xml:space="preserve">, and in turn inform us on the ecological effects that drive productivity at the community level (e.g., complementarity or selection effects). </w:t>
      </w:r>
    </w:p>
    <w:p w14:paraId="5BDEC535" w14:textId="6AC46074" w:rsidR="00F80FFF" w:rsidRPr="00953317" w:rsidRDefault="00E56A6D" w:rsidP="001449B0">
      <w:pPr>
        <w:rPr>
          <w:lang w:val="en-GB"/>
        </w:rPr>
      </w:pPr>
      <w:r w:rsidRPr="00953317">
        <w:rPr>
          <w:lang w:val="en-GB"/>
        </w:rPr>
        <w:t>Even if p</w:t>
      </w:r>
      <w:r w:rsidR="00C11786" w:rsidRPr="00953317">
        <w:rPr>
          <w:lang w:val="en-GB"/>
        </w:rPr>
        <w:t>lant traits</w:t>
      </w:r>
      <w:r w:rsidR="00CF14BA" w:rsidRPr="00953317">
        <w:rPr>
          <w:lang w:val="en-GB"/>
        </w:rPr>
        <w:t xml:space="preserve"> are commonly used in </w:t>
      </w:r>
      <w:r w:rsidR="006564B8" w:rsidRPr="00953317">
        <w:rPr>
          <w:lang w:val="en-GB"/>
        </w:rPr>
        <w:t>agriculture</w:t>
      </w:r>
      <w:r w:rsidR="00C11786" w:rsidRPr="00953317">
        <w:rPr>
          <w:lang w:val="en-GB"/>
        </w:rPr>
        <w:t xml:space="preserve">, for example to adapt management practices or to </w:t>
      </w:r>
      <w:r w:rsidR="004F5835" w:rsidRPr="00953317">
        <w:rPr>
          <w:lang w:val="en-GB"/>
        </w:rPr>
        <w:t>guide</w:t>
      </w:r>
      <w:r w:rsidR="00C11786" w:rsidRPr="00953317">
        <w:rPr>
          <w:lang w:val="en-GB"/>
        </w:rPr>
        <w:t xml:space="preserve"> plant breeding programs</w:t>
      </w:r>
      <w:r w:rsidR="007D30DC" w:rsidRPr="00953317">
        <w:rPr>
          <w:lang w:val="en-GB"/>
        </w:rPr>
        <w:t xml:space="preserve">, very few studies have </w:t>
      </w:r>
      <w:r w:rsidRPr="00953317">
        <w:rPr>
          <w:lang w:val="en-GB"/>
        </w:rPr>
        <w:t>applied</w:t>
      </w:r>
      <w:r w:rsidR="00B9368B" w:rsidRPr="00953317">
        <w:rPr>
          <w:lang w:val="en-GB"/>
        </w:rPr>
        <w:t xml:space="preserve"> trait-based approaches </w:t>
      </w:r>
      <w:r w:rsidR="003F5C87" w:rsidRPr="00953317">
        <w:rPr>
          <w:lang w:val="en-GB"/>
        </w:rPr>
        <w:t>to cultivar mixtures</w:t>
      </w:r>
      <w:r w:rsidR="00145E0A" w:rsidRPr="00953317">
        <w:rPr>
          <w:lang w:val="en-GB"/>
        </w:rPr>
        <w:t xml:space="preserve"> </w:t>
      </w:r>
      <w:r w:rsidR="00145E0A" w:rsidRPr="00953317">
        <w:rPr>
          <w:lang w:val="en-GB"/>
        </w:rPr>
        <w:fldChar w:fldCharType="begin"/>
      </w:r>
      <w:r w:rsidR="00FC1F93" w:rsidRPr="00953317">
        <w:rPr>
          <w:lang w:val="en-GB"/>
        </w:rPr>
        <w:instrText xml:space="preserve"> ADDIN ZOTERO_ITEM CSL_CITATION {"citationID":"vTtpeBW3","properties":{"formattedCitation":"(Montazeaud et al. 2018, 2020; Kong and Zhao 2023)","plainCitation":"(Montazeaud et al. 2018, 2020; Kong and Zhao 2023)","noteIndex":0},"citationItems":[{"id":771,"uris":["http://zotero.org/users/3458704/items/KLLELFEG"],"itemData":{"id":771,"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id":905,"uris":["http://zotero.org/users/3458704/items/H69UEICG"],"itemData":{"id":905,"type":"article-journal","abstract":"Ecological theories suggest that higher plant genetic diversity can increase productivity in natural ecosystems. So far, varietal mixtures, that is, the cultivation of different genotypes within a field, have shown contrasting results, notably for grain yield where both positive and negative mixing effects have been reported. Such discrepancy between ecological theories and agronomical applications calls for a better understanding of plant–plant interactions in crops. Using durum wheat Triticum turgidum ssp. durum as a model species, we investigated the effect of functional trait composition on productivity and grain quality of varietal mixtures by growing 179 highly diverse genotypes in pure stands and 197 two-way mixtures in field conditions. We quantified the agronomic performance of the mixtures relative to their components grown in pure stands on two variables related to productivity, vegetative biomass yield and grain yield, and one variable related to grain quality, grain protein content. We then analysed the relationship between the relative performance of the mixtures and their functional composition that we characterized with trait means and trait differences on 19 above- and below-ground traits. We found that biomass and grain yield increased by 4% overall in mixtures relative to single varieties, but that mixing effects were non-significant for grain protein content. The combined effects of trait means and trait differences explained 12%, 17% and 22% of the variability of relative grain yield, biomass yield and grain protein content, respectively, with different traits affecting productivity and grain quality. Clustering varieties into functional groups allowed us to identify the most beneficial associations for multifaceted agronomic performance. Synthesis and applications. Functional traits explained a significant part of the relative agronomic performance of mixtures compared to monocultures (12%–22%, depending on the yield component). They can thus serve as a basis to identify groups of varieties whose combinations are expected to generate positive mixing effects, especially for productivity, and without compromising grain quality. Selection could then target convergence between groups for some traits and divergence between groups for other traits using empirically derived relationships between functional traits and agronomic performance as a guideline.","container-title":"Journal of Applied Ecology","DOI":"10.1111/1365-2664.13735","ISSN":"1365-2664","issue":"11","language":"en","note":"_eprint: https://onlinelibrary.wiley.com/doi/pdf/10.1111/1365-2664.13735","page":"2285-2295","source":"Wiley Online Library","title":"Multifaceted functional diversity for multifaceted crop yield: Towards ecological assembly rules for varietal mixtures","title-short":"Multifaceted functional diversity for multifaceted crop yield","volume":"57","author":[{"family":"Montazeaud","given":"Germain"},{"family":"Violle","given":"Cyrille"},{"family":"Roumet","given":"Pierre"},{"family":"Rocher","given":"Aline"},{"family":"Ecarnot","given":"Martin"},{"family":"Compan","given":"Frédéric"},{"family":"Maillet","given":"Guillaume"},{"family":"Fort","given":"Florian"},{"family":"Fréville","given":"Hélène"}],"issued":{"date-parts":[["2020"]]}}},{"id":51,"uris":["http://zotero.org/users/3458704/items/CNEMV8Z6"],"itemData":{"id":51,"type":"article-journal","abstract":"Ecological theories indicate that increasing plant genetic diversity promotes ecosystem productivity. Thus, the cultivation of different genotypes within a field, known as cultivar mixtures, could provide beneficial agroecosystem services for wheat (Triticum aestivum L.) production. However, it remains unclear whether these benefits are dependent on the optimization of functional traits, which can improve light capture and yield of the wheat cultivar mixtures. Here, we conducted a field experiment over 3 years in the North China Plain to investigate the effects of cultivar mixtures on functional traits, light capture and the grain yield of winter wheat. We compared the performance of individual cultivars (8× monocultures) and combinations of cultivar mixtures that contained two (mixture-2), four (mixture-4) and eight (mixture-8) wheat cultivars. The results showed that grain yield was closely correlated with optimization of functional traits in cultivar mixtures. The specific leaf area (SLA) was lower in the mixtures than the mean of their component cultivars in monoculture, leading to weaker shading effects and higher capture rates of canopy photosynthetically active radiation (PAR) in the middle layer. Moreover, mixture-4 had a significantly increased flag leaf area (LA), leaf weight (LW), effective tiller number and SPAD of 35 days after anthesis compared with mean-4 (the mean of four cultivars in monoculture). The grain yields of mixture-4 and mixture-8 significantly increased by 6.31 % and 10.59 %, respectively, in 2019 and by 13.08 % and 12.25 %, respectively, in 2021 compared with mean-4 and mean-8 (the mean of eight cultivars in monoculture). Therefore, enhanced synergy among functional traits in cultivar mixtures tends to promote higher capture efficiencies for limited resources, such as light, which in turn contributes to greater grain yields. In short, as an ecological approach, increasing within-field genetic diversity can be regarded as an effective strategy to enhance agroecosystem productivity and food security worldwide.","container-title":"European Journal of Agronomy","DOI":"10.1016/j.eja.2023.126977","ISSN":"1161-0301","journalAbbreviation":"European Journal of Agronomy","page":"126977","source":"ScienceDirect","title":"Increasing yield through wheat cultivar mixture that optimizes functional traits within the canopy","volume":"151","author":[{"family":"Kong","given":"Xiang"},{"family":"Zhao","given":"Guishen"}],"issued":{"date-parts":[["2023",11,1]]}}}],"schema":"https://github.com/citation-style-language/schema/raw/master/csl-citation.json"} </w:instrText>
      </w:r>
      <w:r w:rsidR="00145E0A" w:rsidRPr="00953317">
        <w:rPr>
          <w:lang w:val="en-GB"/>
        </w:rPr>
        <w:fldChar w:fldCharType="separate"/>
      </w:r>
      <w:r w:rsidR="002E720C" w:rsidRPr="00D47AF6">
        <w:rPr>
          <w:rFonts w:cs="Times New Roman"/>
          <w:lang w:val="en-GB"/>
        </w:rPr>
        <w:t>(Montazeaud et al. 2018, 2020; Kong and Zhao 2023)</w:t>
      </w:r>
      <w:r w:rsidR="00145E0A" w:rsidRPr="00953317">
        <w:rPr>
          <w:lang w:val="en-GB"/>
        </w:rPr>
        <w:fldChar w:fldCharType="end"/>
      </w:r>
      <w:r w:rsidR="003F5C87" w:rsidRPr="00953317">
        <w:rPr>
          <w:lang w:val="en-GB"/>
        </w:rPr>
        <w:t xml:space="preserve">. </w:t>
      </w:r>
      <w:r w:rsidR="00D25C32" w:rsidRPr="00953317">
        <w:rPr>
          <w:lang w:val="en-GB"/>
        </w:rPr>
        <w:t xml:space="preserve">Preliminary results from these studies suggest that </w:t>
      </w:r>
      <w:r w:rsidR="006564B8" w:rsidRPr="00953317">
        <w:rPr>
          <w:lang w:val="en-GB"/>
        </w:rPr>
        <w:t xml:space="preserve">the traits with the strongest effect on mixture performance are not necessarily the </w:t>
      </w:r>
      <w:r w:rsidR="00415D56" w:rsidRPr="00953317">
        <w:rPr>
          <w:lang w:val="en-GB"/>
        </w:rPr>
        <w:t>ones</w:t>
      </w:r>
      <w:r w:rsidR="006564B8" w:rsidRPr="00953317">
        <w:rPr>
          <w:lang w:val="en-GB"/>
        </w:rPr>
        <w:t xml:space="preserve"> commonly measured in agricultural applications. In particular, m</w:t>
      </w:r>
      <w:r w:rsidR="00D25C32" w:rsidRPr="00953317">
        <w:rPr>
          <w:lang w:val="en-GB"/>
        </w:rPr>
        <w:t>orphological and architectural root traits</w:t>
      </w:r>
      <w:r w:rsidR="00585419" w:rsidRPr="00953317">
        <w:rPr>
          <w:lang w:val="en-GB"/>
        </w:rPr>
        <w:t xml:space="preserve"> </w:t>
      </w:r>
      <w:r w:rsidR="006564B8" w:rsidRPr="00953317">
        <w:rPr>
          <w:lang w:val="en-GB"/>
        </w:rPr>
        <w:t xml:space="preserve">have been shown to </w:t>
      </w:r>
      <w:r w:rsidR="00585419" w:rsidRPr="00953317">
        <w:rPr>
          <w:lang w:val="en-GB"/>
        </w:rPr>
        <w:t>determine multiple facets of</w:t>
      </w:r>
      <w:r w:rsidR="00D25C32" w:rsidRPr="00953317">
        <w:rPr>
          <w:lang w:val="en-GB"/>
        </w:rPr>
        <w:t xml:space="preserve"> mixture performance</w:t>
      </w:r>
      <w:r w:rsidR="008525BA" w:rsidRPr="00953317">
        <w:rPr>
          <w:lang w:val="en-GB"/>
        </w:rPr>
        <w:t xml:space="preserve"> </w:t>
      </w:r>
      <w:r w:rsidR="008525BA" w:rsidRPr="00953317">
        <w:rPr>
          <w:lang w:val="en-GB"/>
        </w:rPr>
        <w:fldChar w:fldCharType="begin"/>
      </w:r>
      <w:r w:rsidR="00FC1F93" w:rsidRPr="00953317">
        <w:rPr>
          <w:lang w:val="en-GB"/>
        </w:rPr>
        <w:instrText xml:space="preserve"> ADDIN ZOTERO_ITEM CSL_CITATION {"citationID":"5DXhkxiM","properties":{"formattedCitation":"(Montazeaud et al. 2018, 2020)","plainCitation":"(Montazeaud et al. 2018, 2020)","noteIndex":0},"citationItems":[{"id":771,"uris":["http://zotero.org/users/3458704/items/KLLELFEG"],"itemData":{"id":771,"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id":905,"uris":["http://zotero.org/users/3458704/items/H69UEICG"],"itemData":{"id":905,"type":"article-journal","abstract":"Ecological theories suggest that higher plant genetic diversity can increase productivity in natural ecosystems. So far, varietal mixtures, that is, the cultivation of different genotypes within a field, have shown contrasting results, notably for grain yield where both positive and negative mixing effects have been reported. Such discrepancy between ecological theories and agronomical applications calls for a better understanding of plant–plant interactions in crops. Using durum wheat Triticum turgidum ssp. durum as a model species, we investigated the effect of functional trait composition on productivity and grain quality of varietal mixtures by growing 179 highly diverse genotypes in pure stands and 197 two-way mixtures in field conditions. We quantified the agronomic performance of the mixtures relative to their components grown in pure stands on two variables related to productivity, vegetative biomass yield and grain yield, and one variable related to grain quality, grain protein content. We then analysed the relationship between the relative performance of the mixtures and their functional composition that we characterized with trait means and trait differences on 19 above- and below-ground traits. We found that biomass and grain yield increased by 4% overall in mixtures relative to single varieties, but that mixing effects were non-significant for grain protein content. The combined effects of trait means and trait differences explained 12%, 17% and 22% of the variability of relative grain yield, biomass yield and grain protein content, respectively, with different traits affecting productivity and grain quality. Clustering varieties into functional groups allowed us to identify the most beneficial associations for multifaceted agronomic performance. Synthesis and applications. Functional traits explained a significant part of the relative agronomic performance of mixtures compared to monocultures (12%–22%, depending on the yield component). They can thus serve as a basis to identify groups of varieties whose combinations are expected to generate positive mixing effects, especially for productivity, and without compromising grain quality. Selection could then target convergence between groups for some traits and divergence between groups for other traits using empirically derived relationships between functional traits and agronomic performance as a guideline.","container-title":"Journal of Applied Ecology","DOI":"10.1111/1365-2664.13735","ISSN":"1365-2664","issue":"11","language":"en","note":"_eprint: https://onlinelibrary.wiley.com/doi/pdf/10.1111/1365-2664.13735","page":"2285-2295","source":"Wiley Online Library","title":"Multifaceted functional diversity for multifaceted crop yield: Towards ecological assembly rules for varietal mixtures","title-short":"Multifaceted functional diversity for multifaceted crop yield","volume":"57","author":[{"family":"Montazeaud","given":"Germain"},{"family":"Violle","given":"Cyrille"},{"family":"Roumet","given":"Pierre"},{"family":"Rocher","given":"Aline"},{"family":"Ecarnot","given":"Martin"},{"family":"Compan","given":"Frédéric"},{"family":"Maillet","given":"Guillaume"},{"family":"Fort","given":"Florian"},{"family":"Fréville","given":"Hélène"}],"issued":{"date-parts":[["2020"]]}}}],"schema":"https://github.com/citation-style-language/schema/raw/master/csl-citation.json"} </w:instrText>
      </w:r>
      <w:r w:rsidR="008525BA" w:rsidRPr="00953317">
        <w:rPr>
          <w:lang w:val="en-GB"/>
        </w:rPr>
        <w:fldChar w:fldCharType="separate"/>
      </w:r>
      <w:r w:rsidR="002E720C" w:rsidRPr="00973A48">
        <w:rPr>
          <w:rFonts w:cs="Times New Roman"/>
          <w:lang w:val="en-GB"/>
        </w:rPr>
        <w:t>(Montazeaud et al. 2018, 2020)</w:t>
      </w:r>
      <w:r w:rsidR="008525BA" w:rsidRPr="00953317">
        <w:rPr>
          <w:lang w:val="en-GB"/>
        </w:rPr>
        <w:fldChar w:fldCharType="end"/>
      </w:r>
      <w:r w:rsidR="00D25C32" w:rsidRPr="00953317">
        <w:rPr>
          <w:lang w:val="en-GB"/>
        </w:rPr>
        <w:t xml:space="preserve">, which echoes recent </w:t>
      </w:r>
      <w:r w:rsidR="00011E89" w:rsidRPr="00953317">
        <w:rPr>
          <w:lang w:val="en-GB"/>
        </w:rPr>
        <w:t xml:space="preserve">findings </w:t>
      </w:r>
      <w:r w:rsidR="00585419" w:rsidRPr="00953317">
        <w:rPr>
          <w:lang w:val="en-GB"/>
        </w:rPr>
        <w:t>on the central role of</w:t>
      </w:r>
      <w:r w:rsidR="00011E89" w:rsidRPr="00953317">
        <w:rPr>
          <w:lang w:val="en-GB"/>
        </w:rPr>
        <w:t xml:space="preserve"> root traits </w:t>
      </w:r>
      <w:r w:rsidR="00585419" w:rsidRPr="00953317">
        <w:rPr>
          <w:lang w:val="en-GB"/>
        </w:rPr>
        <w:t>in natural ecosystems</w:t>
      </w:r>
      <w:r w:rsidR="00145E0A" w:rsidRPr="00953317">
        <w:rPr>
          <w:lang w:val="en-GB"/>
        </w:rPr>
        <w:t xml:space="preserve"> </w:t>
      </w:r>
      <w:r w:rsidR="00145E0A" w:rsidRPr="00953317">
        <w:rPr>
          <w:lang w:val="en-GB"/>
        </w:rPr>
        <w:fldChar w:fldCharType="begin"/>
      </w:r>
      <w:r w:rsidR="00FC1F93" w:rsidRPr="00953317">
        <w:rPr>
          <w:lang w:val="en-GB"/>
        </w:rPr>
        <w:instrText xml:space="preserve"> ADDIN ZOTERO_ITEM CSL_CITATION {"citationID":"4s1rIzdB","properties":{"formattedCitation":"(Bardgett et al. 2014)","plainCitation":"(Bardgett et al. 2014)","noteIndex":0},"citationItems":[{"id":267,"uris":["http://zotero.org/users/3458704/items/4I6IVCCK"],"itemData":{"id":267,"type":"article-journal","abstract":"Ecologists are increasingly adopting trait-based approaches to understand how community change influences ecosystem processes. However, most of this research has focussed on aboveground plant traits, whereas it is becoming clear that root traits are important drivers of many ecosystem processes, such as carbon (C) and nutrient cycling, and the formation and structural stability of soil. Here, we synthesise emerging evidence that illustrates how root traits impact ecosystem processes, and propose a pathway to unravel the complex roles of root traits in driving ecosystem processes and their response to global change. Finally, we identify research challenges and novel technologies to address them.","container-title":"Trends in Ecology &amp; Evolution","DOI":"10.1016/j.tree.2014.10.006","ISSN":"0169-5347","issue":"12","journalAbbreviation":"Trends in Ecology &amp; Evolution","page":"692-699","source":"ScienceDirect","title":"Going underground: root traits as drivers of ecosystem processes","title-short":"Going underground","volume":"29","author":[{"family":"Bardgett","given":"Richard D."},{"family":"Mommer","given":"Liesje"},{"family":"De Vries","given":"Franciska T."}],"issued":{"date-parts":[["2014",12,1]]}}}],"schema":"https://github.com/citation-style-language/schema/raw/master/csl-citation.json"} </w:instrText>
      </w:r>
      <w:r w:rsidR="00145E0A" w:rsidRPr="00953317">
        <w:rPr>
          <w:lang w:val="en-GB"/>
        </w:rPr>
        <w:fldChar w:fldCharType="separate"/>
      </w:r>
      <w:r w:rsidR="002E720C" w:rsidRPr="00D47AF6">
        <w:rPr>
          <w:rFonts w:cs="Times New Roman"/>
          <w:lang w:val="en-GB"/>
        </w:rPr>
        <w:t>(</w:t>
      </w:r>
      <w:proofErr w:type="spellStart"/>
      <w:r w:rsidR="002E720C" w:rsidRPr="00D47AF6">
        <w:rPr>
          <w:rFonts w:cs="Times New Roman"/>
          <w:lang w:val="en-GB"/>
        </w:rPr>
        <w:t>Bardgett</w:t>
      </w:r>
      <w:proofErr w:type="spellEnd"/>
      <w:r w:rsidR="002E720C" w:rsidRPr="00D47AF6">
        <w:rPr>
          <w:rFonts w:cs="Times New Roman"/>
          <w:lang w:val="en-GB"/>
        </w:rPr>
        <w:t xml:space="preserve"> et al. 2014)</w:t>
      </w:r>
      <w:r w:rsidR="00145E0A" w:rsidRPr="00953317">
        <w:rPr>
          <w:lang w:val="en-GB"/>
        </w:rPr>
        <w:fldChar w:fldCharType="end"/>
      </w:r>
      <w:r w:rsidR="00585419" w:rsidRPr="00953317">
        <w:rPr>
          <w:lang w:val="en-GB"/>
        </w:rPr>
        <w:t>.</w:t>
      </w:r>
      <w:r w:rsidRPr="00953317">
        <w:rPr>
          <w:lang w:val="en-GB"/>
        </w:rPr>
        <w:t xml:space="preserve"> </w:t>
      </w:r>
      <w:r w:rsidR="004C31B9" w:rsidRPr="00953317">
        <w:rPr>
          <w:lang w:val="en-GB"/>
        </w:rPr>
        <w:t xml:space="preserve">However, the relationship between root traits and mixture performance remains poorly understood, notably because root traits are difficult to measure and highly plastic in response to both biotic and abiotic factors. </w:t>
      </w:r>
      <w:r w:rsidR="001859AA" w:rsidRPr="00953317">
        <w:rPr>
          <w:lang w:val="en-GB"/>
        </w:rPr>
        <w:t>A</w:t>
      </w:r>
      <w:r w:rsidR="00026B2F" w:rsidRPr="00953317">
        <w:rPr>
          <w:lang w:val="en-GB"/>
        </w:rPr>
        <w:t xml:space="preserve"> better understanding of this relationship could</w:t>
      </w:r>
      <w:r w:rsidR="00B1032C" w:rsidRPr="00953317">
        <w:rPr>
          <w:lang w:val="en-GB"/>
        </w:rPr>
        <w:t xml:space="preserve"> thus</w:t>
      </w:r>
      <w:r w:rsidR="00026B2F" w:rsidRPr="00953317">
        <w:rPr>
          <w:lang w:val="en-GB"/>
        </w:rPr>
        <w:t xml:space="preserve"> </w:t>
      </w:r>
      <w:r w:rsidR="009E432E" w:rsidRPr="00953317">
        <w:rPr>
          <w:lang w:val="en-GB"/>
        </w:rPr>
        <w:t>help us identify the mechanisms underlying mixing effects, as well as provide us with measurable features that could be used to guide mixture assembly.</w:t>
      </w:r>
    </w:p>
    <w:p w14:paraId="5A1B90C1" w14:textId="0C2C07A9" w:rsidR="001859AA" w:rsidRPr="00953317" w:rsidRDefault="001859AA" w:rsidP="001449B0">
      <w:pPr>
        <w:rPr>
          <w:lang w:val="en-GB"/>
        </w:rPr>
      </w:pPr>
      <w:r w:rsidRPr="00953317">
        <w:rPr>
          <w:lang w:val="en-GB"/>
        </w:rPr>
        <w:t xml:space="preserve">In the present study, we used durum wheat </w:t>
      </w:r>
      <w:r w:rsidR="00536E4B" w:rsidRPr="00953317">
        <w:rPr>
          <w:lang w:val="en-GB"/>
        </w:rPr>
        <w:t>(</w:t>
      </w:r>
      <w:r w:rsidR="00536E4B" w:rsidRPr="00953317">
        <w:rPr>
          <w:i/>
          <w:lang w:val="en-GB"/>
        </w:rPr>
        <w:t xml:space="preserve">Triticum turgidum </w:t>
      </w:r>
      <w:r w:rsidR="00536E4B" w:rsidRPr="00953317">
        <w:rPr>
          <w:lang w:val="en-GB"/>
        </w:rPr>
        <w:t>ssp</w:t>
      </w:r>
      <w:r w:rsidR="00536E4B" w:rsidRPr="00953317">
        <w:rPr>
          <w:i/>
          <w:lang w:val="en-GB"/>
        </w:rPr>
        <w:t>. durum</w:t>
      </w:r>
      <w:r w:rsidR="00536E4B" w:rsidRPr="00953317">
        <w:rPr>
          <w:lang w:val="en-GB"/>
        </w:rPr>
        <w:t xml:space="preserve">) </w:t>
      </w:r>
      <w:r w:rsidRPr="00953317">
        <w:rPr>
          <w:lang w:val="en-GB"/>
        </w:rPr>
        <w:t>as a crop model to inves</w:t>
      </w:r>
      <w:r w:rsidR="00260343" w:rsidRPr="00953317">
        <w:rPr>
          <w:lang w:val="en-GB"/>
        </w:rPr>
        <w:t>tigate the effect of root trait diversity</w:t>
      </w:r>
      <w:r w:rsidRPr="00953317">
        <w:rPr>
          <w:lang w:val="en-GB"/>
        </w:rPr>
        <w:t xml:space="preserve"> on mixture performance. We grew 54 binary mixtures obtained from 36 contrasted cultivars in a highly controlled high throughput root phenotyping </w:t>
      </w:r>
      <w:r w:rsidRPr="00953317">
        <w:rPr>
          <w:lang w:val="en-GB"/>
        </w:rPr>
        <w:lastRenderedPageBreak/>
        <w:t>platform under both non-limiting and limiting water an</w:t>
      </w:r>
      <w:r w:rsidR="00260343" w:rsidRPr="00953317">
        <w:rPr>
          <w:lang w:val="en-GB"/>
        </w:rPr>
        <w:t xml:space="preserve">d nutrient </w:t>
      </w:r>
      <w:r w:rsidRPr="00953317">
        <w:rPr>
          <w:lang w:val="en-GB"/>
        </w:rPr>
        <w:t xml:space="preserve">conditions. </w:t>
      </w:r>
      <w:r w:rsidR="002D42D0" w:rsidRPr="00953317">
        <w:rPr>
          <w:lang w:val="en-GB"/>
        </w:rPr>
        <w:t>Based on ecological theory, we hypothesized that (</w:t>
      </w:r>
      <w:proofErr w:type="spellStart"/>
      <w:r w:rsidR="002D42D0" w:rsidRPr="00953317">
        <w:rPr>
          <w:lang w:val="en-GB"/>
        </w:rPr>
        <w:t>i</w:t>
      </w:r>
      <w:proofErr w:type="spellEnd"/>
      <w:r w:rsidR="002D42D0" w:rsidRPr="00953317">
        <w:rPr>
          <w:lang w:val="en-GB"/>
        </w:rPr>
        <w:t>) mixtures would produce more biomass than their monoculture counterparts (i.e., overyielding)</w:t>
      </w:r>
      <w:r w:rsidR="00A87136" w:rsidRPr="00953317">
        <w:rPr>
          <w:lang w:val="en-GB"/>
        </w:rPr>
        <w:t xml:space="preserve"> (ii) overyielding would be higher under</w:t>
      </w:r>
      <w:r w:rsidR="002D42D0" w:rsidRPr="00953317">
        <w:rPr>
          <w:lang w:val="en-GB"/>
        </w:rPr>
        <w:t xml:space="preserve"> resource-limited conditions, (ii</w:t>
      </w:r>
      <w:r w:rsidR="008130D4" w:rsidRPr="00953317">
        <w:rPr>
          <w:lang w:val="en-GB"/>
        </w:rPr>
        <w:t>i</w:t>
      </w:r>
      <w:r w:rsidR="002D42D0" w:rsidRPr="00953317">
        <w:rPr>
          <w:lang w:val="en-GB"/>
        </w:rPr>
        <w:t>) resource-use complementarity would be the main e</w:t>
      </w:r>
      <w:r w:rsidR="008130D4" w:rsidRPr="00953317">
        <w:rPr>
          <w:lang w:val="en-GB"/>
        </w:rPr>
        <w:t>ffect driving overyielding, (iv</w:t>
      </w:r>
      <w:r w:rsidR="002D42D0" w:rsidRPr="00953317">
        <w:rPr>
          <w:lang w:val="en-GB"/>
        </w:rPr>
        <w:t xml:space="preserve">) complementarity effects would arise from differences in root traits between cultivars. </w:t>
      </w:r>
    </w:p>
    <w:p w14:paraId="68F3A16B" w14:textId="4467435F" w:rsidR="00F80FFF" w:rsidRPr="00953317" w:rsidRDefault="008844EC" w:rsidP="008844EC">
      <w:pPr>
        <w:pStyle w:val="Titre1"/>
        <w:rPr>
          <w:lang w:val="en-GB"/>
        </w:rPr>
      </w:pPr>
      <w:r w:rsidRPr="00953317">
        <w:rPr>
          <w:lang w:val="en-GB"/>
        </w:rPr>
        <w:t>Material and Methods</w:t>
      </w:r>
    </w:p>
    <w:p w14:paraId="6E09D762" w14:textId="14CFC0AB" w:rsidR="008844EC" w:rsidRPr="00953317" w:rsidRDefault="008844EC" w:rsidP="008844EC">
      <w:pPr>
        <w:pStyle w:val="Titre2"/>
        <w:rPr>
          <w:lang w:val="en-GB"/>
        </w:rPr>
      </w:pPr>
      <w:r w:rsidRPr="00953317">
        <w:rPr>
          <w:highlight w:val="yellow"/>
          <w:lang w:val="en-GB"/>
        </w:rPr>
        <w:t>Cultivars</w:t>
      </w:r>
    </w:p>
    <w:p w14:paraId="1E80BF90" w14:textId="4A0DF88C" w:rsidR="00536E4B" w:rsidRPr="00953317" w:rsidRDefault="008844EC" w:rsidP="00536E4B">
      <w:pPr>
        <w:rPr>
          <w:lang w:val="en-GB"/>
        </w:rPr>
      </w:pPr>
      <w:commentRangeStart w:id="0"/>
      <w:r w:rsidRPr="00953317">
        <w:rPr>
          <w:lang w:val="en-GB"/>
        </w:rPr>
        <w:t xml:space="preserve">We </w:t>
      </w:r>
      <w:r w:rsidR="00536E4B" w:rsidRPr="00953317">
        <w:rPr>
          <w:lang w:val="en-GB"/>
        </w:rPr>
        <w:t xml:space="preserve">first screened 250 durum wheat genotypes from different research programs in Europe in the field in 2018 (Southern France, INRAE – UE DIASCOPE – 43°360N, 3°590E). Each genotype was grown under two conditions: no water and </w:t>
      </w:r>
      <w:r w:rsidR="00EF7677" w:rsidRPr="00953317">
        <w:rPr>
          <w:lang w:val="en-GB"/>
        </w:rPr>
        <w:t>nitrogen</w:t>
      </w:r>
      <w:r w:rsidR="00536E4B" w:rsidRPr="00953317">
        <w:rPr>
          <w:lang w:val="en-GB"/>
        </w:rPr>
        <w:t xml:space="preserve"> limitation vs water and </w:t>
      </w:r>
      <w:r w:rsidR="00EF7677" w:rsidRPr="00953317">
        <w:rPr>
          <w:lang w:val="en-GB"/>
        </w:rPr>
        <w:t>nitrogen</w:t>
      </w:r>
      <w:r w:rsidR="00536E4B" w:rsidRPr="00953317">
        <w:rPr>
          <w:lang w:val="en-GB"/>
        </w:rPr>
        <w:t xml:space="preserve"> limitation. </w:t>
      </w:r>
      <w:commentRangeEnd w:id="0"/>
      <w:r w:rsidR="00C304CA" w:rsidRPr="00953317">
        <w:rPr>
          <w:rStyle w:val="Marquedecommentaire"/>
          <w:lang w:val="en-GB"/>
        </w:rPr>
        <w:commentReference w:id="0"/>
      </w:r>
      <w:r w:rsidR="00536E4B" w:rsidRPr="00953317">
        <w:rPr>
          <w:lang w:val="en-GB"/>
        </w:rPr>
        <w:t xml:space="preserve">We then selected a subset of </w:t>
      </w:r>
      <w:r w:rsidRPr="00953317">
        <w:rPr>
          <w:lang w:val="en-GB"/>
        </w:rPr>
        <w:t xml:space="preserve">36 </w:t>
      </w:r>
      <w:r w:rsidR="00536E4B" w:rsidRPr="00953317">
        <w:rPr>
          <w:lang w:val="en-GB"/>
        </w:rPr>
        <w:t xml:space="preserve">genotypes with contrasted </w:t>
      </w:r>
      <w:r w:rsidR="00EB2292" w:rsidRPr="00953317">
        <w:rPr>
          <w:lang w:val="en-GB"/>
        </w:rPr>
        <w:t xml:space="preserve">responses to resource availability </w:t>
      </w:r>
      <w:r w:rsidR="00536E4B" w:rsidRPr="00953317">
        <w:rPr>
          <w:lang w:val="en-GB"/>
        </w:rPr>
        <w:t xml:space="preserve">(going from very stable to very unstable genotypes). Information on the 36 genotypes can be found in </w:t>
      </w:r>
      <w:commentRangeStart w:id="1"/>
      <w:r w:rsidR="00536E4B" w:rsidRPr="00953317">
        <w:rPr>
          <w:highlight w:val="yellow"/>
          <w:lang w:val="en-GB"/>
        </w:rPr>
        <w:t xml:space="preserve">Supplementary Table 1. </w:t>
      </w:r>
      <w:commentRangeEnd w:id="1"/>
      <w:r w:rsidR="00C304CA" w:rsidRPr="00953317">
        <w:rPr>
          <w:rStyle w:val="Marquedecommentaire"/>
          <w:highlight w:val="yellow"/>
          <w:lang w:val="en-GB"/>
        </w:rPr>
        <w:commentReference w:id="1"/>
      </w:r>
    </w:p>
    <w:p w14:paraId="0334248B" w14:textId="1F91AA6D" w:rsidR="008844EC" w:rsidRPr="00953317" w:rsidRDefault="008844EC" w:rsidP="008844EC">
      <w:pPr>
        <w:pStyle w:val="Titre2"/>
        <w:rPr>
          <w:lang w:val="en-GB"/>
        </w:rPr>
      </w:pPr>
      <w:r w:rsidRPr="00953317">
        <w:rPr>
          <w:lang w:val="en-GB"/>
        </w:rPr>
        <w:t>Experimental design</w:t>
      </w:r>
    </w:p>
    <w:p w14:paraId="3243D2F2" w14:textId="0A90A09B" w:rsidR="00B03BDE" w:rsidRPr="00953317" w:rsidRDefault="00B03BDE" w:rsidP="00B03BDE">
      <w:pPr>
        <w:rPr>
          <w:lang w:val="en-GB"/>
        </w:rPr>
      </w:pPr>
      <w:r w:rsidRPr="00953317">
        <w:rPr>
          <w:lang w:val="en-GB"/>
        </w:rPr>
        <w:t>Based on the 36 genotypes, we designed a set of 54 binary mixtures such that each genotype was observed in three different mixtures. Monocultures (here refereeing to groups of a single genotype, n = 36) and mixtures (</w:t>
      </w:r>
      <w:r w:rsidR="003553A3" w:rsidRPr="00953317">
        <w:rPr>
          <w:lang w:val="en-GB"/>
        </w:rPr>
        <w:t xml:space="preserve">here referring to groups of two genotypes, </w:t>
      </w:r>
      <w:r w:rsidRPr="00953317">
        <w:rPr>
          <w:lang w:val="en-GB"/>
        </w:rPr>
        <w:t xml:space="preserve">n </w:t>
      </w:r>
      <w:r w:rsidR="006D625A" w:rsidRPr="00953317">
        <w:rPr>
          <w:lang w:val="en-GB"/>
        </w:rPr>
        <w:t xml:space="preserve">= 54) were grown in </w:t>
      </w:r>
      <w:proofErr w:type="spellStart"/>
      <w:r w:rsidR="006D625A" w:rsidRPr="00953317">
        <w:rPr>
          <w:lang w:val="en-GB"/>
        </w:rPr>
        <w:t>RhizoTubes</w:t>
      </w:r>
      <w:proofErr w:type="spellEnd"/>
      <w:r w:rsidR="006D625A" w:rsidRPr="00953317">
        <w:rPr>
          <w:lang w:val="en-GB"/>
        </w:rPr>
        <w:t xml:space="preserve">®, </w:t>
      </w:r>
      <w:r w:rsidRPr="00953317">
        <w:rPr>
          <w:lang w:val="en-GB"/>
        </w:rPr>
        <w:t>transparent pots designed for h</w:t>
      </w:r>
      <w:r w:rsidR="006D625A" w:rsidRPr="00953317">
        <w:rPr>
          <w:lang w:val="en-GB"/>
        </w:rPr>
        <w:t>igh-throughput root phenotyping</w:t>
      </w:r>
      <w:r w:rsidRPr="00953317">
        <w:rPr>
          <w:lang w:val="en-GB"/>
        </w:rPr>
        <w:t xml:space="preserve"> </w:t>
      </w:r>
      <w:r w:rsidR="006D625A" w:rsidRPr="00953317">
        <w:rPr>
          <w:lang w:val="en-GB"/>
        </w:rPr>
        <w:t>(</w:t>
      </w:r>
      <w:r w:rsidR="003553A3" w:rsidRPr="00953317">
        <w:rPr>
          <w:lang w:val="en-GB"/>
        </w:rPr>
        <w:t>Figure 1</w:t>
      </w:r>
      <w:r w:rsidRPr="00953317">
        <w:rPr>
          <w:lang w:val="en-GB"/>
        </w:rPr>
        <w:t>)</w:t>
      </w:r>
      <w:r w:rsidR="00260343" w:rsidRPr="00953317">
        <w:rPr>
          <w:lang w:val="en-GB"/>
        </w:rPr>
        <w:t>,</w:t>
      </w:r>
      <w:r w:rsidRPr="00953317">
        <w:rPr>
          <w:lang w:val="en-GB"/>
        </w:rPr>
        <w:t xml:space="preserve"> with six plants per </w:t>
      </w:r>
      <w:proofErr w:type="spellStart"/>
      <w:r w:rsidRPr="00953317">
        <w:rPr>
          <w:lang w:val="en-GB"/>
        </w:rPr>
        <w:t>RhizoTube</w:t>
      </w:r>
      <w:proofErr w:type="spellEnd"/>
      <w:r w:rsidR="00861FBA" w:rsidRPr="00953317">
        <w:rPr>
          <w:lang w:val="en-GB"/>
        </w:rPr>
        <w:t>®</w:t>
      </w:r>
      <w:r w:rsidRPr="00953317">
        <w:rPr>
          <w:lang w:val="en-GB"/>
        </w:rPr>
        <w:t xml:space="preserve">. The six plants were the same genotype in monocultures, whereas two genotypes were grown in alternate positions in the mixtures (Figure 1). The 36 monocultures and the 54 mixtures were grown under a combined water and </w:t>
      </w:r>
      <w:r w:rsidR="006D625A" w:rsidRPr="00953317">
        <w:rPr>
          <w:lang w:val="en-GB"/>
        </w:rPr>
        <w:t>nutrient</w:t>
      </w:r>
      <w:r w:rsidR="00983A9A" w:rsidRPr="00953317">
        <w:rPr>
          <w:lang w:val="en-GB"/>
        </w:rPr>
        <w:t xml:space="preserve"> </w:t>
      </w:r>
      <w:r w:rsidRPr="00953317">
        <w:rPr>
          <w:lang w:val="en-GB"/>
        </w:rPr>
        <w:t xml:space="preserve">stress </w:t>
      </w:r>
      <w:r w:rsidR="00983A9A" w:rsidRPr="00953317">
        <w:rPr>
          <w:lang w:val="en-GB"/>
        </w:rPr>
        <w:t xml:space="preserve">(S treatment) </w:t>
      </w:r>
      <w:r w:rsidRPr="00953317">
        <w:rPr>
          <w:lang w:val="en-GB"/>
        </w:rPr>
        <w:t>or without stress</w:t>
      </w:r>
      <w:r w:rsidR="00983A9A" w:rsidRPr="00953317">
        <w:rPr>
          <w:lang w:val="en-GB"/>
        </w:rPr>
        <w:t xml:space="preserve"> (C treatment)</w:t>
      </w:r>
      <w:r w:rsidR="003553A3" w:rsidRPr="00953317">
        <w:rPr>
          <w:lang w:val="en-GB"/>
        </w:rPr>
        <w:t xml:space="preserve">. All monocultures and mixtures were replicated three times </w:t>
      </w:r>
      <w:r w:rsidR="006A6EB9" w:rsidRPr="00953317">
        <w:rPr>
          <w:lang w:val="en-GB"/>
        </w:rPr>
        <w:t xml:space="preserve">within each treatment </w:t>
      </w:r>
      <w:r w:rsidR="003553A3" w:rsidRPr="00953317">
        <w:rPr>
          <w:lang w:val="en-GB"/>
        </w:rPr>
        <w:t>following a randomized complete block design within treatment (Figure 1).</w:t>
      </w:r>
    </w:p>
    <w:p w14:paraId="58BE1166" w14:textId="295E4C0E" w:rsidR="008844EC" w:rsidRPr="00953317" w:rsidRDefault="008844EC" w:rsidP="008844EC">
      <w:pPr>
        <w:pStyle w:val="Titre2"/>
        <w:rPr>
          <w:lang w:val="en-GB"/>
        </w:rPr>
      </w:pPr>
      <w:r w:rsidRPr="00953317">
        <w:rPr>
          <w:lang w:val="en-GB"/>
        </w:rPr>
        <w:lastRenderedPageBreak/>
        <w:t>Growth conditions</w:t>
      </w:r>
    </w:p>
    <w:p w14:paraId="55936651" w14:textId="6404820A" w:rsidR="00172787" w:rsidRPr="00953317" w:rsidRDefault="00EF7677" w:rsidP="003E382C">
      <w:pPr>
        <w:rPr>
          <w:lang w:val="en-GB"/>
        </w:rPr>
      </w:pPr>
      <w:commentRangeStart w:id="2"/>
      <w:r w:rsidRPr="00953317">
        <w:rPr>
          <w:highlight w:val="yellow"/>
          <w:lang w:val="en-GB"/>
        </w:rPr>
        <w:t xml:space="preserve">Seeds were sown into </w:t>
      </w:r>
      <w:r w:rsidR="0095790E" w:rsidRPr="00953317">
        <w:rPr>
          <w:highlight w:val="yellow"/>
          <w:lang w:val="en-GB"/>
        </w:rPr>
        <w:t xml:space="preserve">XXX media on the </w:t>
      </w:r>
      <w:r w:rsidR="0078115C" w:rsidRPr="00953317">
        <w:rPr>
          <w:highlight w:val="yellow"/>
          <w:lang w:val="en-GB"/>
        </w:rPr>
        <w:t>22</w:t>
      </w:r>
      <w:r w:rsidR="0078115C" w:rsidRPr="00953317">
        <w:rPr>
          <w:highlight w:val="yellow"/>
          <w:vertAlign w:val="superscript"/>
          <w:lang w:val="en-GB"/>
        </w:rPr>
        <w:t>nd</w:t>
      </w:r>
      <w:r w:rsidR="0095790E" w:rsidRPr="00953317">
        <w:rPr>
          <w:highlight w:val="yellow"/>
          <w:lang w:val="en-GB"/>
        </w:rPr>
        <w:t xml:space="preserve"> of June 2019</w:t>
      </w:r>
      <w:r w:rsidR="00773998" w:rsidRPr="00953317">
        <w:rPr>
          <w:highlight w:val="yellow"/>
          <w:lang w:val="en-GB"/>
        </w:rPr>
        <w:t xml:space="preserve"> and kept at XX °C during </w:t>
      </w:r>
      <w:r w:rsidR="00172787" w:rsidRPr="00953317">
        <w:rPr>
          <w:highlight w:val="yellow"/>
          <w:lang w:val="en-GB"/>
        </w:rPr>
        <w:t>two</w:t>
      </w:r>
      <w:r w:rsidR="00773998" w:rsidRPr="00953317">
        <w:rPr>
          <w:highlight w:val="yellow"/>
          <w:lang w:val="en-GB"/>
        </w:rPr>
        <w:t xml:space="preserve"> days</w:t>
      </w:r>
      <w:commentRangeEnd w:id="2"/>
      <w:r w:rsidR="00257AEE" w:rsidRPr="00953317">
        <w:rPr>
          <w:rStyle w:val="Marquedecommentaire"/>
          <w:highlight w:val="yellow"/>
          <w:lang w:val="en-GB"/>
        </w:rPr>
        <w:commentReference w:id="2"/>
      </w:r>
      <w:r w:rsidR="0095790E" w:rsidRPr="00953317">
        <w:rPr>
          <w:highlight w:val="yellow"/>
          <w:lang w:val="en-GB"/>
        </w:rPr>
        <w:t>.</w:t>
      </w:r>
      <w:r w:rsidR="0095790E" w:rsidRPr="00953317">
        <w:rPr>
          <w:lang w:val="en-GB"/>
        </w:rPr>
        <w:t xml:space="preserve"> Seedlings were </w:t>
      </w:r>
      <w:r w:rsidR="00172787" w:rsidRPr="00953317">
        <w:rPr>
          <w:lang w:val="en-GB"/>
        </w:rPr>
        <w:t xml:space="preserve">then </w:t>
      </w:r>
      <w:r w:rsidR="0095790E" w:rsidRPr="00953317">
        <w:rPr>
          <w:lang w:val="en-GB"/>
        </w:rPr>
        <w:t xml:space="preserve">transferred into the </w:t>
      </w:r>
      <w:proofErr w:type="spellStart"/>
      <w:r w:rsidR="0095790E" w:rsidRPr="00953317">
        <w:rPr>
          <w:lang w:val="en-GB"/>
        </w:rPr>
        <w:t>RhizoTubes</w:t>
      </w:r>
      <w:proofErr w:type="spellEnd"/>
      <w:r w:rsidR="00861FBA" w:rsidRPr="00953317">
        <w:rPr>
          <w:lang w:val="en-GB"/>
        </w:rPr>
        <w:t>®</w:t>
      </w:r>
      <w:r w:rsidR="0095790E" w:rsidRPr="00953317">
        <w:rPr>
          <w:lang w:val="en-GB"/>
        </w:rPr>
        <w:t xml:space="preserve"> on the 24</w:t>
      </w:r>
      <w:r w:rsidR="0095790E" w:rsidRPr="00953317">
        <w:rPr>
          <w:vertAlign w:val="superscript"/>
          <w:lang w:val="en-GB"/>
        </w:rPr>
        <w:t>th</w:t>
      </w:r>
      <w:r w:rsidR="0078115C" w:rsidRPr="00953317">
        <w:rPr>
          <w:lang w:val="en-GB"/>
        </w:rPr>
        <w:t xml:space="preserve"> and harvested about three weeks later between the 16</w:t>
      </w:r>
      <w:r w:rsidR="0078115C" w:rsidRPr="00953317">
        <w:rPr>
          <w:vertAlign w:val="superscript"/>
          <w:lang w:val="en-GB"/>
        </w:rPr>
        <w:t>th</w:t>
      </w:r>
      <w:r w:rsidR="0078115C" w:rsidRPr="00953317">
        <w:rPr>
          <w:lang w:val="en-GB"/>
        </w:rPr>
        <w:t xml:space="preserve"> and the 19</w:t>
      </w:r>
      <w:r w:rsidR="0078115C" w:rsidRPr="00953317">
        <w:rPr>
          <w:vertAlign w:val="superscript"/>
          <w:lang w:val="en-GB"/>
        </w:rPr>
        <w:t>th</w:t>
      </w:r>
      <w:r w:rsidR="0078115C" w:rsidRPr="00953317">
        <w:rPr>
          <w:lang w:val="en-GB"/>
        </w:rPr>
        <w:t xml:space="preserve"> of July. </w:t>
      </w:r>
      <w:r w:rsidR="00E4623B" w:rsidRPr="00953317">
        <w:rPr>
          <w:lang w:val="en-GB"/>
        </w:rPr>
        <w:t xml:space="preserve">Seedlings were at the tillering stage at harvest. </w:t>
      </w:r>
      <w:r w:rsidR="00172787" w:rsidRPr="00953317">
        <w:rPr>
          <w:lang w:val="en-GB"/>
        </w:rPr>
        <w:t>Temperatures were maintained around 20-25°C, relative humidity around 70-80%, and photoperiod was set to 16h with an average PAR of 330 µmol.m</w:t>
      </w:r>
      <w:r w:rsidR="00172787" w:rsidRPr="00953317">
        <w:rPr>
          <w:vertAlign w:val="superscript"/>
          <w:lang w:val="en-GB"/>
        </w:rPr>
        <w:t>-</w:t>
      </w:r>
      <w:proofErr w:type="gramStart"/>
      <w:r w:rsidR="00172787" w:rsidRPr="00953317">
        <w:rPr>
          <w:lang w:val="en-GB"/>
        </w:rPr>
        <w:t>².s</w:t>
      </w:r>
      <w:proofErr w:type="gramEnd"/>
      <w:r w:rsidR="00172787" w:rsidRPr="00953317">
        <w:rPr>
          <w:vertAlign w:val="superscript"/>
          <w:lang w:val="en-GB"/>
        </w:rPr>
        <w:t>-1</w:t>
      </w:r>
      <w:r w:rsidR="00172787" w:rsidRPr="00953317">
        <w:rPr>
          <w:lang w:val="en-GB"/>
        </w:rPr>
        <w:t xml:space="preserve"> during the day. S</w:t>
      </w:r>
      <w:r w:rsidR="0078115C" w:rsidRPr="00953317">
        <w:rPr>
          <w:lang w:val="en-GB"/>
        </w:rPr>
        <w:t xml:space="preserve">eedlings were </w:t>
      </w:r>
      <w:r w:rsidR="00172787" w:rsidRPr="00953317">
        <w:rPr>
          <w:lang w:val="en-GB"/>
        </w:rPr>
        <w:t>daily provided</w:t>
      </w:r>
      <w:r w:rsidR="0078115C" w:rsidRPr="00953317">
        <w:rPr>
          <w:lang w:val="en-GB"/>
        </w:rPr>
        <w:t xml:space="preserve"> with a </w:t>
      </w:r>
      <w:r w:rsidR="00EB2292" w:rsidRPr="00953317">
        <w:rPr>
          <w:lang w:val="en-GB"/>
        </w:rPr>
        <w:t>liquid nutrient solution</w:t>
      </w:r>
      <w:r w:rsidR="00773998" w:rsidRPr="00953317">
        <w:rPr>
          <w:lang w:val="en-GB"/>
        </w:rPr>
        <w:t xml:space="preserve"> </w:t>
      </w:r>
      <w:r w:rsidR="00172787" w:rsidRPr="00953317">
        <w:rPr>
          <w:lang w:val="en-GB"/>
        </w:rPr>
        <w:t xml:space="preserve">that contained water, N, P, K and all micronutrients </w:t>
      </w:r>
      <w:r w:rsidR="00E274DF" w:rsidRPr="00953317">
        <w:rPr>
          <w:lang w:val="en-GB"/>
        </w:rPr>
        <w:t xml:space="preserve">required </w:t>
      </w:r>
      <w:r w:rsidR="00172787" w:rsidRPr="00953317">
        <w:rPr>
          <w:lang w:val="en-GB"/>
        </w:rPr>
        <w:t>for plant growth</w:t>
      </w:r>
      <w:r w:rsidR="00EB2292" w:rsidRPr="00953317">
        <w:rPr>
          <w:lang w:val="en-GB"/>
        </w:rPr>
        <w:t xml:space="preserve"> (see </w:t>
      </w:r>
      <w:r w:rsidR="00172787" w:rsidRPr="00953317">
        <w:rPr>
          <w:lang w:val="en-GB"/>
        </w:rPr>
        <w:t xml:space="preserve">the </w:t>
      </w:r>
      <w:r w:rsidR="00EB2292" w:rsidRPr="00953317">
        <w:rPr>
          <w:lang w:val="en-GB"/>
        </w:rPr>
        <w:t>description</w:t>
      </w:r>
      <w:r w:rsidR="00172787" w:rsidRPr="00953317">
        <w:rPr>
          <w:lang w:val="en-GB"/>
        </w:rPr>
        <w:t xml:space="preserve"> of the solution</w:t>
      </w:r>
      <w:r w:rsidR="00EB2292" w:rsidRPr="00953317">
        <w:rPr>
          <w:lang w:val="en-GB"/>
        </w:rPr>
        <w:t xml:space="preserve"> in </w:t>
      </w:r>
      <w:commentRangeStart w:id="3"/>
      <w:r w:rsidR="00EB2292" w:rsidRPr="00953317">
        <w:rPr>
          <w:highlight w:val="yellow"/>
          <w:lang w:val="en-GB"/>
        </w:rPr>
        <w:t>Supplementary Table 2</w:t>
      </w:r>
      <w:commentRangeEnd w:id="3"/>
      <w:r w:rsidR="007635B3" w:rsidRPr="00953317">
        <w:rPr>
          <w:rStyle w:val="Marquedecommentaire"/>
          <w:highlight w:val="yellow"/>
          <w:lang w:val="en-GB"/>
        </w:rPr>
        <w:commentReference w:id="3"/>
      </w:r>
      <w:r w:rsidR="00EB2292" w:rsidRPr="00953317">
        <w:rPr>
          <w:lang w:val="en-GB"/>
        </w:rPr>
        <w:t>)</w:t>
      </w:r>
      <w:r w:rsidR="00172787" w:rsidRPr="00953317">
        <w:rPr>
          <w:lang w:val="en-GB"/>
        </w:rPr>
        <w:t>.</w:t>
      </w:r>
      <w:r w:rsidR="00257AEE" w:rsidRPr="00953317">
        <w:rPr>
          <w:lang w:val="en-GB"/>
        </w:rPr>
        <w:t xml:space="preserve"> </w:t>
      </w:r>
      <w:r w:rsidR="00E274DF" w:rsidRPr="00953317">
        <w:rPr>
          <w:lang w:val="en-GB"/>
        </w:rPr>
        <w:t xml:space="preserve">The water content of each </w:t>
      </w:r>
      <w:proofErr w:type="spellStart"/>
      <w:r w:rsidR="00E274DF" w:rsidRPr="00953317">
        <w:rPr>
          <w:lang w:val="en-GB"/>
        </w:rPr>
        <w:t>RhizoTube</w:t>
      </w:r>
      <w:proofErr w:type="spellEnd"/>
      <w:r w:rsidR="00861FBA" w:rsidRPr="00953317">
        <w:rPr>
          <w:lang w:val="en-GB"/>
        </w:rPr>
        <w:t>®</w:t>
      </w:r>
      <w:r w:rsidR="00E274DF" w:rsidRPr="00953317">
        <w:rPr>
          <w:lang w:val="en-GB"/>
        </w:rPr>
        <w:t xml:space="preserve"> was monitored each day, and the amounts of nutrient solution were adjusted to maintain the </w:t>
      </w:r>
      <w:proofErr w:type="spellStart"/>
      <w:r w:rsidR="00E274DF" w:rsidRPr="00953317">
        <w:rPr>
          <w:lang w:val="en-GB"/>
        </w:rPr>
        <w:t>RhizoTubes</w:t>
      </w:r>
      <w:proofErr w:type="spellEnd"/>
      <w:r w:rsidR="00861FBA" w:rsidRPr="00953317">
        <w:rPr>
          <w:lang w:val="en-GB"/>
        </w:rPr>
        <w:t>®</w:t>
      </w:r>
      <w:r w:rsidR="00E274DF" w:rsidRPr="00953317">
        <w:rPr>
          <w:lang w:val="en-GB"/>
        </w:rPr>
        <w:t xml:space="preserve"> at 100% of their water storage capacity</w:t>
      </w:r>
      <w:r w:rsidR="004D073B" w:rsidRPr="00953317">
        <w:rPr>
          <w:lang w:val="en-GB"/>
        </w:rPr>
        <w:t xml:space="preserve"> (Supplementary Figure 1).</w:t>
      </w:r>
      <w:r w:rsidR="00BE3160" w:rsidRPr="00953317">
        <w:rPr>
          <w:lang w:val="en-GB"/>
        </w:rPr>
        <w:t xml:space="preserve"> In the S treatment,</w:t>
      </w:r>
      <w:r w:rsidR="00E274DF" w:rsidRPr="00953317">
        <w:rPr>
          <w:lang w:val="en-GB"/>
        </w:rPr>
        <w:t xml:space="preserve"> </w:t>
      </w:r>
      <w:r w:rsidR="00BE3160" w:rsidRPr="00953317">
        <w:rPr>
          <w:lang w:val="en-GB"/>
        </w:rPr>
        <w:t xml:space="preserve">the provision of </w:t>
      </w:r>
      <w:r w:rsidR="004D073B" w:rsidRPr="00953317">
        <w:rPr>
          <w:lang w:val="en-GB"/>
        </w:rPr>
        <w:t xml:space="preserve">nutritive solution </w:t>
      </w:r>
      <w:r w:rsidR="006D625A" w:rsidRPr="00953317">
        <w:rPr>
          <w:lang w:val="en-GB"/>
        </w:rPr>
        <w:t xml:space="preserve">was stopped </w:t>
      </w:r>
      <w:r w:rsidR="00BE3160" w:rsidRPr="00953317">
        <w:rPr>
          <w:lang w:val="en-GB"/>
        </w:rPr>
        <w:t>on the 28</w:t>
      </w:r>
      <w:r w:rsidR="00BE3160" w:rsidRPr="00953317">
        <w:rPr>
          <w:vertAlign w:val="superscript"/>
          <w:lang w:val="en-GB"/>
        </w:rPr>
        <w:t>th</w:t>
      </w:r>
      <w:r w:rsidR="00BE3160" w:rsidRPr="00953317">
        <w:rPr>
          <w:lang w:val="en-GB"/>
        </w:rPr>
        <w:t xml:space="preserve"> of June (four days after seedling transfer)</w:t>
      </w:r>
      <w:r w:rsidR="004D073B" w:rsidRPr="00953317">
        <w:rPr>
          <w:lang w:val="en-GB"/>
        </w:rPr>
        <w:t xml:space="preserve"> such that the water content progressively decreased to reach 55% of the full storage capacity by the end of the experiment (Supplementary Figure 1).</w:t>
      </w:r>
    </w:p>
    <w:p w14:paraId="380D2A94" w14:textId="30AF3B6C" w:rsidR="00DD5B54" w:rsidRPr="00953317" w:rsidRDefault="008844EC" w:rsidP="00DD5B54">
      <w:pPr>
        <w:pStyle w:val="Titre2"/>
        <w:rPr>
          <w:lang w:val="en-GB"/>
        </w:rPr>
      </w:pPr>
      <w:r w:rsidRPr="00953317">
        <w:rPr>
          <w:highlight w:val="yellow"/>
          <w:lang w:val="en-GB"/>
        </w:rPr>
        <w:t>Phenotyping</w:t>
      </w:r>
    </w:p>
    <w:p w14:paraId="332F200A" w14:textId="65254A55" w:rsidR="00EB08C5" w:rsidRPr="00953317" w:rsidRDefault="009C0AB1" w:rsidP="00E4623B">
      <w:pPr>
        <w:rPr>
          <w:lang w:val="en-GB"/>
        </w:rPr>
      </w:pPr>
      <w:r w:rsidRPr="00953317">
        <w:rPr>
          <w:lang w:val="en-GB"/>
        </w:rPr>
        <w:t xml:space="preserve">Root traits were measured </w:t>
      </w:r>
      <w:r w:rsidR="0066466C" w:rsidRPr="00953317">
        <w:rPr>
          <w:lang w:val="en-GB"/>
        </w:rPr>
        <w:t xml:space="preserve">at the </w:t>
      </w:r>
      <w:proofErr w:type="spellStart"/>
      <w:r w:rsidR="0066466C" w:rsidRPr="00953317">
        <w:rPr>
          <w:lang w:val="en-GB"/>
        </w:rPr>
        <w:t>Rhizo</w:t>
      </w:r>
      <w:r w:rsidR="00E516CF" w:rsidRPr="00953317">
        <w:rPr>
          <w:lang w:val="en-GB"/>
        </w:rPr>
        <w:t>T</w:t>
      </w:r>
      <w:r w:rsidR="0066466C" w:rsidRPr="00953317">
        <w:rPr>
          <w:lang w:val="en-GB"/>
        </w:rPr>
        <w:t>ube</w:t>
      </w:r>
      <w:proofErr w:type="spellEnd"/>
      <w:r w:rsidR="0066466C" w:rsidRPr="00953317">
        <w:rPr>
          <w:lang w:val="en-GB"/>
        </w:rPr>
        <w:t xml:space="preserve">® level based on </w:t>
      </w:r>
      <w:r w:rsidRPr="00953317">
        <w:rPr>
          <w:lang w:val="en-GB"/>
        </w:rPr>
        <w:t xml:space="preserve">image analysis. Images of each </w:t>
      </w:r>
      <w:proofErr w:type="spellStart"/>
      <w:r w:rsidRPr="00953317">
        <w:rPr>
          <w:lang w:val="en-GB"/>
        </w:rPr>
        <w:t>RhizoTube</w:t>
      </w:r>
      <w:proofErr w:type="spellEnd"/>
      <w:r w:rsidRPr="00953317">
        <w:rPr>
          <w:lang w:val="en-GB"/>
        </w:rPr>
        <w:t>® were taken on the 15</w:t>
      </w:r>
      <w:r w:rsidRPr="00953317">
        <w:rPr>
          <w:vertAlign w:val="superscript"/>
          <w:lang w:val="en-GB"/>
        </w:rPr>
        <w:t>th</w:t>
      </w:r>
      <w:r w:rsidRPr="00953317">
        <w:rPr>
          <w:lang w:val="en-GB"/>
        </w:rPr>
        <w:t xml:space="preserve"> of July (i.e., one day bef</w:t>
      </w:r>
      <w:r w:rsidR="00E92062" w:rsidRPr="00953317">
        <w:rPr>
          <w:lang w:val="en-GB"/>
        </w:rPr>
        <w:t xml:space="preserve">ore harvest). </w:t>
      </w:r>
      <w:commentRangeStart w:id="4"/>
      <w:r w:rsidR="007173A0" w:rsidRPr="00953317">
        <w:rPr>
          <w:highlight w:val="yellow"/>
          <w:lang w:val="en-GB"/>
        </w:rPr>
        <w:t xml:space="preserve">DESCRPTION OF </w:t>
      </w:r>
      <w:r w:rsidR="00E4623B" w:rsidRPr="00953317">
        <w:rPr>
          <w:highlight w:val="yellow"/>
          <w:lang w:val="en-GB"/>
        </w:rPr>
        <w:t xml:space="preserve">IMAGE ANALYSIS </w:t>
      </w:r>
      <w:r w:rsidR="007173A0" w:rsidRPr="00953317">
        <w:rPr>
          <w:highlight w:val="yellow"/>
          <w:lang w:val="en-GB"/>
        </w:rPr>
        <w:t>PROCESS</w:t>
      </w:r>
      <w:commentRangeEnd w:id="4"/>
      <w:r w:rsidR="007173A0" w:rsidRPr="00953317">
        <w:rPr>
          <w:rStyle w:val="Marquedecommentaire"/>
          <w:highlight w:val="yellow"/>
          <w:lang w:val="en-GB"/>
        </w:rPr>
        <w:commentReference w:id="4"/>
      </w:r>
      <w:r w:rsidR="007173A0" w:rsidRPr="00953317">
        <w:rPr>
          <w:lang w:val="en-GB"/>
        </w:rPr>
        <w:t xml:space="preserve">. </w:t>
      </w:r>
      <w:r w:rsidR="00E92062" w:rsidRPr="00953317">
        <w:rPr>
          <w:lang w:val="en-GB"/>
        </w:rPr>
        <w:t>Three traits were computed</w:t>
      </w:r>
      <w:r w:rsidRPr="00953317">
        <w:rPr>
          <w:lang w:val="en-GB"/>
        </w:rPr>
        <w:t xml:space="preserve"> </w:t>
      </w:r>
      <w:r w:rsidR="00E92062" w:rsidRPr="00953317">
        <w:rPr>
          <w:lang w:val="en-GB"/>
        </w:rPr>
        <w:t>following</w:t>
      </w:r>
      <w:r w:rsidRPr="00953317">
        <w:rPr>
          <w:lang w:val="en-GB"/>
        </w:rPr>
        <w:t xml:space="preserve"> image</w:t>
      </w:r>
      <w:r w:rsidR="00E92062" w:rsidRPr="00953317">
        <w:rPr>
          <w:lang w:val="en-GB"/>
        </w:rPr>
        <w:t xml:space="preserve"> processing</w:t>
      </w:r>
      <w:r w:rsidRPr="00953317">
        <w:rPr>
          <w:lang w:val="en-GB"/>
        </w:rPr>
        <w:t>: root dep</w:t>
      </w:r>
      <w:r w:rsidR="0066466C" w:rsidRPr="00953317">
        <w:rPr>
          <w:lang w:val="en-GB"/>
        </w:rPr>
        <w:t>th, which was the</w:t>
      </w:r>
      <w:r w:rsidR="000A1903" w:rsidRPr="00953317">
        <w:rPr>
          <w:lang w:val="en-GB"/>
        </w:rPr>
        <w:t xml:space="preserve"> distance between the top of the </w:t>
      </w:r>
      <w:proofErr w:type="spellStart"/>
      <w:r w:rsidR="000A1903" w:rsidRPr="00953317">
        <w:rPr>
          <w:lang w:val="en-GB"/>
        </w:rPr>
        <w:t>RhizoTube</w:t>
      </w:r>
      <w:proofErr w:type="spellEnd"/>
      <w:r w:rsidR="000A1903" w:rsidRPr="00953317">
        <w:rPr>
          <w:lang w:val="en-GB"/>
        </w:rPr>
        <w:t>® and the deepest root pixel;</w:t>
      </w:r>
      <w:r w:rsidR="0066466C" w:rsidRPr="00953317">
        <w:rPr>
          <w:lang w:val="en-GB"/>
        </w:rPr>
        <w:t xml:space="preserve"> root length, which was the total length</w:t>
      </w:r>
      <w:r w:rsidR="00E92062" w:rsidRPr="00953317">
        <w:rPr>
          <w:lang w:val="en-GB"/>
        </w:rPr>
        <w:t xml:space="preserve"> of</w:t>
      </w:r>
      <w:r w:rsidR="0066466C" w:rsidRPr="00953317">
        <w:rPr>
          <w:lang w:val="en-GB"/>
        </w:rPr>
        <w:t xml:space="preserve"> roots detected on the image</w:t>
      </w:r>
      <w:r w:rsidR="000A1903" w:rsidRPr="00953317">
        <w:rPr>
          <w:lang w:val="en-GB"/>
        </w:rPr>
        <w:t>;</w:t>
      </w:r>
      <w:r w:rsidR="00E92062" w:rsidRPr="00953317">
        <w:rPr>
          <w:lang w:val="en-GB"/>
        </w:rPr>
        <w:t xml:space="preserve"> and root </w:t>
      </w:r>
      <w:r w:rsidR="009D57F1">
        <w:rPr>
          <w:lang w:val="en-GB"/>
        </w:rPr>
        <w:t>area</w:t>
      </w:r>
      <w:r w:rsidR="00E92062" w:rsidRPr="00953317">
        <w:rPr>
          <w:lang w:val="en-GB"/>
        </w:rPr>
        <w:t xml:space="preserve"> which was the 2D projecte</w:t>
      </w:r>
      <w:r w:rsidR="007635B3" w:rsidRPr="00953317">
        <w:rPr>
          <w:lang w:val="en-GB"/>
        </w:rPr>
        <w:t xml:space="preserve">d area of the total root system. Root </w:t>
      </w:r>
      <w:r w:rsidR="009D57F1">
        <w:rPr>
          <w:lang w:val="en-GB"/>
        </w:rPr>
        <w:t>area</w:t>
      </w:r>
      <w:r w:rsidR="007635B3" w:rsidRPr="00953317">
        <w:rPr>
          <w:lang w:val="en-GB"/>
        </w:rPr>
        <w:t xml:space="preserve"> combines </w:t>
      </w:r>
      <w:r w:rsidR="00E92062" w:rsidRPr="00953317">
        <w:rPr>
          <w:lang w:val="en-GB"/>
        </w:rPr>
        <w:t>information on</w:t>
      </w:r>
      <w:r w:rsidR="007635B3" w:rsidRPr="00953317">
        <w:rPr>
          <w:lang w:val="en-GB"/>
        </w:rPr>
        <w:t xml:space="preserve"> both</w:t>
      </w:r>
      <w:r w:rsidR="00E92062" w:rsidRPr="00953317">
        <w:rPr>
          <w:lang w:val="en-GB"/>
        </w:rPr>
        <w:t xml:space="preserve"> root length and root diameter. We did not consider root depth in </w:t>
      </w:r>
      <w:r w:rsidR="00312876" w:rsidRPr="00953317">
        <w:rPr>
          <w:lang w:val="en-GB"/>
        </w:rPr>
        <w:t>our</w:t>
      </w:r>
      <w:r w:rsidR="00E92062" w:rsidRPr="00953317">
        <w:rPr>
          <w:lang w:val="en-GB"/>
        </w:rPr>
        <w:t xml:space="preserve"> analys</w:t>
      </w:r>
      <w:r w:rsidR="00312876" w:rsidRPr="00953317">
        <w:rPr>
          <w:lang w:val="en-GB"/>
        </w:rPr>
        <w:t>e</w:t>
      </w:r>
      <w:r w:rsidR="00E92062" w:rsidRPr="00953317">
        <w:rPr>
          <w:lang w:val="en-GB"/>
        </w:rPr>
        <w:t>s</w:t>
      </w:r>
      <w:r w:rsidR="00312876" w:rsidRPr="00953317">
        <w:rPr>
          <w:lang w:val="en-GB"/>
        </w:rPr>
        <w:t xml:space="preserve"> </w:t>
      </w:r>
      <w:r w:rsidR="00534258" w:rsidRPr="00953317">
        <w:rPr>
          <w:lang w:val="en-GB"/>
        </w:rPr>
        <w:t>because</w:t>
      </w:r>
      <w:r w:rsidR="001C64D1" w:rsidRPr="00953317">
        <w:rPr>
          <w:lang w:val="en-GB"/>
        </w:rPr>
        <w:t xml:space="preserve"> root tips reached the bottom of the </w:t>
      </w:r>
      <w:proofErr w:type="spellStart"/>
      <w:r w:rsidR="007635B3" w:rsidRPr="00953317">
        <w:rPr>
          <w:lang w:val="en-GB"/>
        </w:rPr>
        <w:t>Rhizo</w:t>
      </w:r>
      <w:r w:rsidR="00E516CF" w:rsidRPr="00953317">
        <w:rPr>
          <w:lang w:val="en-GB"/>
        </w:rPr>
        <w:t>T</w:t>
      </w:r>
      <w:r w:rsidR="007635B3" w:rsidRPr="00953317">
        <w:rPr>
          <w:lang w:val="en-GB"/>
        </w:rPr>
        <w:t>ubes</w:t>
      </w:r>
      <w:proofErr w:type="spellEnd"/>
      <w:r w:rsidR="007635B3" w:rsidRPr="00953317">
        <w:rPr>
          <w:lang w:val="en-GB"/>
        </w:rPr>
        <w:t xml:space="preserve">® </w:t>
      </w:r>
      <w:r w:rsidR="001C64D1" w:rsidRPr="00953317">
        <w:rPr>
          <w:lang w:val="en-GB"/>
        </w:rPr>
        <w:t>in most cases</w:t>
      </w:r>
      <w:r w:rsidR="007635B3" w:rsidRPr="00953317">
        <w:rPr>
          <w:lang w:val="en-GB"/>
        </w:rPr>
        <w:t xml:space="preserve">, leading to highly left-skewed trait distribution </w:t>
      </w:r>
      <w:r w:rsidR="001C64D1" w:rsidRPr="00953317">
        <w:rPr>
          <w:lang w:val="en-GB"/>
        </w:rPr>
        <w:t>and</w:t>
      </w:r>
      <w:r w:rsidR="007635B3" w:rsidRPr="00953317">
        <w:rPr>
          <w:lang w:val="en-GB"/>
        </w:rPr>
        <w:t xml:space="preserve"> very low </w:t>
      </w:r>
      <w:r w:rsidR="00E4623B" w:rsidRPr="00953317">
        <w:rPr>
          <w:lang w:val="en-GB"/>
        </w:rPr>
        <w:t xml:space="preserve">trait </w:t>
      </w:r>
      <w:r w:rsidR="007635B3" w:rsidRPr="00953317">
        <w:rPr>
          <w:lang w:val="en-GB"/>
        </w:rPr>
        <w:t>variability.</w:t>
      </w:r>
      <w:r w:rsidR="00312876" w:rsidRPr="00953317">
        <w:rPr>
          <w:lang w:val="en-GB"/>
        </w:rPr>
        <w:t xml:space="preserve"> </w:t>
      </w:r>
    </w:p>
    <w:p w14:paraId="526389DA" w14:textId="12454A62" w:rsidR="00EB08C5" w:rsidRPr="00953317" w:rsidRDefault="00EB08C5" w:rsidP="00DD5B54">
      <w:pPr>
        <w:rPr>
          <w:lang w:val="en-GB"/>
        </w:rPr>
      </w:pPr>
      <w:r w:rsidRPr="00953317">
        <w:rPr>
          <w:lang w:val="en-GB"/>
        </w:rPr>
        <w:t xml:space="preserve">At harvest, </w:t>
      </w:r>
      <w:r w:rsidR="001E3271" w:rsidRPr="00953317">
        <w:rPr>
          <w:lang w:val="en-GB"/>
        </w:rPr>
        <w:t xml:space="preserve">plants were extracted from the </w:t>
      </w:r>
      <w:proofErr w:type="spellStart"/>
      <w:r w:rsidR="001E3271" w:rsidRPr="00953317">
        <w:rPr>
          <w:lang w:val="en-GB"/>
        </w:rPr>
        <w:t>R</w:t>
      </w:r>
      <w:r w:rsidRPr="00953317">
        <w:rPr>
          <w:lang w:val="en-GB"/>
        </w:rPr>
        <w:t>hizo</w:t>
      </w:r>
      <w:r w:rsidR="001E3271" w:rsidRPr="00953317">
        <w:rPr>
          <w:lang w:val="en-GB"/>
        </w:rPr>
        <w:t>T</w:t>
      </w:r>
      <w:r w:rsidRPr="00953317">
        <w:rPr>
          <w:lang w:val="en-GB"/>
        </w:rPr>
        <w:t>ubes</w:t>
      </w:r>
      <w:proofErr w:type="spellEnd"/>
      <w:r w:rsidR="001E3271" w:rsidRPr="00953317">
        <w:rPr>
          <w:lang w:val="en-GB"/>
        </w:rPr>
        <w:t>®</w:t>
      </w:r>
      <w:r w:rsidRPr="00953317">
        <w:rPr>
          <w:lang w:val="en-GB"/>
        </w:rPr>
        <w:t xml:space="preserve"> and we counted the numbe</w:t>
      </w:r>
      <w:r w:rsidR="001E3271" w:rsidRPr="00953317">
        <w:rPr>
          <w:lang w:val="en-GB"/>
        </w:rPr>
        <w:t xml:space="preserve">r of leaves on the main tiller </w:t>
      </w:r>
      <w:r w:rsidR="002C6524" w:rsidRPr="00953317">
        <w:rPr>
          <w:lang w:val="en-GB"/>
        </w:rPr>
        <w:t xml:space="preserve">(hereafter “# leaves”) </w:t>
      </w:r>
      <w:r w:rsidR="001E3271" w:rsidRPr="00953317">
        <w:rPr>
          <w:lang w:val="en-GB"/>
        </w:rPr>
        <w:t xml:space="preserve">and the </w:t>
      </w:r>
      <w:r w:rsidR="00BB6D01" w:rsidRPr="00953317">
        <w:rPr>
          <w:lang w:val="en-GB"/>
        </w:rPr>
        <w:t>total number</w:t>
      </w:r>
      <w:r w:rsidR="001E3271" w:rsidRPr="00953317">
        <w:rPr>
          <w:lang w:val="en-GB"/>
        </w:rPr>
        <w:t xml:space="preserve"> of tillers</w:t>
      </w:r>
      <w:r w:rsidR="002C6524" w:rsidRPr="00953317">
        <w:rPr>
          <w:lang w:val="en-GB"/>
        </w:rPr>
        <w:t xml:space="preserve"> (hereafter “# tillers”)</w:t>
      </w:r>
      <w:r w:rsidR="00AC0975" w:rsidRPr="00953317">
        <w:rPr>
          <w:lang w:val="en-GB"/>
        </w:rPr>
        <w:t xml:space="preserve"> </w:t>
      </w:r>
      <w:r w:rsidR="00BB6D01" w:rsidRPr="00953317">
        <w:rPr>
          <w:lang w:val="en-GB"/>
        </w:rPr>
        <w:t>on</w:t>
      </w:r>
      <w:r w:rsidR="00AC0975" w:rsidRPr="00953317">
        <w:rPr>
          <w:lang w:val="en-GB"/>
        </w:rPr>
        <w:t xml:space="preserve"> each plant</w:t>
      </w:r>
      <w:r w:rsidR="001E3271" w:rsidRPr="00953317">
        <w:rPr>
          <w:lang w:val="en-GB"/>
        </w:rPr>
        <w:t>. Above and belowground biomass</w:t>
      </w:r>
      <w:r w:rsidR="001B5665">
        <w:rPr>
          <w:lang w:val="en-GB"/>
        </w:rPr>
        <w:t>es</w:t>
      </w:r>
      <w:r w:rsidR="001E3271" w:rsidRPr="00953317">
        <w:rPr>
          <w:lang w:val="en-GB"/>
        </w:rPr>
        <w:t xml:space="preserve"> were separated and dried at </w:t>
      </w:r>
      <w:commentRangeStart w:id="5"/>
      <w:r w:rsidR="001E3271" w:rsidRPr="00953317">
        <w:rPr>
          <w:highlight w:val="yellow"/>
          <w:lang w:val="en-GB"/>
        </w:rPr>
        <w:t>XX °C</w:t>
      </w:r>
      <w:r w:rsidR="001E3271" w:rsidRPr="00953317">
        <w:rPr>
          <w:lang w:val="en-GB"/>
        </w:rPr>
        <w:t xml:space="preserve"> during </w:t>
      </w:r>
      <w:r w:rsidR="001E3271" w:rsidRPr="00953317">
        <w:rPr>
          <w:highlight w:val="yellow"/>
          <w:lang w:val="en-GB"/>
        </w:rPr>
        <w:t>XX days</w:t>
      </w:r>
      <w:r w:rsidR="001E3271" w:rsidRPr="00953317">
        <w:rPr>
          <w:lang w:val="en-GB"/>
        </w:rPr>
        <w:t xml:space="preserve"> </w:t>
      </w:r>
      <w:commentRangeEnd w:id="5"/>
      <w:r w:rsidR="00E4623B" w:rsidRPr="00953317">
        <w:rPr>
          <w:rStyle w:val="Marquedecommentaire"/>
          <w:lang w:val="en-GB"/>
        </w:rPr>
        <w:commentReference w:id="5"/>
      </w:r>
      <w:r w:rsidR="001E3271" w:rsidRPr="00953317">
        <w:rPr>
          <w:lang w:val="en-GB"/>
        </w:rPr>
        <w:t xml:space="preserve">before weighing to </w:t>
      </w:r>
      <w:r w:rsidR="00BB6D01" w:rsidRPr="00953317">
        <w:rPr>
          <w:lang w:val="en-GB"/>
        </w:rPr>
        <w:t>determine</w:t>
      </w:r>
      <w:r w:rsidR="001E3271" w:rsidRPr="00953317">
        <w:rPr>
          <w:lang w:val="en-GB"/>
        </w:rPr>
        <w:t xml:space="preserve"> shoot biomass, root biomass, </w:t>
      </w:r>
      <w:proofErr w:type="spellStart"/>
      <w:r w:rsidR="001E3271" w:rsidRPr="00953317">
        <w:rPr>
          <w:lang w:val="en-GB"/>
        </w:rPr>
        <w:t>root:shoot</w:t>
      </w:r>
      <w:proofErr w:type="spellEnd"/>
      <w:r w:rsidR="001E3271" w:rsidRPr="00953317">
        <w:rPr>
          <w:lang w:val="en-GB"/>
        </w:rPr>
        <w:t xml:space="preserve"> ratio, and total biomass. Leaf nitrogen </w:t>
      </w:r>
      <w:r w:rsidR="001E3271" w:rsidRPr="00953317">
        <w:rPr>
          <w:lang w:val="en-GB"/>
        </w:rPr>
        <w:lastRenderedPageBreak/>
        <w:t xml:space="preserve">content </w:t>
      </w:r>
      <w:r w:rsidR="002C6524" w:rsidRPr="00953317">
        <w:rPr>
          <w:lang w:val="en-GB"/>
        </w:rPr>
        <w:t xml:space="preserve">(hereafter “leaf N”) </w:t>
      </w:r>
      <w:r w:rsidR="001E3271" w:rsidRPr="00953317">
        <w:rPr>
          <w:lang w:val="en-GB"/>
        </w:rPr>
        <w:t>was measured with Near-Infrared Spectrometry (NIRS).</w:t>
      </w:r>
      <w:r w:rsidR="001C64D1" w:rsidRPr="00953317">
        <w:rPr>
          <w:lang w:val="en-GB"/>
        </w:rPr>
        <w:t xml:space="preserve"> </w:t>
      </w:r>
      <w:r w:rsidR="001E3271" w:rsidRPr="00953317">
        <w:rPr>
          <w:lang w:val="en-GB"/>
        </w:rPr>
        <w:t xml:space="preserve">We measured one NIR spectrum per leaf per plant in each </w:t>
      </w:r>
      <w:proofErr w:type="spellStart"/>
      <w:r w:rsidR="001E3271" w:rsidRPr="00953317">
        <w:rPr>
          <w:lang w:val="en-GB"/>
        </w:rPr>
        <w:t>Rhizo</w:t>
      </w:r>
      <w:r w:rsidR="00E516CF" w:rsidRPr="00953317">
        <w:rPr>
          <w:lang w:val="en-GB"/>
        </w:rPr>
        <w:t>T</w:t>
      </w:r>
      <w:r w:rsidR="001E3271" w:rsidRPr="00953317">
        <w:rPr>
          <w:lang w:val="en-GB"/>
        </w:rPr>
        <w:t>ube</w:t>
      </w:r>
      <w:proofErr w:type="spellEnd"/>
      <w:r w:rsidR="001E3271" w:rsidRPr="00953317">
        <w:rPr>
          <w:lang w:val="en-GB"/>
        </w:rPr>
        <w:t xml:space="preserve">® (i.e., six </w:t>
      </w:r>
      <w:proofErr w:type="gramStart"/>
      <w:r w:rsidR="001E3271" w:rsidRPr="00953317">
        <w:rPr>
          <w:lang w:val="en-GB"/>
        </w:rPr>
        <w:t>spectrum</w:t>
      </w:r>
      <w:proofErr w:type="gramEnd"/>
      <w:r w:rsidR="001E3271" w:rsidRPr="00953317">
        <w:rPr>
          <w:lang w:val="en-GB"/>
        </w:rPr>
        <w:t xml:space="preserve"> per </w:t>
      </w:r>
      <w:proofErr w:type="spellStart"/>
      <w:r w:rsidR="001E3271" w:rsidRPr="00953317">
        <w:rPr>
          <w:lang w:val="en-GB"/>
        </w:rPr>
        <w:t>Rhizo</w:t>
      </w:r>
      <w:r w:rsidR="00E516CF" w:rsidRPr="00953317">
        <w:rPr>
          <w:lang w:val="en-GB"/>
        </w:rPr>
        <w:t>T</w:t>
      </w:r>
      <w:r w:rsidR="001E3271" w:rsidRPr="00953317">
        <w:rPr>
          <w:lang w:val="en-GB"/>
        </w:rPr>
        <w:t>ube</w:t>
      </w:r>
      <w:proofErr w:type="spellEnd"/>
      <w:r w:rsidR="001E3271" w:rsidRPr="00953317">
        <w:rPr>
          <w:lang w:val="en-GB"/>
        </w:rPr>
        <w:t>®)</w:t>
      </w:r>
      <w:r w:rsidR="001B5665">
        <w:rPr>
          <w:lang w:val="en-GB"/>
        </w:rPr>
        <w:t xml:space="preserve"> using the </w:t>
      </w:r>
      <w:proofErr w:type="spellStart"/>
      <w:r w:rsidR="001B5665">
        <w:rPr>
          <w:lang w:val="en-GB"/>
        </w:rPr>
        <w:t>Fieldspec</w:t>
      </w:r>
      <w:proofErr w:type="spellEnd"/>
      <w:r w:rsidR="001B5665">
        <w:rPr>
          <w:lang w:val="en-GB"/>
        </w:rPr>
        <w:t xml:space="preserve"> 2500© (Analytical Spectral Devices, Inc. (ASD), Boulder, CO, USA) spectrometer</w:t>
      </w:r>
      <w:r w:rsidR="001E3271" w:rsidRPr="00953317">
        <w:rPr>
          <w:lang w:val="en-GB"/>
        </w:rPr>
        <w:t xml:space="preserve">. </w:t>
      </w:r>
      <w:r w:rsidR="00CC0CAD" w:rsidRPr="00953317">
        <w:rPr>
          <w:lang w:val="en-GB"/>
        </w:rPr>
        <w:t>NIRS measurements were done one day before the harvest (i.e., on the 15</w:t>
      </w:r>
      <w:r w:rsidR="00CC0CAD" w:rsidRPr="00953317">
        <w:rPr>
          <w:vertAlign w:val="superscript"/>
          <w:lang w:val="en-GB"/>
        </w:rPr>
        <w:t>th</w:t>
      </w:r>
      <w:r w:rsidR="00CC0CAD" w:rsidRPr="00953317">
        <w:rPr>
          <w:lang w:val="en-GB"/>
        </w:rPr>
        <w:t xml:space="preserve"> for the </w:t>
      </w:r>
      <w:proofErr w:type="spellStart"/>
      <w:r w:rsidR="00CC0CAD" w:rsidRPr="00953317">
        <w:rPr>
          <w:lang w:val="en-GB"/>
        </w:rPr>
        <w:t>Rhizotubes</w:t>
      </w:r>
      <w:proofErr w:type="spellEnd"/>
      <w:r w:rsidR="00CC0CAD" w:rsidRPr="00953317">
        <w:rPr>
          <w:lang w:val="en-GB"/>
        </w:rPr>
        <w:t xml:space="preserve"> harvested on the 16</w:t>
      </w:r>
      <w:r w:rsidR="00CC0CAD" w:rsidRPr="00953317">
        <w:rPr>
          <w:vertAlign w:val="superscript"/>
          <w:lang w:val="en-GB"/>
        </w:rPr>
        <w:t>th</w:t>
      </w:r>
      <w:r w:rsidR="00CC0CAD" w:rsidRPr="00953317">
        <w:rPr>
          <w:lang w:val="en-GB"/>
        </w:rPr>
        <w:t>, on the 16</w:t>
      </w:r>
      <w:r w:rsidR="00CC0CAD" w:rsidRPr="00953317">
        <w:rPr>
          <w:vertAlign w:val="superscript"/>
          <w:lang w:val="en-GB"/>
        </w:rPr>
        <w:t>th</w:t>
      </w:r>
      <w:r w:rsidR="00CC0CAD" w:rsidRPr="00953317">
        <w:rPr>
          <w:lang w:val="en-GB"/>
        </w:rPr>
        <w:t xml:space="preserve"> for the </w:t>
      </w:r>
      <w:proofErr w:type="spellStart"/>
      <w:r w:rsidR="00CC0CAD" w:rsidRPr="00953317">
        <w:rPr>
          <w:lang w:val="en-GB"/>
        </w:rPr>
        <w:t>Rhizo</w:t>
      </w:r>
      <w:r w:rsidR="00E516CF" w:rsidRPr="00953317">
        <w:rPr>
          <w:lang w:val="en-GB"/>
        </w:rPr>
        <w:t>T</w:t>
      </w:r>
      <w:r w:rsidR="00CC0CAD" w:rsidRPr="00953317">
        <w:rPr>
          <w:lang w:val="en-GB"/>
        </w:rPr>
        <w:t>ubes</w:t>
      </w:r>
      <w:proofErr w:type="spellEnd"/>
      <w:r w:rsidR="00E516CF" w:rsidRPr="00953317">
        <w:rPr>
          <w:lang w:val="en-GB"/>
        </w:rPr>
        <w:t>®</w:t>
      </w:r>
      <w:r w:rsidR="00CC0CAD" w:rsidRPr="00953317">
        <w:rPr>
          <w:lang w:val="en-GB"/>
        </w:rPr>
        <w:t xml:space="preserve"> harvested on the 17</w:t>
      </w:r>
      <w:r w:rsidR="00CC0CAD" w:rsidRPr="00953317">
        <w:rPr>
          <w:vertAlign w:val="superscript"/>
          <w:lang w:val="en-GB"/>
        </w:rPr>
        <w:t>th</w:t>
      </w:r>
      <w:r w:rsidR="00CC0CAD" w:rsidRPr="00953317">
        <w:rPr>
          <w:lang w:val="en-GB"/>
        </w:rPr>
        <w:t xml:space="preserve">, etc). </w:t>
      </w:r>
      <w:r w:rsidR="00FC75D3">
        <w:rPr>
          <w:lang w:val="en-GB"/>
        </w:rPr>
        <w:t xml:space="preserve">NIR spectra were converted into nitrogen content using the calibration described in </w:t>
      </w:r>
      <w:r w:rsidR="00FC75D3">
        <w:rPr>
          <w:lang w:val="en-GB"/>
        </w:rPr>
        <w:fldChar w:fldCharType="begin"/>
      </w:r>
      <w:r w:rsidR="00FC75D3">
        <w:rPr>
          <w:lang w:val="en-GB"/>
        </w:rPr>
        <w:instrText xml:space="preserve"> ADDIN ZOTERO_ITEM CSL_CITATION {"citationID":"1vSmgPMg","properties":{"formattedCitation":"(Ecarnot et al. 2013)","plainCitation":"(Ecarnot et al. 2013)","noteIndex":0},"citationItems":[{"id":162,"uris":["http://zotero.org/users/3458704/items/59B7P3AI"],"itemData":{"id":162,"type":"article-journal","abstract":"Leaf nitrogen content (LNC) and leaf mass per unit area (LMA) were assessed by near-infrared spectroscopy (NIRS) on fresh and dried plants of durum wheat (Triticum turgidum ssp). Individual leaves were scanned with a portable spectrometer and reference analyses of LNC and LMA were then carried out. Partial least squares (PLS) regression was used for calibration and cross-validation. LNC was accurately predicted for both fresh and dry leaves whatever the phenologic stage (correlation coefficient of calibration R2cal ranging from 0.932 to 0.958, standard error of cross-validation SECV ranging from 0.215 to 0.320% (dry matter)). LMA was predicted with R2cal=0.942 and SECV=4.84gm−2. The combination of these two calibrations made it possible to predict leaf nitrogen per unit area (R2cross-validation=0.94, SECV=0.248gNm−2) and provides a relevant and non-destructive tool for following the dynamics of three major leaf parameters.","container-title":"Field Crops Research","DOI":"10.1016/j.fcr.2012.10.013","ISSN":"0378-4290","journalAbbreviation":"Field Crops Research","page":"44-50","source":"ScienceDirect","title":"Assessing leaf nitrogen content and leaf mass per unit area of wheat in the field throughout plant cycle with a portable spectrometer","volume":"140","author":[{"family":"Ecarnot","given":"Martin"},{"family":"Compan","given":"Frédéric"},{"family":"Roumet","given":"Pierre"}],"issued":{"date-parts":[["2013",1,1]]}}}],"schema":"https://github.com/citation-style-language/schema/raw/master/csl-citation.json"} </w:instrText>
      </w:r>
      <w:r w:rsidR="00FC75D3">
        <w:rPr>
          <w:lang w:val="en-GB"/>
        </w:rPr>
        <w:fldChar w:fldCharType="separate"/>
      </w:r>
      <w:r w:rsidR="002E720C" w:rsidRPr="002E720C">
        <w:rPr>
          <w:rFonts w:cs="Times New Roman"/>
          <w:lang w:val="en-GB"/>
        </w:rPr>
        <w:t>(Ecarnot et al. 2013)</w:t>
      </w:r>
      <w:r w:rsidR="00FC75D3">
        <w:rPr>
          <w:lang w:val="en-GB"/>
        </w:rPr>
        <w:fldChar w:fldCharType="end"/>
      </w:r>
      <w:r w:rsidR="00FC75D3">
        <w:rPr>
          <w:lang w:val="en-GB"/>
        </w:rPr>
        <w:t xml:space="preserve">. </w:t>
      </w:r>
      <w:r w:rsidR="001E3271" w:rsidRPr="00953317">
        <w:rPr>
          <w:lang w:val="en-GB"/>
        </w:rPr>
        <w:t xml:space="preserve">Because root traits could only be computed at the </w:t>
      </w:r>
      <w:proofErr w:type="spellStart"/>
      <w:r w:rsidR="001E3271" w:rsidRPr="00953317">
        <w:rPr>
          <w:lang w:val="en-GB"/>
        </w:rPr>
        <w:t>RhizoTube</w:t>
      </w:r>
      <w:proofErr w:type="spellEnd"/>
      <w:r w:rsidR="001E3271" w:rsidRPr="00953317">
        <w:rPr>
          <w:lang w:val="en-GB"/>
        </w:rPr>
        <w:t xml:space="preserve">® level, we pooled </w:t>
      </w:r>
      <w:r w:rsidR="0039715E" w:rsidRPr="00953317">
        <w:rPr>
          <w:lang w:val="en-GB"/>
        </w:rPr>
        <w:t>aboveground traits either</w:t>
      </w:r>
      <w:r w:rsidR="001C64D1" w:rsidRPr="00953317">
        <w:rPr>
          <w:lang w:val="en-GB"/>
        </w:rPr>
        <w:t xml:space="preserve"> by</w:t>
      </w:r>
      <w:r w:rsidR="0039715E" w:rsidRPr="00953317">
        <w:rPr>
          <w:lang w:val="en-GB"/>
        </w:rPr>
        <w:t xml:space="preserve"> summing (# leaves, # tillers, shoot biomass, root biomass, total biomass) or averaging (leaf N) the trait values of the six plants to get one trait value per </w:t>
      </w:r>
      <w:proofErr w:type="spellStart"/>
      <w:r w:rsidR="0039715E" w:rsidRPr="00953317">
        <w:rPr>
          <w:lang w:val="en-GB"/>
        </w:rPr>
        <w:t>RhizoTube</w:t>
      </w:r>
      <w:proofErr w:type="spellEnd"/>
      <w:r w:rsidR="0039715E" w:rsidRPr="00953317">
        <w:rPr>
          <w:lang w:val="en-GB"/>
        </w:rPr>
        <w:t xml:space="preserve">®. </w:t>
      </w:r>
      <w:proofErr w:type="spellStart"/>
      <w:r w:rsidR="0039715E" w:rsidRPr="00953317">
        <w:rPr>
          <w:lang w:val="en-GB"/>
        </w:rPr>
        <w:t>Root:shoot</w:t>
      </w:r>
      <w:proofErr w:type="spellEnd"/>
      <w:r w:rsidR="0039715E" w:rsidRPr="00953317">
        <w:rPr>
          <w:lang w:val="en-GB"/>
        </w:rPr>
        <w:t xml:space="preserve"> ratio was also computed at the </w:t>
      </w:r>
      <w:proofErr w:type="spellStart"/>
      <w:r w:rsidR="0039715E" w:rsidRPr="00953317">
        <w:rPr>
          <w:lang w:val="en-GB"/>
        </w:rPr>
        <w:t>RhizoTube</w:t>
      </w:r>
      <w:proofErr w:type="spellEnd"/>
      <w:r w:rsidR="0039715E" w:rsidRPr="00953317">
        <w:rPr>
          <w:lang w:val="en-GB"/>
        </w:rPr>
        <w:t>® level by dividing the total root biomass by the total shoot biomass of t</w:t>
      </w:r>
      <w:r w:rsidR="009C44C6" w:rsidRPr="00953317">
        <w:rPr>
          <w:lang w:val="en-GB"/>
        </w:rPr>
        <w:t xml:space="preserve">he </w:t>
      </w:r>
      <w:proofErr w:type="spellStart"/>
      <w:r w:rsidR="009C44C6" w:rsidRPr="00953317">
        <w:rPr>
          <w:lang w:val="en-GB"/>
        </w:rPr>
        <w:t>RhizoTube</w:t>
      </w:r>
      <w:proofErr w:type="spellEnd"/>
      <w:r w:rsidR="009C44C6" w:rsidRPr="00953317">
        <w:rPr>
          <w:lang w:val="en-GB"/>
        </w:rPr>
        <w:t>®.</w:t>
      </w:r>
    </w:p>
    <w:p w14:paraId="0B32CE45" w14:textId="6D3540AC" w:rsidR="008844EC" w:rsidRPr="00953317" w:rsidRDefault="008844EC" w:rsidP="008844EC">
      <w:pPr>
        <w:pStyle w:val="Titre2"/>
        <w:rPr>
          <w:lang w:val="en-GB"/>
        </w:rPr>
      </w:pPr>
      <w:r w:rsidRPr="00953317">
        <w:rPr>
          <w:lang w:val="en-GB"/>
        </w:rPr>
        <w:t>Statistical analysis</w:t>
      </w:r>
    </w:p>
    <w:p w14:paraId="1C17868C" w14:textId="79405E96" w:rsidR="00CC0CAD" w:rsidRPr="00953317" w:rsidRDefault="00CC0CAD" w:rsidP="006E21BF">
      <w:pPr>
        <w:rPr>
          <w:lang w:val="en-GB"/>
        </w:rPr>
      </w:pPr>
      <w:r w:rsidRPr="00953317">
        <w:rPr>
          <w:lang w:val="en-GB"/>
        </w:rPr>
        <w:t xml:space="preserve">Unless otherwise stated, we performed all statistical analyses with R v. 4.3.2 </w:t>
      </w:r>
      <w:r w:rsidRPr="00953317">
        <w:rPr>
          <w:lang w:val="en-GB"/>
        </w:rPr>
        <w:fldChar w:fldCharType="begin"/>
      </w:r>
      <w:r w:rsidR="00FC1F93" w:rsidRPr="00953317">
        <w:rPr>
          <w:lang w:val="en-GB"/>
        </w:rPr>
        <w:instrText xml:space="preserve"> ADDIN ZOTERO_ITEM CSL_CITATION {"citationID":"Ymhrre2O","properties":{"formattedCitation":"(R Core Team 2019)","plainCitation":"(R Core Team 2019)","noteIndex":0},"citationItems":[{"id":200,"uris":["http://zotero.org/users/3458704/items/VZMWA387"],"itemData":{"id":200,"type":"article-newspaper","container-title":"R Foundation for Statistical Computing","event-place":"Vienna, Austria","publisher-place":"Vienna, Austria","title":"R: a language and environment for statistical computing","URL":"https://www.R-project.org/","author":[{"literal":"R Core Team"}],"issued":{"date-parts":[["2019"]]}}}],"schema":"https://github.com/citation-style-language/schema/raw/master/csl-citation.json"} </w:instrText>
      </w:r>
      <w:r w:rsidRPr="00953317">
        <w:rPr>
          <w:lang w:val="en-GB"/>
        </w:rPr>
        <w:fldChar w:fldCharType="separate"/>
      </w:r>
      <w:r w:rsidR="002E720C" w:rsidRPr="00973A48">
        <w:rPr>
          <w:rFonts w:cs="Times New Roman"/>
          <w:lang w:val="en-GB"/>
        </w:rPr>
        <w:t>(R Core Team 2019)</w:t>
      </w:r>
      <w:r w:rsidRPr="00953317">
        <w:rPr>
          <w:lang w:val="en-GB"/>
        </w:rPr>
        <w:fldChar w:fldCharType="end"/>
      </w:r>
      <w:r w:rsidR="00762CA3" w:rsidRPr="00953317">
        <w:rPr>
          <w:lang w:val="en-GB"/>
        </w:rPr>
        <w:t>.</w:t>
      </w:r>
    </w:p>
    <w:p w14:paraId="2EFEF382" w14:textId="43708D52" w:rsidR="006E21BF" w:rsidRPr="00953317" w:rsidRDefault="00CC0CAD" w:rsidP="006E21BF">
      <w:pPr>
        <w:rPr>
          <w:lang w:val="en-GB"/>
        </w:rPr>
      </w:pPr>
      <w:r w:rsidRPr="00953317">
        <w:rPr>
          <w:lang w:val="en-GB"/>
        </w:rPr>
        <w:t>We first tested the effect of the treatment and the stand type on the different traits and biomass components (above and belowground). We used mixed linear models with a given trait or biomass component as the response variable, the treatment</w:t>
      </w:r>
      <w:r w:rsidR="00762CA3" w:rsidRPr="00953317">
        <w:rPr>
          <w:lang w:val="en-GB"/>
        </w:rPr>
        <w:t xml:space="preserve"> (C vs S)</w:t>
      </w:r>
      <w:r w:rsidRPr="00953317">
        <w:rPr>
          <w:lang w:val="en-GB"/>
        </w:rPr>
        <w:t>,</w:t>
      </w:r>
      <w:r w:rsidR="00762CA3" w:rsidRPr="00953317">
        <w:rPr>
          <w:lang w:val="en-GB"/>
        </w:rPr>
        <w:t xml:space="preserve"> the</w:t>
      </w:r>
      <w:r w:rsidRPr="00953317">
        <w:rPr>
          <w:lang w:val="en-GB"/>
        </w:rPr>
        <w:t xml:space="preserve"> stand type </w:t>
      </w:r>
      <w:r w:rsidR="00762CA3" w:rsidRPr="00953317">
        <w:rPr>
          <w:lang w:val="en-GB"/>
        </w:rPr>
        <w:t xml:space="preserve">(pure vs mixed) </w:t>
      </w:r>
      <w:r w:rsidRPr="00953317">
        <w:rPr>
          <w:lang w:val="en-GB"/>
        </w:rPr>
        <w:t>and the</w:t>
      </w:r>
      <w:r w:rsidR="00762CA3" w:rsidRPr="00953317">
        <w:rPr>
          <w:lang w:val="en-GB"/>
        </w:rPr>
        <w:t>ir interaction as fixed effects. We hypothesized that the different stands could have different average values across treatment and different responses to the treatment depending on their cultivar composition. We thus added the genotypic identity of the stand (cultivar identity in pure stand, identity of the cultivar pair in mixed stands) as a random intercept and random treatment slope to the model</w:t>
      </w:r>
      <w:r w:rsidRPr="00953317">
        <w:rPr>
          <w:lang w:val="en-GB"/>
        </w:rPr>
        <w:t>.</w:t>
      </w:r>
      <w:r w:rsidR="00762CA3" w:rsidRPr="00953317">
        <w:rPr>
          <w:lang w:val="en-GB"/>
        </w:rPr>
        <w:t xml:space="preserve"> We </w:t>
      </w:r>
      <w:r w:rsidR="00317889" w:rsidRPr="00953317">
        <w:rPr>
          <w:lang w:val="en-GB"/>
        </w:rPr>
        <w:t xml:space="preserve">finally included two covariates as fixed effects: the block (for all traits and biomass components), and the harvest or measurement date (except for root traits which were all measured the same day). We assessed the significance of the fixed effects with standard analyses of variance and </w:t>
      </w:r>
      <w:r w:rsidR="00317889" w:rsidRPr="00953317">
        <w:rPr>
          <w:i/>
          <w:lang w:val="en-GB"/>
        </w:rPr>
        <w:t>F</w:t>
      </w:r>
      <w:r w:rsidR="00317889" w:rsidRPr="00953317">
        <w:rPr>
          <w:lang w:val="en-GB"/>
        </w:rPr>
        <w:t xml:space="preserve"> statistics computed with Kenward-Roger's approximations for the degrees of freedom</w:t>
      </w:r>
      <w:r w:rsidR="001822DA" w:rsidRPr="00953317">
        <w:rPr>
          <w:lang w:val="en-GB"/>
        </w:rPr>
        <w:t xml:space="preserve"> (Supplementary Table 3)</w:t>
      </w:r>
      <w:r w:rsidR="00317889" w:rsidRPr="00953317">
        <w:rPr>
          <w:lang w:val="en-GB"/>
        </w:rPr>
        <w:t xml:space="preserve">. We fitted the mixed model with the </w:t>
      </w:r>
      <w:proofErr w:type="spellStart"/>
      <w:proofErr w:type="gramStart"/>
      <w:r w:rsidR="00317889" w:rsidRPr="00953317">
        <w:rPr>
          <w:i/>
          <w:lang w:val="en-GB"/>
        </w:rPr>
        <w:t>lmer</w:t>
      </w:r>
      <w:proofErr w:type="spellEnd"/>
      <w:r w:rsidR="00317889" w:rsidRPr="00953317">
        <w:rPr>
          <w:i/>
          <w:lang w:val="en-GB"/>
        </w:rPr>
        <w:t>(</w:t>
      </w:r>
      <w:proofErr w:type="gramEnd"/>
      <w:r w:rsidR="00317889" w:rsidRPr="00953317">
        <w:rPr>
          <w:i/>
          <w:lang w:val="en-GB"/>
        </w:rPr>
        <w:t>)</w:t>
      </w:r>
      <w:r w:rsidR="00317889" w:rsidRPr="00953317">
        <w:rPr>
          <w:lang w:val="en-GB"/>
        </w:rPr>
        <w:t xml:space="preserve"> function (package </w:t>
      </w:r>
      <w:r w:rsidR="00317889" w:rsidRPr="00953317">
        <w:rPr>
          <w:i/>
          <w:lang w:val="en-GB"/>
        </w:rPr>
        <w:t>lme4</w:t>
      </w:r>
      <w:r w:rsidR="00317889" w:rsidRPr="00953317">
        <w:rPr>
          <w:lang w:val="en-GB"/>
        </w:rPr>
        <w:t xml:space="preserve">), and checked significance with the </w:t>
      </w:r>
      <w:proofErr w:type="spellStart"/>
      <w:r w:rsidR="00317889" w:rsidRPr="00953317">
        <w:rPr>
          <w:i/>
          <w:lang w:val="en-GB"/>
        </w:rPr>
        <w:t>anova</w:t>
      </w:r>
      <w:proofErr w:type="spellEnd"/>
      <w:r w:rsidR="00317889" w:rsidRPr="00953317">
        <w:rPr>
          <w:i/>
          <w:lang w:val="en-GB"/>
        </w:rPr>
        <w:t>()</w:t>
      </w:r>
      <w:r w:rsidR="00317889" w:rsidRPr="00953317">
        <w:rPr>
          <w:lang w:val="en-GB"/>
        </w:rPr>
        <w:t xml:space="preserve"> function (package </w:t>
      </w:r>
      <w:proofErr w:type="spellStart"/>
      <w:r w:rsidR="00317889" w:rsidRPr="00953317">
        <w:rPr>
          <w:i/>
          <w:lang w:val="en-GB"/>
        </w:rPr>
        <w:t>lmerTest</w:t>
      </w:r>
      <w:proofErr w:type="spellEnd"/>
      <w:r w:rsidR="00317889" w:rsidRPr="00953317">
        <w:rPr>
          <w:lang w:val="en-GB"/>
        </w:rPr>
        <w:t>)</w:t>
      </w:r>
      <w:r w:rsidR="00D86D2E" w:rsidRPr="00953317">
        <w:rPr>
          <w:lang w:val="en-GB"/>
        </w:rPr>
        <w:t>.</w:t>
      </w:r>
    </w:p>
    <w:p w14:paraId="53CE6523" w14:textId="6A2E25AF" w:rsidR="00D86D2E" w:rsidRPr="00953317" w:rsidRDefault="001D5960" w:rsidP="006E21BF">
      <w:pPr>
        <w:rPr>
          <w:lang w:val="en-GB"/>
        </w:rPr>
      </w:pPr>
      <w:r w:rsidRPr="00953317">
        <w:rPr>
          <w:lang w:val="en-GB"/>
        </w:rPr>
        <w:lastRenderedPageBreak/>
        <w:t>To compare the performance of the mixed vs pure stands, we then computed the Relative Yields (RY</w:t>
      </w:r>
      <w:r w:rsidR="00F826D8" w:rsidRPr="00953317">
        <w:rPr>
          <w:lang w:val="en-GB"/>
        </w:rPr>
        <w:t>s</w:t>
      </w:r>
      <w:r w:rsidRPr="00953317">
        <w:rPr>
          <w:lang w:val="en-GB"/>
        </w:rPr>
        <w:t>,</w:t>
      </w:r>
      <w:r w:rsidR="00B77876" w:rsidRPr="00953317">
        <w:rPr>
          <w:lang w:val="en-GB"/>
        </w:rPr>
        <w:t xml:space="preserve"> </w:t>
      </w:r>
      <w:r w:rsidR="00B77876" w:rsidRPr="00953317">
        <w:rPr>
          <w:lang w:val="en-GB"/>
        </w:rPr>
        <w:fldChar w:fldCharType="begin"/>
      </w:r>
      <w:r w:rsidR="00FC1F93" w:rsidRPr="00953317">
        <w:rPr>
          <w:lang w:val="en-GB"/>
        </w:rPr>
        <w:instrText xml:space="preserve"> ADDIN ZOTERO_ITEM CSL_CITATION {"citationID":"rFs8V2Mb","properties":{"formattedCitation":"(de Wit and van den Bergh 1965)","plainCitation":"(de Wit and van den Bergh 1965)","dontUpdate":true,"noteIndex":0},"citationItems":[{"id":582,"uris":["http://zotero.org/users/3458704/items/9LD29D6K"],"itemData":{"id":582,"type":"article-journal","abstract":"Starting from work with annuals a model of competition between herbage plants is discussed. It is shown that their mutual interference can only be described adequately if they are grown in mixture and also in monoculture","container-title":"Journal of Agricultural Science","ISSN":"1916-9752","language":"eng","page":"212-221","source":"library.wur.nl","title":"Competition between herbage plants","volume":"13","author":[{"family":"Wit","given":"C. T.","non-dropping-particle":"de"},{"family":"Bergh","given":"J. P.","non-dropping-particle":"van den"}],"issued":{"date-parts":[["1965"]]}}}],"schema":"https://github.com/citation-style-language/schema/raw/master/csl-citation.json"} </w:instrText>
      </w:r>
      <w:r w:rsidR="00B77876" w:rsidRPr="00953317">
        <w:rPr>
          <w:lang w:val="en-GB"/>
        </w:rPr>
        <w:fldChar w:fldCharType="separate"/>
      </w:r>
      <w:r w:rsidR="00B77876" w:rsidRPr="00953317">
        <w:rPr>
          <w:rFonts w:cs="Times New Roman"/>
          <w:lang w:val="en-GB"/>
        </w:rPr>
        <w:t>de Wit and van den Bergh 1965)</w:t>
      </w:r>
      <w:r w:rsidR="00B77876" w:rsidRPr="00953317">
        <w:rPr>
          <w:lang w:val="en-GB"/>
        </w:rPr>
        <w:fldChar w:fldCharType="end"/>
      </w:r>
      <w:r w:rsidRPr="00953317">
        <w:rPr>
          <w:lang w:val="en-GB"/>
        </w:rPr>
        <w:t xml:space="preserve"> of the cultivars in mixed stands. We first separated our dataset between the pure and mixed stands. Then, we summed the biomass of all plants of the same genotype within each </w:t>
      </w:r>
      <w:proofErr w:type="spellStart"/>
      <w:r w:rsidRPr="00953317">
        <w:rPr>
          <w:lang w:val="en-GB"/>
        </w:rPr>
        <w:t>Rhizo</w:t>
      </w:r>
      <w:r w:rsidR="00E516CF" w:rsidRPr="00953317">
        <w:rPr>
          <w:lang w:val="en-GB"/>
        </w:rPr>
        <w:t>T</w:t>
      </w:r>
      <w:r w:rsidRPr="00953317">
        <w:rPr>
          <w:lang w:val="en-GB"/>
        </w:rPr>
        <w:t>ube</w:t>
      </w:r>
      <w:proofErr w:type="spellEnd"/>
      <w:r w:rsidRPr="00953317">
        <w:rPr>
          <w:lang w:val="en-GB"/>
        </w:rPr>
        <w:t>® (</w:t>
      </w:r>
      <w:r w:rsidR="00A30A2F" w:rsidRPr="00953317">
        <w:rPr>
          <w:lang w:val="en-GB"/>
        </w:rPr>
        <w:t xml:space="preserve">i.e., </w:t>
      </w:r>
      <w:r w:rsidRPr="00953317">
        <w:rPr>
          <w:lang w:val="en-GB"/>
        </w:rPr>
        <w:t xml:space="preserve">6 plants in pure stands, 3 plants in mixed stands). We used the pure stands dataset to compute pure stand reference productivity. To do so, we fitted a linear mixed model with biomass as the response variable, </w:t>
      </w:r>
      <w:r w:rsidR="00AF4A14" w:rsidRPr="00953317">
        <w:rPr>
          <w:lang w:val="en-GB"/>
        </w:rPr>
        <w:t>measurement</w:t>
      </w:r>
      <w:r w:rsidRPr="00953317">
        <w:rPr>
          <w:lang w:val="en-GB"/>
        </w:rPr>
        <w:t xml:space="preserve"> date, block, and treatment as fixed effects, and cultivar identity as a random effect</w:t>
      </w:r>
      <w:r w:rsidR="006E31B3" w:rsidRPr="00953317">
        <w:rPr>
          <w:lang w:val="en-GB"/>
        </w:rPr>
        <w:t xml:space="preserve"> (here we only included the random effect of the cultivar on the intercept</w:t>
      </w:r>
      <w:r w:rsidR="00F826D8" w:rsidRPr="00953317">
        <w:rPr>
          <w:lang w:val="en-GB"/>
        </w:rPr>
        <w:t xml:space="preserve"> as </w:t>
      </w:r>
      <w:r w:rsidR="006E31B3" w:rsidRPr="00953317">
        <w:rPr>
          <w:lang w:val="en-GB"/>
        </w:rPr>
        <w:t>adding the random effect on the treatment slope</w:t>
      </w:r>
      <w:r w:rsidR="00F826D8" w:rsidRPr="00953317">
        <w:rPr>
          <w:lang w:val="en-GB"/>
        </w:rPr>
        <w:t xml:space="preserve"> too</w:t>
      </w:r>
      <w:r w:rsidR="006E31B3" w:rsidRPr="00953317">
        <w:rPr>
          <w:lang w:val="en-GB"/>
        </w:rPr>
        <w:t xml:space="preserve"> led to singular models</w:t>
      </w:r>
      <w:r w:rsidR="00B77006" w:rsidRPr="00953317">
        <w:rPr>
          <w:lang w:val="en-GB"/>
        </w:rPr>
        <w:t xml:space="preserve"> due to very low variance on the slope</w:t>
      </w:r>
      <w:r w:rsidR="006E31B3" w:rsidRPr="00953317">
        <w:rPr>
          <w:lang w:val="en-GB"/>
        </w:rPr>
        <w:t>)</w:t>
      </w:r>
      <w:r w:rsidRPr="00953317">
        <w:rPr>
          <w:lang w:val="en-GB"/>
        </w:rPr>
        <w:t>. We then summed the</w:t>
      </w:r>
      <w:r w:rsidR="006E31B3" w:rsidRPr="00953317">
        <w:rPr>
          <w:lang w:val="en-GB"/>
        </w:rPr>
        <w:t xml:space="preserve"> Best Linear Unbiased Predictor</w:t>
      </w:r>
      <w:r w:rsidRPr="00953317">
        <w:rPr>
          <w:lang w:val="en-GB"/>
        </w:rPr>
        <w:t xml:space="preserve"> </w:t>
      </w:r>
      <w:r w:rsidR="006E31B3" w:rsidRPr="00953317">
        <w:rPr>
          <w:lang w:val="en-GB"/>
        </w:rPr>
        <w:t xml:space="preserve">(BLUP) </w:t>
      </w:r>
      <w:r w:rsidRPr="00953317">
        <w:rPr>
          <w:lang w:val="en-GB"/>
        </w:rPr>
        <w:t>of each cultivar with the estimated fixed effect of</w:t>
      </w:r>
      <w:r w:rsidR="00E96366" w:rsidRPr="00953317">
        <w:rPr>
          <w:lang w:val="en-GB"/>
        </w:rPr>
        <w:t xml:space="preserve"> the treatment (C or S)</w:t>
      </w:r>
      <w:r w:rsidR="006E31B3" w:rsidRPr="00953317">
        <w:rPr>
          <w:lang w:val="en-GB"/>
        </w:rPr>
        <w:t xml:space="preserve">. These values correspond to cultivar pure stand reference </w:t>
      </w:r>
      <w:r w:rsidR="00E96366" w:rsidRPr="00953317">
        <w:rPr>
          <w:lang w:val="en-GB"/>
        </w:rPr>
        <w:t xml:space="preserve">biomass </w:t>
      </w:r>
      <w:r w:rsidR="006E31B3" w:rsidRPr="00953317">
        <w:rPr>
          <w:lang w:val="en-GB"/>
        </w:rPr>
        <w:t xml:space="preserve">values adjusted for the effects of the block and </w:t>
      </w:r>
      <w:r w:rsidR="00AF4A14" w:rsidRPr="00953317">
        <w:rPr>
          <w:lang w:val="en-GB"/>
        </w:rPr>
        <w:t>measurement</w:t>
      </w:r>
      <w:r w:rsidR="006E31B3" w:rsidRPr="00953317">
        <w:rPr>
          <w:lang w:val="en-GB"/>
        </w:rPr>
        <w:t xml:space="preserve"> dates</w:t>
      </w:r>
      <w:r w:rsidR="00E96366" w:rsidRPr="00953317">
        <w:rPr>
          <w:lang w:val="en-GB"/>
        </w:rPr>
        <w:t xml:space="preserve"> within each treatment</w:t>
      </w:r>
      <w:r w:rsidR="006E31B3" w:rsidRPr="00953317">
        <w:rPr>
          <w:lang w:val="en-GB"/>
        </w:rPr>
        <w:t xml:space="preserve">. For mixed stands, we also fitted a linear mixed model with biomass as the response variable, </w:t>
      </w:r>
      <w:r w:rsidR="00AF4A14" w:rsidRPr="00953317">
        <w:rPr>
          <w:lang w:val="en-GB"/>
        </w:rPr>
        <w:t>measurement</w:t>
      </w:r>
      <w:r w:rsidR="006E31B3" w:rsidRPr="00953317">
        <w:rPr>
          <w:lang w:val="en-GB"/>
        </w:rPr>
        <w:t xml:space="preserve"> date, block, and treatment as fixed effects, and cultivar pair identity as a random effect on the intercept and</w:t>
      </w:r>
      <w:r w:rsidR="00F826D8" w:rsidRPr="00953317">
        <w:rPr>
          <w:lang w:val="en-GB"/>
        </w:rPr>
        <w:t xml:space="preserve"> on</w:t>
      </w:r>
      <w:r w:rsidR="006E31B3" w:rsidRPr="00953317">
        <w:rPr>
          <w:lang w:val="en-GB"/>
        </w:rPr>
        <w:t xml:space="preserve"> the treatment slope.</w:t>
      </w:r>
      <w:r w:rsidR="00E96366" w:rsidRPr="00953317">
        <w:rPr>
          <w:lang w:val="en-GB"/>
        </w:rPr>
        <w:t xml:space="preserve"> Pair identity was constructed as the concatenation of the identity of the focal and </w:t>
      </w:r>
      <w:proofErr w:type="spellStart"/>
      <w:r w:rsidR="00E96366" w:rsidRPr="00953317">
        <w:rPr>
          <w:lang w:val="en-GB"/>
        </w:rPr>
        <w:t>neighbor</w:t>
      </w:r>
      <w:proofErr w:type="spellEnd"/>
      <w:r w:rsidR="00E96366" w:rsidRPr="00953317">
        <w:rPr>
          <w:lang w:val="en-GB"/>
        </w:rPr>
        <w:t xml:space="preserve"> cultivars, such that cultivar 1 and cultivar 2 in a mixed stand had pair identities cultivar1-cultivar2, and cultivar2-cultivar1, respectively. We then summed the</w:t>
      </w:r>
      <w:r w:rsidR="00F826D8" w:rsidRPr="00953317">
        <w:rPr>
          <w:lang w:val="en-GB"/>
        </w:rPr>
        <w:t xml:space="preserve"> BLUP</w:t>
      </w:r>
      <w:r w:rsidR="00E96366" w:rsidRPr="00953317">
        <w:rPr>
          <w:lang w:val="en-GB"/>
        </w:rPr>
        <w:t xml:space="preserve"> of each cultivar pair (intercept in the C treatment, intercept + slope in the S treatment) with the estimated fixed effect of the treatment (C or S). These values correspond to the productivity of</w:t>
      </w:r>
      <w:r w:rsidR="00A16456" w:rsidRPr="00953317">
        <w:rPr>
          <w:lang w:val="en-GB"/>
        </w:rPr>
        <w:t xml:space="preserve"> the cultivars in mixed stands</w:t>
      </w:r>
      <w:r w:rsidR="00E96366" w:rsidRPr="00953317">
        <w:rPr>
          <w:lang w:val="en-GB"/>
        </w:rPr>
        <w:t xml:space="preserve"> adjusted for the effects of the block and </w:t>
      </w:r>
      <w:r w:rsidR="00AF4A14" w:rsidRPr="00953317">
        <w:rPr>
          <w:lang w:val="en-GB"/>
        </w:rPr>
        <w:t>measurement</w:t>
      </w:r>
      <w:r w:rsidR="00E96366" w:rsidRPr="00953317">
        <w:rPr>
          <w:lang w:val="en-GB"/>
        </w:rPr>
        <w:t xml:space="preserve"> dates within each treatment. Finally, we </w:t>
      </w:r>
      <w:r w:rsidR="00A16456" w:rsidRPr="00953317">
        <w:rPr>
          <w:lang w:val="en-GB"/>
        </w:rPr>
        <w:t>divided these mixed stand values by the pure stands reference values to obtain RYs for each cultivar within each mixture. RY = 0.5 means that the cultivar produced equal amount of biomass in mixed than in pure stand</w:t>
      </w:r>
      <w:r w:rsidR="00F826D8" w:rsidRPr="00953317">
        <w:rPr>
          <w:lang w:val="en-GB"/>
        </w:rPr>
        <w:t xml:space="preserve"> </w:t>
      </w:r>
      <w:r w:rsidR="00A16456" w:rsidRPr="00953317">
        <w:rPr>
          <w:lang w:val="en-GB"/>
        </w:rPr>
        <w:t xml:space="preserve">whereas RY &gt; (&lt;) 0.5 means that the cultivar produced more (less) biomass in mixed than in pure stand </w:t>
      </w:r>
      <w:r w:rsidR="00F826D8" w:rsidRPr="00953317">
        <w:rPr>
          <w:lang w:val="en-GB"/>
        </w:rPr>
        <w:t xml:space="preserve">(expected value is 0.5 because there are half the number of plants of a cultivar in mixed stands (n = 3) compared to pure stands (n=6)). </w:t>
      </w:r>
      <w:r w:rsidR="008F031D" w:rsidRPr="00953317">
        <w:rPr>
          <w:lang w:val="en-GB"/>
        </w:rPr>
        <w:t xml:space="preserve">We then summed the RYs of the two cultivars in the mixed stand to obtain the Relative Yield Total (RYT, </w:t>
      </w:r>
      <w:r w:rsidR="008F031D" w:rsidRPr="00953317">
        <w:rPr>
          <w:lang w:val="en-GB"/>
        </w:rPr>
        <w:fldChar w:fldCharType="begin"/>
      </w:r>
      <w:r w:rsidR="00FC1F93" w:rsidRPr="00953317">
        <w:rPr>
          <w:lang w:val="en-GB"/>
        </w:rPr>
        <w:instrText xml:space="preserve"> ADDIN ZOTERO_ITEM CSL_CITATION {"citationID":"VRri5Tvz","properties":{"formattedCitation":"(de Wit and van den Bergh 1965)","plainCitation":"(de Wit and van den Bergh 1965)","dontUpdate":true,"noteIndex":0},"citationItems":[{"id":582,"uris":["http://zotero.org/users/3458704/items/9LD29D6K"],"itemData":{"id":582,"type":"article-journal","abstract":"Starting from work with annuals a model of competition between herbage plants is discussed. It is shown that their mutual interference can only be described adequately if they are grown in mixture and also in monoculture","container-title":"Journal of Agricultural Science","ISSN":"1916-9752","language":"eng","page":"212-221","source":"library.wur.nl","title":"Competition between herbage plants","volume":"13","author":[{"family":"Wit","given":"C. T.","non-dropping-particle":"de"},{"family":"Bergh","given":"J. P.","non-dropping-particle":"van den"}],"issued":{"date-parts":[["1965"]]}}}],"schema":"https://github.com/citation-style-language/schema/raw/master/csl-citation.json"} </w:instrText>
      </w:r>
      <w:r w:rsidR="008F031D" w:rsidRPr="00953317">
        <w:rPr>
          <w:lang w:val="en-GB"/>
        </w:rPr>
        <w:fldChar w:fldCharType="separate"/>
      </w:r>
      <w:r w:rsidR="008F031D" w:rsidRPr="00953317">
        <w:rPr>
          <w:rFonts w:cs="Times New Roman"/>
          <w:lang w:val="en-GB"/>
        </w:rPr>
        <w:t>de Wit and van den Bergh 1965)</w:t>
      </w:r>
      <w:r w:rsidR="008F031D" w:rsidRPr="00953317">
        <w:rPr>
          <w:lang w:val="en-GB"/>
        </w:rPr>
        <w:fldChar w:fldCharType="end"/>
      </w:r>
      <w:r w:rsidR="008F031D" w:rsidRPr="00953317">
        <w:rPr>
          <w:lang w:val="en-GB"/>
        </w:rPr>
        <w:t xml:space="preserve"> of the mixture. </w:t>
      </w:r>
      <w:r w:rsidR="00014D97" w:rsidRPr="00953317">
        <w:rPr>
          <w:lang w:val="en-GB"/>
        </w:rPr>
        <w:t xml:space="preserve">RYT = 1 means that the mixture as a whole produced more biomass than expected from the productivity of the components grown in pure stands, whereas RYT &gt; (&lt;) 1 means that the mixture produced more (less) biomass than expected. </w:t>
      </w:r>
      <w:r w:rsidR="001822DA" w:rsidRPr="00953317">
        <w:rPr>
          <w:lang w:val="en-GB"/>
        </w:rPr>
        <w:t xml:space="preserve">We computed RYT </w:t>
      </w:r>
      <w:r w:rsidR="001822DA" w:rsidRPr="00953317">
        <w:rPr>
          <w:lang w:val="en-GB"/>
        </w:rPr>
        <w:lastRenderedPageBreak/>
        <w:t xml:space="preserve">separately for the aboveground, belowground, and total biomass. We checked if RYTs were significantly different from 1 using a two-sided </w:t>
      </w:r>
      <w:r w:rsidR="001822DA" w:rsidRPr="00953317">
        <w:rPr>
          <w:i/>
          <w:lang w:val="en-GB"/>
        </w:rPr>
        <w:t>t</w:t>
      </w:r>
      <w:r w:rsidR="001822DA" w:rsidRPr="00953317">
        <w:rPr>
          <w:lang w:val="en-GB"/>
        </w:rPr>
        <w:t xml:space="preserve"> test. Then, we compared RYTs between the C and S treatment using a linear mixed model with RYT as the response variable, treatment as a fixed effect, and cultivar pair identity as a random effect. We assessed the significance of the fixed effects </w:t>
      </w:r>
      <w:r w:rsidR="00B33BBD" w:rsidRPr="00953317">
        <w:rPr>
          <w:lang w:val="en-GB"/>
        </w:rPr>
        <w:t>as previously explained</w:t>
      </w:r>
      <w:r w:rsidR="001822DA" w:rsidRPr="00953317">
        <w:rPr>
          <w:lang w:val="en-GB"/>
        </w:rPr>
        <w:t xml:space="preserve"> (Supplementary Table 4). </w:t>
      </w:r>
    </w:p>
    <w:p w14:paraId="41C7C965" w14:textId="10EF990E" w:rsidR="0015134C" w:rsidRPr="00953317" w:rsidRDefault="00510545" w:rsidP="00F03B41">
      <w:pPr>
        <w:rPr>
          <w:lang w:val="en-GB"/>
        </w:rPr>
      </w:pPr>
      <w:r w:rsidRPr="00953317">
        <w:rPr>
          <w:lang w:val="en-GB"/>
        </w:rPr>
        <w:t>We next tried to explain RYT</w:t>
      </w:r>
      <w:r w:rsidR="00B77006" w:rsidRPr="00953317">
        <w:rPr>
          <w:lang w:val="en-GB"/>
        </w:rPr>
        <w:t xml:space="preserve"> variability</w:t>
      </w:r>
      <w:r w:rsidRPr="00953317">
        <w:rPr>
          <w:lang w:val="en-GB"/>
        </w:rPr>
        <w:t xml:space="preserve"> with cultivar traits. We used pure stands traits to predict mixed stands RYTs with the hypothesis </w:t>
      </w:r>
      <w:r w:rsidR="0015134C" w:rsidRPr="00953317">
        <w:rPr>
          <w:lang w:val="en-GB"/>
        </w:rPr>
        <w:t xml:space="preserve">that pure stand traits </w:t>
      </w:r>
      <w:proofErr w:type="gramStart"/>
      <w:r w:rsidR="0015134C" w:rsidRPr="00953317">
        <w:rPr>
          <w:lang w:val="en-GB"/>
        </w:rPr>
        <w:t>is</w:t>
      </w:r>
      <w:proofErr w:type="gramEnd"/>
      <w:r w:rsidR="0015134C" w:rsidRPr="00953317">
        <w:rPr>
          <w:lang w:val="en-GB"/>
        </w:rPr>
        <w:t xml:space="preserve"> the information available to agronomists and plant breeders when they </w:t>
      </w:r>
      <w:r w:rsidR="00B77006" w:rsidRPr="00953317">
        <w:rPr>
          <w:lang w:val="en-GB"/>
        </w:rPr>
        <w:t>aim</w:t>
      </w:r>
      <w:r w:rsidR="0015134C" w:rsidRPr="00953317">
        <w:rPr>
          <w:lang w:val="en-GB"/>
        </w:rPr>
        <w:t xml:space="preserve"> to design cultivar mixtures. First, we computed reference trait </w:t>
      </w:r>
      <w:r w:rsidR="00B77006" w:rsidRPr="00953317">
        <w:rPr>
          <w:lang w:val="en-GB"/>
        </w:rPr>
        <w:t>values for pure stands that we</w:t>
      </w:r>
      <w:r w:rsidR="0015134C" w:rsidRPr="00953317">
        <w:rPr>
          <w:lang w:val="en-GB"/>
        </w:rPr>
        <w:t xml:space="preserve"> corrected for design effects and </w:t>
      </w:r>
      <w:r w:rsidR="00AF4A14" w:rsidRPr="00953317">
        <w:rPr>
          <w:lang w:val="en-GB"/>
        </w:rPr>
        <w:t>measurement</w:t>
      </w:r>
      <w:r w:rsidR="0015134C" w:rsidRPr="00953317">
        <w:rPr>
          <w:lang w:val="en-GB"/>
        </w:rPr>
        <w:t xml:space="preserve"> date</w:t>
      </w:r>
      <w:r w:rsidR="00B77006" w:rsidRPr="00953317">
        <w:rPr>
          <w:lang w:val="en-GB"/>
        </w:rPr>
        <w:t>s</w:t>
      </w:r>
      <w:r w:rsidR="0015134C" w:rsidRPr="00953317">
        <w:rPr>
          <w:lang w:val="en-GB"/>
        </w:rPr>
        <w:t>. As done before, we fitted a linear mixed model with pure stand trait as the response variable, block, measurement date</w:t>
      </w:r>
      <w:r w:rsidR="00B77006" w:rsidRPr="00953317">
        <w:rPr>
          <w:lang w:val="en-GB"/>
        </w:rPr>
        <w:t>, and treatment</w:t>
      </w:r>
      <w:r w:rsidR="0015134C" w:rsidRPr="00953317">
        <w:rPr>
          <w:lang w:val="en-GB"/>
        </w:rPr>
        <w:t xml:space="preserve"> as fixed effects, and cultivar identity as a </w:t>
      </w:r>
      <w:proofErr w:type="gramStart"/>
      <w:r w:rsidR="0015134C" w:rsidRPr="00953317">
        <w:rPr>
          <w:lang w:val="en-GB"/>
        </w:rPr>
        <w:t>random effects</w:t>
      </w:r>
      <w:proofErr w:type="gramEnd"/>
      <w:r w:rsidR="0015134C" w:rsidRPr="00953317">
        <w:rPr>
          <w:lang w:val="en-GB"/>
        </w:rPr>
        <w:t xml:space="preserve">. Depending on the traits, cultivar identity random effect was specified both on the intercept and the treatment slope or only on the </w:t>
      </w:r>
      <w:r w:rsidR="00B77006" w:rsidRPr="00953317">
        <w:rPr>
          <w:lang w:val="en-GB"/>
        </w:rPr>
        <w:t>intercept</w:t>
      </w:r>
      <w:r w:rsidR="0015134C" w:rsidRPr="00953317">
        <w:rPr>
          <w:lang w:val="en-GB"/>
        </w:rPr>
        <w:t xml:space="preserve"> (</w:t>
      </w:r>
      <w:r w:rsidR="00B77006" w:rsidRPr="00953317">
        <w:rPr>
          <w:lang w:val="en-GB"/>
        </w:rPr>
        <w:t xml:space="preserve">i.e., </w:t>
      </w:r>
      <w:r w:rsidR="0015134C" w:rsidRPr="00953317">
        <w:rPr>
          <w:lang w:val="en-GB"/>
        </w:rPr>
        <w:t xml:space="preserve">when adding the random slope led to singular models due to very low variance on the slope). </w:t>
      </w:r>
      <w:r w:rsidR="00B77006" w:rsidRPr="00953317">
        <w:rPr>
          <w:lang w:val="en-GB"/>
        </w:rPr>
        <w:t>We then computed pure stands reference trait values as the sum of the BLUP of each cultivar (intercept in the C treatment, intercept + slope in the S treatment when random slope was specified) with the estimated fixed effect of the treatment (C or S).</w:t>
      </w:r>
      <w:r w:rsidR="004F28FF" w:rsidRPr="00953317">
        <w:rPr>
          <w:lang w:val="en-GB"/>
        </w:rPr>
        <w:t xml:space="preserve"> Then, for each mixed stand, we computed both the </w:t>
      </w:r>
      <w:r w:rsidR="00E35E2C" w:rsidRPr="00953317">
        <w:rPr>
          <w:lang w:val="en-GB"/>
        </w:rPr>
        <w:t xml:space="preserve">average and the absolute trait difference between the two cultivars using the pure stand reference trait values. </w:t>
      </w:r>
      <w:r w:rsidR="00B915B6" w:rsidRPr="00953317">
        <w:rPr>
          <w:lang w:val="en-GB"/>
        </w:rPr>
        <w:t>Finally, we fitted a full linear model with RYT as the dependent variab</w:t>
      </w:r>
      <w:r w:rsidR="005666DE" w:rsidRPr="00953317">
        <w:rPr>
          <w:lang w:val="en-GB"/>
        </w:rPr>
        <w:t>le</w:t>
      </w:r>
      <w:r w:rsidR="00B915B6" w:rsidRPr="00953317">
        <w:rPr>
          <w:lang w:val="en-GB"/>
        </w:rPr>
        <w:t xml:space="preserve"> and all trait averages and all trait differences as independent variables and le (</w:t>
      </w:r>
      <w:proofErr w:type="spellStart"/>
      <w:proofErr w:type="gramStart"/>
      <w:r w:rsidR="00B915B6" w:rsidRPr="00953317">
        <w:rPr>
          <w:i/>
          <w:lang w:val="en-GB"/>
        </w:rPr>
        <w:t>lm</w:t>
      </w:r>
      <w:proofErr w:type="spellEnd"/>
      <w:r w:rsidR="00B915B6" w:rsidRPr="00953317">
        <w:rPr>
          <w:i/>
          <w:lang w:val="en-GB"/>
        </w:rPr>
        <w:t>(</w:t>
      </w:r>
      <w:proofErr w:type="gramEnd"/>
      <w:r w:rsidR="00B915B6" w:rsidRPr="00953317">
        <w:rPr>
          <w:i/>
          <w:lang w:val="en-GB"/>
        </w:rPr>
        <w:t>)</w:t>
      </w:r>
      <w:r w:rsidR="00B915B6" w:rsidRPr="00953317">
        <w:rPr>
          <w:lang w:val="en-GB"/>
        </w:rPr>
        <w:t xml:space="preserve"> function from the </w:t>
      </w:r>
      <w:r w:rsidR="00B915B6" w:rsidRPr="00953317">
        <w:rPr>
          <w:i/>
          <w:lang w:val="en-GB"/>
        </w:rPr>
        <w:t>stats</w:t>
      </w:r>
      <w:r w:rsidR="00B915B6" w:rsidRPr="00953317">
        <w:rPr>
          <w:lang w:val="en-GB"/>
        </w:rPr>
        <w:t xml:space="preserve"> package). We standardized all dependent and independent variables (</w:t>
      </w:r>
      <w:r w:rsidR="00B915B6" w:rsidRPr="00953317">
        <w:rPr>
          <w:i/>
          <w:lang w:val="en-GB"/>
        </w:rPr>
        <w:t>μ</w:t>
      </w:r>
      <w:r w:rsidR="00B915B6" w:rsidRPr="00953317">
        <w:rPr>
          <w:lang w:val="en-GB"/>
        </w:rPr>
        <w:t xml:space="preserve"> = 0,</w:t>
      </w:r>
      <w:r w:rsidR="00B915B6" w:rsidRPr="00953317">
        <w:rPr>
          <w:i/>
          <w:lang w:val="en-GB"/>
        </w:rPr>
        <w:t xml:space="preserve"> σ</w:t>
      </w:r>
      <w:r w:rsidR="00B915B6" w:rsidRPr="00953317">
        <w:rPr>
          <w:lang w:val="en-GB"/>
        </w:rPr>
        <w:t xml:space="preserve"> = 1)</w:t>
      </w:r>
      <w:r w:rsidR="001110F4" w:rsidRPr="00953317">
        <w:rPr>
          <w:lang w:val="en-GB"/>
        </w:rPr>
        <w:t xml:space="preserve"> and </w:t>
      </w:r>
      <w:r w:rsidR="00B915B6" w:rsidRPr="00953317">
        <w:rPr>
          <w:lang w:val="en-GB"/>
        </w:rPr>
        <w:t>ran a backward model selection (</w:t>
      </w:r>
      <w:proofErr w:type="spellStart"/>
      <w:proofErr w:type="gramStart"/>
      <w:r w:rsidR="00B915B6" w:rsidRPr="00953317">
        <w:rPr>
          <w:i/>
          <w:lang w:val="en-GB"/>
        </w:rPr>
        <w:t>glmulti</w:t>
      </w:r>
      <w:proofErr w:type="spellEnd"/>
      <w:r w:rsidR="00B915B6" w:rsidRPr="00953317">
        <w:rPr>
          <w:i/>
          <w:lang w:val="en-GB"/>
        </w:rPr>
        <w:t>(</w:t>
      </w:r>
      <w:proofErr w:type="gramEnd"/>
      <w:r w:rsidR="00B915B6" w:rsidRPr="00953317">
        <w:rPr>
          <w:i/>
          <w:lang w:val="en-GB"/>
        </w:rPr>
        <w:t>)</w:t>
      </w:r>
      <w:r w:rsidR="00B915B6" w:rsidRPr="00953317">
        <w:rPr>
          <w:lang w:val="en-GB"/>
        </w:rPr>
        <w:t xml:space="preserve"> function from the </w:t>
      </w:r>
      <w:proofErr w:type="spellStart"/>
      <w:r w:rsidR="00B915B6" w:rsidRPr="00953317">
        <w:rPr>
          <w:i/>
          <w:lang w:val="en-GB"/>
        </w:rPr>
        <w:t>glmulti</w:t>
      </w:r>
      <w:proofErr w:type="spellEnd"/>
      <w:r w:rsidR="00B915B6" w:rsidRPr="00953317">
        <w:rPr>
          <w:lang w:val="en-GB"/>
        </w:rPr>
        <w:t xml:space="preserve"> package). We used the second-order Akaike Information Criterion (AIC</w:t>
      </w:r>
      <w:r w:rsidR="00B915B6" w:rsidRPr="00953317">
        <w:rPr>
          <w:vertAlign w:val="subscript"/>
          <w:lang w:val="en-GB"/>
        </w:rPr>
        <w:t>C</w:t>
      </w:r>
      <w:r w:rsidR="00B915B6" w:rsidRPr="00953317">
        <w:rPr>
          <w:lang w:val="en-GB"/>
        </w:rPr>
        <w:t>,</w:t>
      </w:r>
      <w:r w:rsidR="00431655" w:rsidRPr="00953317">
        <w:rPr>
          <w:lang w:val="en-GB"/>
        </w:rPr>
        <w:t xml:space="preserve"> </w:t>
      </w:r>
      <w:r w:rsidR="00431655" w:rsidRPr="00953317">
        <w:rPr>
          <w:lang w:val="en-GB"/>
        </w:rPr>
        <w:fldChar w:fldCharType="begin"/>
      </w:r>
      <w:r w:rsidR="00FC1F93" w:rsidRPr="00953317">
        <w:rPr>
          <w:lang w:val="en-GB"/>
        </w:rPr>
        <w:instrText xml:space="preserve"> ADDIN ZOTERO_ITEM CSL_CITATION {"citationID":"99flG9u8","properties":{"formattedCitation":"(Sugiura 1978)","plainCitation":"(Sugiura 1978)","dontUpdate":true,"noteIndex":0},"citationItems":[{"id":581,"uris":["http://zotero.org/users/3458704/items/Q78S7WFQ"],"itemData":{"id":581,"type":"article-journal","abstract":"Using Akaike's information criterion, three examples of statistical data are reanalyzed and show reasonably definite conclusions. One is concerned with the multiple comparison problem for the means in normal populations. The second is concerned with the grouping of the categories in a contingency table. The third is concerned with the multiple comparison problem for the analysis of variance by the iogit model in contingency tables, Finite correction of Akaike's information criterionis also proposed.","container-title":"Communications in Statistics - Theory and Methods","DOI":"10.1080/03610927808827599","ISSN":"0361-0926","issue":"1","note":"publisher: Taylor &amp; Francis\n_eprint: https://doi.org/10.1080/03610927808827599","page":"13-26","source":"Taylor and Francis+NEJM","title":"Further analysts of the data by akaike' s information criterion and the finite corrections","volume":"7","author":[{"family":"Sugiura","given":"Nariaki"}],"issued":{"date-parts":[["1978",1,1]]}}}],"schema":"https://github.com/citation-style-language/schema/raw/master/csl-citation.json"} </w:instrText>
      </w:r>
      <w:r w:rsidR="00431655" w:rsidRPr="00953317">
        <w:rPr>
          <w:lang w:val="en-GB"/>
        </w:rPr>
        <w:fldChar w:fldCharType="separate"/>
      </w:r>
      <w:r w:rsidR="00431655" w:rsidRPr="00953317">
        <w:rPr>
          <w:rFonts w:cs="Times New Roman"/>
          <w:lang w:val="en-GB"/>
        </w:rPr>
        <w:t>Sugiura 1978)</w:t>
      </w:r>
      <w:r w:rsidR="00431655" w:rsidRPr="00953317">
        <w:rPr>
          <w:lang w:val="en-GB"/>
        </w:rPr>
        <w:fldChar w:fldCharType="end"/>
      </w:r>
      <w:r w:rsidR="00B915B6" w:rsidRPr="00953317">
        <w:rPr>
          <w:lang w:val="en-GB"/>
        </w:rPr>
        <w:t xml:space="preserve"> to rank the models and performed model-averaging inference based on the top 10 models using the </w:t>
      </w:r>
      <w:proofErr w:type="spellStart"/>
      <w:r w:rsidR="00B915B6" w:rsidRPr="00953317">
        <w:rPr>
          <w:i/>
          <w:lang w:val="en-GB"/>
        </w:rPr>
        <w:t>coef</w:t>
      </w:r>
      <w:proofErr w:type="spellEnd"/>
      <w:r w:rsidR="00B915B6" w:rsidRPr="00953317">
        <w:rPr>
          <w:i/>
          <w:lang w:val="en-GB"/>
        </w:rPr>
        <w:t>()</w:t>
      </w:r>
      <w:r w:rsidR="00B915B6" w:rsidRPr="00953317">
        <w:rPr>
          <w:lang w:val="en-GB"/>
        </w:rPr>
        <w:t xml:space="preserve"> function (</w:t>
      </w:r>
      <w:proofErr w:type="spellStart"/>
      <w:r w:rsidR="00B915B6" w:rsidRPr="00953317">
        <w:rPr>
          <w:i/>
          <w:lang w:val="en-GB"/>
        </w:rPr>
        <w:t>glmulti</w:t>
      </w:r>
      <w:proofErr w:type="spellEnd"/>
      <w:r w:rsidR="00B915B6" w:rsidRPr="00953317">
        <w:rPr>
          <w:lang w:val="en-GB"/>
        </w:rPr>
        <w:t xml:space="preserve"> package). We report parameter estimates and their 95% unconditional confidence interval computed as ±1.96 unconditional sampling standard deviation</w:t>
      </w:r>
      <w:r w:rsidR="001C6698" w:rsidRPr="00953317">
        <w:rPr>
          <w:lang w:val="en-GB"/>
        </w:rPr>
        <w:t>, variable importance, and adjusted R-squared averaged over the top 10 models</w:t>
      </w:r>
      <w:r w:rsidR="00431655" w:rsidRPr="00953317">
        <w:rPr>
          <w:lang w:val="en-GB"/>
        </w:rPr>
        <w:t xml:space="preserve"> </w:t>
      </w:r>
      <w:r w:rsidR="00431655" w:rsidRPr="00953317">
        <w:rPr>
          <w:lang w:val="en-GB"/>
        </w:rPr>
        <w:fldChar w:fldCharType="begin"/>
      </w:r>
      <w:r w:rsidR="00FC1F93" w:rsidRPr="00953317">
        <w:rPr>
          <w:lang w:val="en-GB"/>
        </w:rPr>
        <w:instrText xml:space="preserve"> ADDIN ZOTERO_ITEM CSL_CITATION {"citationID":"3oQB2v2D","properties":{"formattedCitation":"(Burnham and Anderson 2002)","plainCitation":"(Burnham and Anderson 2002)","noteIndex":0},"citationItems":[{"id":580,"uris":["http://zotero.org/users/3458704/items/6ZCYUZ68"],"itemData":{"id":580,"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edition":"2","event-place":"New York","ISBN":"978-0-387-95364-9","language":"en","note":"DOI: 10.1007/b97636","publisher":"Springer-Verlag","publisher-place":"New York","source":"www.springer.com","title":"Model Selection and Multimodel Inference: A Practical Information-Theoretic Approach","title-short":"Model Selection and Multimodel Inference","URL":"https://www.springer.com/gp/book/9780387953649","author":[{"family":"Burnham","given":"Kenneth P."},{"family":"Anderson","given":"David R."}],"accessed":{"date-parts":[["2020",3,9]]},"issued":{"date-parts":[["2002"]]}}}],"schema":"https://github.com/citation-style-language/schema/raw/master/csl-citation.json"} </w:instrText>
      </w:r>
      <w:r w:rsidR="00431655" w:rsidRPr="00953317">
        <w:rPr>
          <w:lang w:val="en-GB"/>
        </w:rPr>
        <w:fldChar w:fldCharType="separate"/>
      </w:r>
      <w:r w:rsidR="002E720C" w:rsidRPr="002E720C">
        <w:rPr>
          <w:rFonts w:cs="Times New Roman"/>
        </w:rPr>
        <w:t>(Burnham and Anderson 2002)</w:t>
      </w:r>
      <w:r w:rsidR="00431655" w:rsidRPr="00953317">
        <w:rPr>
          <w:lang w:val="en-GB"/>
        </w:rPr>
        <w:fldChar w:fldCharType="end"/>
      </w:r>
      <w:r w:rsidR="00B915B6" w:rsidRPr="00953317">
        <w:rPr>
          <w:lang w:val="en-GB"/>
        </w:rPr>
        <w:t xml:space="preserve">. </w:t>
      </w:r>
      <w:r w:rsidR="001C6698" w:rsidRPr="00953317">
        <w:rPr>
          <w:lang w:val="en-GB"/>
        </w:rPr>
        <w:t xml:space="preserve">Detailed information on the top 10 models </w:t>
      </w:r>
      <w:proofErr w:type="gramStart"/>
      <w:r w:rsidR="001C6698" w:rsidRPr="00953317">
        <w:rPr>
          <w:lang w:val="en-GB"/>
        </w:rPr>
        <w:t>are</w:t>
      </w:r>
      <w:proofErr w:type="gramEnd"/>
      <w:r w:rsidR="001C6698" w:rsidRPr="00953317">
        <w:rPr>
          <w:lang w:val="en-GB"/>
        </w:rPr>
        <w:t xml:space="preserve"> </w:t>
      </w:r>
      <w:r w:rsidR="005666DE" w:rsidRPr="00953317">
        <w:rPr>
          <w:lang w:val="en-GB"/>
        </w:rPr>
        <w:t>available</w:t>
      </w:r>
      <w:r w:rsidR="001C6698" w:rsidRPr="00953317">
        <w:rPr>
          <w:lang w:val="en-GB"/>
        </w:rPr>
        <w:t xml:space="preserve"> in Supplementary Table 5.</w:t>
      </w:r>
    </w:p>
    <w:p w14:paraId="15B501F2" w14:textId="5079F0B1" w:rsidR="0015134C" w:rsidRPr="00953317" w:rsidRDefault="005666DE" w:rsidP="00F03B41">
      <w:pPr>
        <w:rPr>
          <w:lang w:val="en-GB"/>
        </w:rPr>
      </w:pPr>
      <w:r w:rsidRPr="00953317">
        <w:rPr>
          <w:lang w:val="en-GB"/>
        </w:rPr>
        <w:lastRenderedPageBreak/>
        <w:t xml:space="preserve">We further investigated the </w:t>
      </w:r>
      <w:r w:rsidR="00DC7C38" w:rsidRPr="00953317">
        <w:rPr>
          <w:lang w:val="en-GB"/>
        </w:rPr>
        <w:t xml:space="preserve">ecological mechanisms linking root </w:t>
      </w:r>
      <w:r w:rsidR="009D57F1">
        <w:rPr>
          <w:lang w:val="en-GB"/>
        </w:rPr>
        <w:t>area</w:t>
      </w:r>
      <w:r w:rsidRPr="00953317">
        <w:rPr>
          <w:lang w:val="en-GB"/>
        </w:rPr>
        <w:t xml:space="preserve"> and RYT by checking the relationship</w:t>
      </w:r>
      <w:r w:rsidR="00B41A7E" w:rsidRPr="00953317">
        <w:rPr>
          <w:lang w:val="en-GB"/>
        </w:rPr>
        <w:t xml:space="preserve"> between </w:t>
      </w:r>
      <w:r w:rsidR="00AF4A14" w:rsidRPr="00953317">
        <w:rPr>
          <w:lang w:val="en-GB"/>
        </w:rPr>
        <w:t xml:space="preserve">pure </w:t>
      </w:r>
      <w:r w:rsidR="00B41A7E" w:rsidRPr="00953317">
        <w:rPr>
          <w:lang w:val="en-GB"/>
        </w:rPr>
        <w:t xml:space="preserve">stands </w:t>
      </w:r>
      <w:r w:rsidR="00AF4A14" w:rsidRPr="00953317">
        <w:rPr>
          <w:lang w:val="en-GB"/>
        </w:rPr>
        <w:t xml:space="preserve">biomass and pure stand root </w:t>
      </w:r>
      <w:r w:rsidR="009D57F1">
        <w:rPr>
          <w:lang w:val="en-GB"/>
        </w:rPr>
        <w:t>area</w:t>
      </w:r>
      <w:r w:rsidR="00AF4A14" w:rsidRPr="00953317">
        <w:rPr>
          <w:lang w:val="en-GB"/>
        </w:rPr>
        <w:t xml:space="preserve">, and between RYs and pure stand root </w:t>
      </w:r>
      <w:r w:rsidR="009D57F1">
        <w:rPr>
          <w:lang w:val="en-GB"/>
        </w:rPr>
        <w:t>area</w:t>
      </w:r>
      <w:r w:rsidR="00AF4A14" w:rsidRPr="00953317">
        <w:rPr>
          <w:lang w:val="en-GB"/>
        </w:rPr>
        <w:t xml:space="preserve"> using</w:t>
      </w:r>
      <w:r w:rsidR="00B41A7E" w:rsidRPr="00953317">
        <w:rPr>
          <w:lang w:val="en-GB"/>
        </w:rPr>
        <w:t xml:space="preserve"> </w:t>
      </w:r>
      <w:r w:rsidR="0071608A" w:rsidRPr="00953317">
        <w:rPr>
          <w:lang w:val="en-GB"/>
        </w:rPr>
        <w:t xml:space="preserve">simple </w:t>
      </w:r>
      <w:r w:rsidR="00B41A7E" w:rsidRPr="00953317">
        <w:rPr>
          <w:lang w:val="en-GB"/>
        </w:rPr>
        <w:t xml:space="preserve">linear </w:t>
      </w:r>
      <w:r w:rsidR="0071608A" w:rsidRPr="00953317">
        <w:rPr>
          <w:lang w:val="en-GB"/>
        </w:rPr>
        <w:t>regressions between these variables</w:t>
      </w:r>
      <w:r w:rsidR="00B41A7E" w:rsidRPr="00953317">
        <w:rPr>
          <w:lang w:val="en-GB"/>
        </w:rPr>
        <w:t xml:space="preserve"> </w:t>
      </w:r>
      <w:r w:rsidR="0071608A" w:rsidRPr="00953317">
        <w:rPr>
          <w:lang w:val="en-GB"/>
        </w:rPr>
        <w:t xml:space="preserve">within each treatment. We used </w:t>
      </w:r>
      <w:r w:rsidR="00AF4A14" w:rsidRPr="00953317">
        <w:rPr>
          <w:lang w:val="en-GB"/>
        </w:rPr>
        <w:t>trait and</w:t>
      </w:r>
      <w:r w:rsidR="0071608A" w:rsidRPr="00953317">
        <w:rPr>
          <w:lang w:val="en-GB"/>
        </w:rPr>
        <w:t xml:space="preserve"> biomass values adjusted for block effect</w:t>
      </w:r>
      <w:r w:rsidR="00AF4A14" w:rsidRPr="00953317">
        <w:rPr>
          <w:lang w:val="en-GB"/>
        </w:rPr>
        <w:t xml:space="preserve">s and measurement </w:t>
      </w:r>
      <w:r w:rsidR="0071608A" w:rsidRPr="00953317">
        <w:rPr>
          <w:lang w:val="en-GB"/>
        </w:rPr>
        <w:t>date effects as explained above, such that we had one value per genotype</w:t>
      </w:r>
      <w:r w:rsidR="00B11712" w:rsidRPr="00953317">
        <w:rPr>
          <w:lang w:val="en-GB"/>
        </w:rPr>
        <w:t xml:space="preserve"> </w:t>
      </w:r>
      <w:r w:rsidR="0071608A" w:rsidRPr="00953317">
        <w:rPr>
          <w:lang w:val="en-GB"/>
        </w:rPr>
        <w:t xml:space="preserve">per treatment. </w:t>
      </w:r>
      <w:r w:rsidR="00AF4A14" w:rsidRPr="00953317">
        <w:rPr>
          <w:lang w:val="en-GB"/>
        </w:rPr>
        <w:t xml:space="preserve">We also checked the relationship between RYs and the hierarchical distance in root </w:t>
      </w:r>
      <w:r w:rsidR="009D57F1">
        <w:rPr>
          <w:lang w:val="en-GB"/>
        </w:rPr>
        <w:t>area</w:t>
      </w:r>
      <w:r w:rsidR="00AF4A14" w:rsidRPr="00953317">
        <w:rPr>
          <w:lang w:val="en-GB"/>
        </w:rPr>
        <w:t xml:space="preserve"> between the cultivar and its </w:t>
      </w:r>
      <w:proofErr w:type="spellStart"/>
      <w:r w:rsidR="00AF4A14" w:rsidRPr="00953317">
        <w:rPr>
          <w:lang w:val="en-GB"/>
        </w:rPr>
        <w:t>neighbor</w:t>
      </w:r>
      <w:proofErr w:type="spellEnd"/>
      <w:r w:rsidR="00FF14E4" w:rsidRPr="00953317">
        <w:rPr>
          <w:lang w:val="en-GB"/>
        </w:rPr>
        <w:t xml:space="preserve"> in pure stands</w:t>
      </w:r>
      <w:r w:rsidR="00AF4A14" w:rsidRPr="00953317">
        <w:rPr>
          <w:lang w:val="en-GB"/>
        </w:rPr>
        <w:t xml:space="preserve">. Hierarchical </w:t>
      </w:r>
      <w:r w:rsidR="00B11712" w:rsidRPr="00953317">
        <w:rPr>
          <w:lang w:val="en-GB"/>
        </w:rPr>
        <w:t xml:space="preserve">distance </w:t>
      </w:r>
      <w:r w:rsidR="00AF4A14" w:rsidRPr="00953317">
        <w:rPr>
          <w:lang w:val="en-GB"/>
        </w:rPr>
        <w:t xml:space="preserve">was the difference between the focal root </w:t>
      </w:r>
      <w:r w:rsidR="009D57F1">
        <w:rPr>
          <w:lang w:val="en-GB"/>
        </w:rPr>
        <w:t>area</w:t>
      </w:r>
      <w:r w:rsidR="00AF4A14" w:rsidRPr="00953317">
        <w:rPr>
          <w:lang w:val="en-GB"/>
        </w:rPr>
        <w:t xml:space="preserve"> and the </w:t>
      </w:r>
      <w:proofErr w:type="spellStart"/>
      <w:r w:rsidR="00AF4A14" w:rsidRPr="00953317">
        <w:rPr>
          <w:lang w:val="en-GB"/>
        </w:rPr>
        <w:t>neighbor</w:t>
      </w:r>
      <w:proofErr w:type="spellEnd"/>
      <w:r w:rsidR="00AF4A14" w:rsidRPr="00953317">
        <w:rPr>
          <w:lang w:val="en-GB"/>
        </w:rPr>
        <w:t xml:space="preserve"> root </w:t>
      </w:r>
      <w:r w:rsidR="009D57F1">
        <w:rPr>
          <w:lang w:val="en-GB"/>
        </w:rPr>
        <w:t>area</w:t>
      </w:r>
      <w:r w:rsidR="00AF4A14" w:rsidRPr="00953317">
        <w:rPr>
          <w:lang w:val="en-GB"/>
        </w:rPr>
        <w:t xml:space="preserve">, divided by the focal root </w:t>
      </w:r>
      <w:r w:rsidR="009D57F1">
        <w:rPr>
          <w:lang w:val="en-GB"/>
        </w:rPr>
        <w:t>area</w:t>
      </w:r>
      <w:r w:rsidR="00265CE5" w:rsidRPr="00953317">
        <w:rPr>
          <w:lang w:val="en-GB"/>
        </w:rPr>
        <w:t xml:space="preserve"> (i.e., positive values mean that the focal had higher root </w:t>
      </w:r>
      <w:r w:rsidR="009D57F1">
        <w:rPr>
          <w:lang w:val="en-GB"/>
        </w:rPr>
        <w:t>area</w:t>
      </w:r>
      <w:r w:rsidR="00265CE5" w:rsidRPr="00953317">
        <w:rPr>
          <w:lang w:val="en-GB"/>
        </w:rPr>
        <w:t xml:space="preserve"> that its </w:t>
      </w:r>
      <w:proofErr w:type="spellStart"/>
      <w:r w:rsidR="00265CE5" w:rsidRPr="00953317">
        <w:rPr>
          <w:lang w:val="en-GB"/>
        </w:rPr>
        <w:t>neighbor</w:t>
      </w:r>
      <w:proofErr w:type="spellEnd"/>
      <w:r w:rsidR="00265CE5" w:rsidRPr="00953317">
        <w:rPr>
          <w:lang w:val="en-GB"/>
        </w:rPr>
        <w:t xml:space="preserve">, and </w:t>
      </w:r>
      <w:r w:rsidR="00265CE5" w:rsidRPr="00953317">
        <w:rPr>
          <w:i/>
          <w:lang w:val="en-GB"/>
        </w:rPr>
        <w:t>vice versa</w:t>
      </w:r>
      <w:r w:rsidR="00265CE5" w:rsidRPr="00953317">
        <w:rPr>
          <w:lang w:val="en-GB"/>
        </w:rPr>
        <w:t xml:space="preserve">). Finally, we </w:t>
      </w:r>
      <w:r w:rsidR="00DC7C38" w:rsidRPr="00953317">
        <w:rPr>
          <w:lang w:val="en-GB"/>
        </w:rPr>
        <w:t xml:space="preserve">checked how root </w:t>
      </w:r>
      <w:r w:rsidR="009D57F1">
        <w:rPr>
          <w:lang w:val="en-GB"/>
        </w:rPr>
        <w:t>area</w:t>
      </w:r>
      <w:r w:rsidR="00DC7C38" w:rsidRPr="00953317">
        <w:rPr>
          <w:lang w:val="en-GB"/>
        </w:rPr>
        <w:t xml:space="preserve"> plasticity affected RYT in the two treatments. We </w:t>
      </w:r>
      <w:r w:rsidR="00B11712" w:rsidRPr="00953317">
        <w:rPr>
          <w:lang w:val="en-GB"/>
        </w:rPr>
        <w:t xml:space="preserve">computed root </w:t>
      </w:r>
      <w:r w:rsidR="009D57F1">
        <w:rPr>
          <w:lang w:val="en-GB"/>
        </w:rPr>
        <w:t>area</w:t>
      </w:r>
      <w:r w:rsidR="00B11712" w:rsidRPr="00953317">
        <w:rPr>
          <w:lang w:val="en-GB"/>
        </w:rPr>
        <w:t xml:space="preserve"> plasticity as the difference between the average root </w:t>
      </w:r>
      <w:r w:rsidR="009D57F1">
        <w:rPr>
          <w:lang w:val="en-GB"/>
        </w:rPr>
        <w:t>area</w:t>
      </w:r>
      <w:r w:rsidR="00B11712" w:rsidRPr="00953317">
        <w:rPr>
          <w:lang w:val="en-GB"/>
        </w:rPr>
        <w:t xml:space="preserve"> of the pure stands of the two cultivars and the observed root </w:t>
      </w:r>
      <w:r w:rsidR="009D57F1">
        <w:rPr>
          <w:lang w:val="en-GB"/>
        </w:rPr>
        <w:t>area</w:t>
      </w:r>
      <w:r w:rsidR="00B11712" w:rsidRPr="00953317">
        <w:rPr>
          <w:lang w:val="en-GB"/>
        </w:rPr>
        <w:t xml:space="preserve"> of their mixture, divided by the average of the pure stands. (i.e., positive values mean that root </w:t>
      </w:r>
      <w:r w:rsidR="009D57F1">
        <w:rPr>
          <w:lang w:val="en-GB"/>
        </w:rPr>
        <w:t>area</w:t>
      </w:r>
      <w:r w:rsidR="00B11712" w:rsidRPr="00953317">
        <w:rPr>
          <w:lang w:val="en-GB"/>
        </w:rPr>
        <w:t xml:space="preserve"> increased in the mixed relative to the pure stands, and </w:t>
      </w:r>
      <w:r w:rsidR="00B11712" w:rsidRPr="00953317">
        <w:rPr>
          <w:i/>
          <w:lang w:val="en-GB"/>
        </w:rPr>
        <w:t>vice versa</w:t>
      </w:r>
      <w:r w:rsidR="00DC7C38" w:rsidRPr="00953317">
        <w:rPr>
          <w:lang w:val="en-GB"/>
        </w:rPr>
        <w:t xml:space="preserve">). </w:t>
      </w:r>
    </w:p>
    <w:p w14:paraId="39363DD0" w14:textId="0FA44425" w:rsidR="008844EC" w:rsidRPr="00953317" w:rsidRDefault="007B53C5" w:rsidP="007B53C5">
      <w:pPr>
        <w:pStyle w:val="Titre1"/>
        <w:rPr>
          <w:lang w:val="en-GB"/>
        </w:rPr>
      </w:pPr>
      <w:r w:rsidRPr="00953317">
        <w:rPr>
          <w:lang w:val="en-GB"/>
        </w:rPr>
        <w:t>Results</w:t>
      </w:r>
    </w:p>
    <w:p w14:paraId="2BD709C6" w14:textId="53F320B6" w:rsidR="00BF0E2D" w:rsidRPr="00953317" w:rsidRDefault="00BF0E2D" w:rsidP="00BF0E2D">
      <w:pPr>
        <w:pStyle w:val="Titre2"/>
        <w:rPr>
          <w:lang w:val="en-GB"/>
        </w:rPr>
      </w:pPr>
      <w:r w:rsidRPr="00953317">
        <w:rPr>
          <w:lang w:val="en-GB"/>
        </w:rPr>
        <w:t>Effect of the stress on plant growth and architecture</w:t>
      </w:r>
    </w:p>
    <w:p w14:paraId="1A03AB98" w14:textId="6127DF38" w:rsidR="00BF0E2D" w:rsidRPr="00953317" w:rsidRDefault="00BF0E2D" w:rsidP="00BF0E2D">
      <w:pPr>
        <w:rPr>
          <w:lang w:val="en-GB"/>
        </w:rPr>
      </w:pPr>
      <w:r w:rsidRPr="00953317">
        <w:rPr>
          <w:lang w:val="en-GB"/>
        </w:rPr>
        <w:t>The limitation of water and nutrients strongly reduced the total biomass of the seedling</w:t>
      </w:r>
      <w:r w:rsidR="00037081" w:rsidRPr="00953317">
        <w:rPr>
          <w:lang w:val="en-GB"/>
        </w:rPr>
        <w:t>s</w:t>
      </w:r>
      <w:r w:rsidR="002C435A" w:rsidRPr="00953317">
        <w:rPr>
          <w:lang w:val="en-GB"/>
        </w:rPr>
        <w:t xml:space="preserve"> (</w:t>
      </w:r>
      <w:r w:rsidR="00743B64" w:rsidRPr="00953317">
        <w:rPr>
          <w:lang w:val="en-GB"/>
        </w:rPr>
        <w:t xml:space="preserve">1947.35 mg in the S treatment vs 2364.71 in the C treatment, </w:t>
      </w:r>
      <w:r w:rsidR="00743B64" w:rsidRPr="00953317">
        <w:rPr>
          <w:i/>
          <w:lang w:val="en-GB"/>
        </w:rPr>
        <w:t>F</w:t>
      </w:r>
      <w:r w:rsidR="00743B64" w:rsidRPr="00953317">
        <w:rPr>
          <w:vertAlign w:val="subscript"/>
          <w:lang w:val="en-GB"/>
        </w:rPr>
        <w:t>1,87.77</w:t>
      </w:r>
      <w:r w:rsidR="00743B64" w:rsidRPr="00953317">
        <w:rPr>
          <w:lang w:val="en-GB"/>
        </w:rPr>
        <w:t xml:space="preserve"> = 144.49, </w:t>
      </w:r>
      <w:r w:rsidR="00743B64" w:rsidRPr="00953317">
        <w:rPr>
          <w:i/>
          <w:lang w:val="en-GB"/>
        </w:rPr>
        <w:t>p</w:t>
      </w:r>
      <w:r w:rsidR="00743B64" w:rsidRPr="00953317">
        <w:rPr>
          <w:lang w:val="en-GB"/>
        </w:rPr>
        <w:t xml:space="preserve"> &lt; 0.001,</w:t>
      </w:r>
      <w:r w:rsidR="00743B64" w:rsidRPr="00953317">
        <w:rPr>
          <w:i/>
          <w:lang w:val="en-GB"/>
        </w:rPr>
        <w:t xml:space="preserve"> </w:t>
      </w:r>
      <w:r w:rsidR="002C435A" w:rsidRPr="00953317">
        <w:rPr>
          <w:lang w:val="en-GB"/>
        </w:rPr>
        <w:t xml:space="preserve">Figure </w:t>
      </w:r>
      <w:r w:rsidR="00075437" w:rsidRPr="00953317">
        <w:rPr>
          <w:lang w:val="en-GB"/>
        </w:rPr>
        <w:t>2f</w:t>
      </w:r>
      <w:r w:rsidR="002C435A" w:rsidRPr="00953317">
        <w:rPr>
          <w:lang w:val="en-GB"/>
        </w:rPr>
        <w:t>)</w:t>
      </w:r>
      <w:r w:rsidRPr="00953317">
        <w:rPr>
          <w:lang w:val="en-GB"/>
        </w:rPr>
        <w:t>. Th</w:t>
      </w:r>
      <w:r w:rsidR="00037081" w:rsidRPr="00953317">
        <w:rPr>
          <w:lang w:val="en-GB"/>
        </w:rPr>
        <w:t>is</w:t>
      </w:r>
      <w:r w:rsidRPr="00953317">
        <w:rPr>
          <w:lang w:val="en-GB"/>
        </w:rPr>
        <w:t xml:space="preserve"> biomass reduction was accompanied by a reallocation </w:t>
      </w:r>
      <w:r w:rsidR="00037081" w:rsidRPr="00953317">
        <w:rPr>
          <w:lang w:val="en-GB"/>
        </w:rPr>
        <w:t>of resources</w:t>
      </w:r>
      <w:r w:rsidRPr="00953317">
        <w:rPr>
          <w:lang w:val="en-GB"/>
        </w:rPr>
        <w:t xml:space="preserve"> from </w:t>
      </w:r>
      <w:r w:rsidR="00037081" w:rsidRPr="00953317">
        <w:rPr>
          <w:lang w:val="en-GB"/>
        </w:rPr>
        <w:t xml:space="preserve">the </w:t>
      </w:r>
      <w:r w:rsidRPr="00953317">
        <w:rPr>
          <w:lang w:val="en-GB"/>
        </w:rPr>
        <w:t>aboveground to the belowground compartment</w:t>
      </w:r>
      <w:r w:rsidR="00037081" w:rsidRPr="00953317">
        <w:rPr>
          <w:lang w:val="en-GB"/>
        </w:rPr>
        <w:t>: while the seedling</w:t>
      </w:r>
      <w:r w:rsidR="00774FAF" w:rsidRPr="00953317">
        <w:rPr>
          <w:lang w:val="en-GB"/>
        </w:rPr>
        <w:t>s</w:t>
      </w:r>
      <w:r w:rsidR="00037081" w:rsidRPr="00953317">
        <w:rPr>
          <w:lang w:val="en-GB"/>
        </w:rPr>
        <w:t xml:space="preserve"> produced less leaves</w:t>
      </w:r>
      <w:r w:rsidR="00774FAF" w:rsidRPr="00953317">
        <w:rPr>
          <w:lang w:val="en-GB"/>
        </w:rPr>
        <w:t xml:space="preserve"> (Figure </w:t>
      </w:r>
      <w:r w:rsidR="00075437" w:rsidRPr="00953317">
        <w:rPr>
          <w:lang w:val="en-GB"/>
        </w:rPr>
        <w:t>2a</w:t>
      </w:r>
      <w:r w:rsidR="00774FAF" w:rsidRPr="00953317">
        <w:rPr>
          <w:lang w:val="en-GB"/>
        </w:rPr>
        <w:t>)</w:t>
      </w:r>
      <w:r w:rsidR="00037081" w:rsidRPr="00953317">
        <w:rPr>
          <w:lang w:val="en-GB"/>
        </w:rPr>
        <w:t>, less tillers</w:t>
      </w:r>
      <w:r w:rsidR="00774FAF" w:rsidRPr="00953317">
        <w:rPr>
          <w:lang w:val="en-GB"/>
        </w:rPr>
        <w:t xml:space="preserve"> (Figure </w:t>
      </w:r>
      <w:r w:rsidR="00075437" w:rsidRPr="00953317">
        <w:rPr>
          <w:lang w:val="en-GB"/>
        </w:rPr>
        <w:t>2b</w:t>
      </w:r>
      <w:r w:rsidR="00774FAF" w:rsidRPr="00953317">
        <w:rPr>
          <w:lang w:val="en-GB"/>
        </w:rPr>
        <w:t>)</w:t>
      </w:r>
      <w:r w:rsidR="00037081" w:rsidRPr="00953317">
        <w:rPr>
          <w:lang w:val="en-GB"/>
        </w:rPr>
        <w:t xml:space="preserve">, and </w:t>
      </w:r>
      <w:r w:rsidR="00865D49" w:rsidRPr="00953317">
        <w:rPr>
          <w:lang w:val="en-GB"/>
        </w:rPr>
        <w:t>less</w:t>
      </w:r>
      <w:r w:rsidR="00774FAF" w:rsidRPr="00953317">
        <w:rPr>
          <w:lang w:val="en-GB"/>
        </w:rPr>
        <w:t xml:space="preserve"> above-ground biomass (Figure </w:t>
      </w:r>
      <w:r w:rsidR="00075437" w:rsidRPr="00953317">
        <w:rPr>
          <w:lang w:val="en-GB"/>
        </w:rPr>
        <w:t>2d</w:t>
      </w:r>
      <w:r w:rsidR="00774FAF" w:rsidRPr="00953317">
        <w:rPr>
          <w:lang w:val="en-GB"/>
        </w:rPr>
        <w:t>)</w:t>
      </w:r>
      <w:r w:rsidR="00037081" w:rsidRPr="00953317">
        <w:rPr>
          <w:lang w:val="en-GB"/>
        </w:rPr>
        <w:t xml:space="preserve">, they also had longer </w:t>
      </w:r>
      <w:proofErr w:type="gramStart"/>
      <w:r w:rsidR="00037081" w:rsidRPr="00953317">
        <w:rPr>
          <w:lang w:val="en-GB"/>
        </w:rPr>
        <w:t>roots</w:t>
      </w:r>
      <w:proofErr w:type="gramEnd"/>
      <w:r w:rsidR="00774FAF" w:rsidRPr="00953317">
        <w:rPr>
          <w:lang w:val="en-GB"/>
        </w:rPr>
        <w:t xml:space="preserve"> (Figure </w:t>
      </w:r>
      <w:r w:rsidR="00075437" w:rsidRPr="00953317">
        <w:rPr>
          <w:lang w:val="en-GB"/>
        </w:rPr>
        <w:t>2h</w:t>
      </w:r>
      <w:r w:rsidR="00774FAF" w:rsidRPr="00953317">
        <w:rPr>
          <w:lang w:val="en-GB"/>
        </w:rPr>
        <w:t>)</w:t>
      </w:r>
      <w:r w:rsidR="00037081" w:rsidRPr="00953317">
        <w:rPr>
          <w:lang w:val="en-GB"/>
        </w:rPr>
        <w:t xml:space="preserve">, higher root </w:t>
      </w:r>
      <w:r w:rsidR="009D57F1">
        <w:rPr>
          <w:lang w:val="en-GB"/>
        </w:rPr>
        <w:t>area</w:t>
      </w:r>
      <w:r w:rsidR="00037081" w:rsidRPr="00953317">
        <w:rPr>
          <w:lang w:val="en-GB"/>
        </w:rPr>
        <w:t>s</w:t>
      </w:r>
      <w:r w:rsidR="00774FAF" w:rsidRPr="00953317">
        <w:rPr>
          <w:lang w:val="en-GB"/>
        </w:rPr>
        <w:t xml:space="preserve"> (Figure </w:t>
      </w:r>
      <w:r w:rsidR="00075437" w:rsidRPr="00953317">
        <w:rPr>
          <w:lang w:val="en-GB"/>
        </w:rPr>
        <w:t>2i</w:t>
      </w:r>
      <w:r w:rsidR="00774FAF" w:rsidRPr="00953317">
        <w:rPr>
          <w:lang w:val="en-GB"/>
        </w:rPr>
        <w:t>)</w:t>
      </w:r>
      <w:r w:rsidR="00037081" w:rsidRPr="00953317">
        <w:rPr>
          <w:lang w:val="en-GB"/>
        </w:rPr>
        <w:t>, and higher root biomass</w:t>
      </w:r>
      <w:r w:rsidR="00774FAF" w:rsidRPr="00953317">
        <w:rPr>
          <w:lang w:val="en-GB"/>
        </w:rPr>
        <w:t xml:space="preserve"> (Figure </w:t>
      </w:r>
      <w:r w:rsidR="00075437" w:rsidRPr="00953317">
        <w:rPr>
          <w:lang w:val="en-GB"/>
        </w:rPr>
        <w:t>2e</w:t>
      </w:r>
      <w:r w:rsidR="00774FAF" w:rsidRPr="00953317">
        <w:rPr>
          <w:lang w:val="en-GB"/>
        </w:rPr>
        <w:t>)</w:t>
      </w:r>
      <w:r w:rsidR="006332B4" w:rsidRPr="00953317">
        <w:rPr>
          <w:lang w:val="en-GB"/>
        </w:rPr>
        <w:t xml:space="preserve"> in the stressed treatment</w:t>
      </w:r>
      <w:r w:rsidR="00037081" w:rsidRPr="00953317">
        <w:rPr>
          <w:lang w:val="en-GB"/>
        </w:rPr>
        <w:t xml:space="preserve">. Consequently, the </w:t>
      </w:r>
      <w:proofErr w:type="spellStart"/>
      <w:r w:rsidR="004F5835" w:rsidRPr="00953317">
        <w:rPr>
          <w:lang w:val="en-GB"/>
        </w:rPr>
        <w:t>r</w:t>
      </w:r>
      <w:r w:rsidR="00037081" w:rsidRPr="00953317">
        <w:rPr>
          <w:lang w:val="en-GB"/>
        </w:rPr>
        <w:t>oot:</w:t>
      </w:r>
      <w:r w:rsidR="004F5835" w:rsidRPr="00953317">
        <w:rPr>
          <w:lang w:val="en-GB"/>
        </w:rPr>
        <w:t>s</w:t>
      </w:r>
      <w:r w:rsidR="00037081" w:rsidRPr="00953317">
        <w:rPr>
          <w:lang w:val="en-GB"/>
        </w:rPr>
        <w:t>hoot</w:t>
      </w:r>
      <w:proofErr w:type="spellEnd"/>
      <w:r w:rsidR="00037081" w:rsidRPr="00953317">
        <w:rPr>
          <w:lang w:val="en-GB"/>
        </w:rPr>
        <w:t xml:space="preserve"> </w:t>
      </w:r>
      <w:r w:rsidR="004F5835" w:rsidRPr="00953317">
        <w:rPr>
          <w:lang w:val="en-GB"/>
        </w:rPr>
        <w:t>r</w:t>
      </w:r>
      <w:r w:rsidR="00037081" w:rsidRPr="00953317">
        <w:rPr>
          <w:lang w:val="en-GB"/>
        </w:rPr>
        <w:t>atio went from 0.48 in the control to 0.82 in the stressed treatment (+71%</w:t>
      </w:r>
      <w:r w:rsidR="002C435A" w:rsidRPr="00953317">
        <w:rPr>
          <w:lang w:val="en-GB"/>
        </w:rPr>
        <w:t>, F</w:t>
      </w:r>
      <w:r w:rsidR="002C435A" w:rsidRPr="00953317">
        <w:rPr>
          <w:vertAlign w:val="subscript"/>
          <w:lang w:val="en-GB"/>
        </w:rPr>
        <w:t>1,87.78</w:t>
      </w:r>
      <w:r w:rsidR="002C435A" w:rsidRPr="00953317">
        <w:rPr>
          <w:lang w:val="en-GB"/>
        </w:rPr>
        <w:t xml:space="preserve"> = 3966.58, </w:t>
      </w:r>
      <w:r w:rsidR="002C435A" w:rsidRPr="00953317">
        <w:rPr>
          <w:i/>
          <w:lang w:val="en-GB"/>
        </w:rPr>
        <w:t>p</w:t>
      </w:r>
      <w:r w:rsidR="00FB0E31" w:rsidRPr="00953317">
        <w:rPr>
          <w:lang w:val="en-GB"/>
        </w:rPr>
        <w:t xml:space="preserve"> &lt; 0.001, Figure 2g</w:t>
      </w:r>
      <w:r w:rsidR="00037081" w:rsidRPr="00953317">
        <w:rPr>
          <w:lang w:val="en-GB"/>
        </w:rPr>
        <w:t>).</w:t>
      </w:r>
      <w:r w:rsidR="003A0AED" w:rsidRPr="00953317">
        <w:rPr>
          <w:lang w:val="en-GB"/>
        </w:rPr>
        <w:t xml:space="preserve"> </w:t>
      </w:r>
      <w:r w:rsidR="00AF39C8" w:rsidRPr="00953317">
        <w:rPr>
          <w:lang w:val="en-GB"/>
        </w:rPr>
        <w:t>L</w:t>
      </w:r>
      <w:r w:rsidR="003A0AED" w:rsidRPr="00953317">
        <w:rPr>
          <w:lang w:val="en-GB"/>
        </w:rPr>
        <w:t xml:space="preserve">eaf nitrogen concentration increased in the S treatment (3.32 vs 2.95%, </w:t>
      </w:r>
      <w:r w:rsidR="002C435A" w:rsidRPr="00953317">
        <w:rPr>
          <w:lang w:val="en-GB"/>
        </w:rPr>
        <w:t>F</w:t>
      </w:r>
      <w:r w:rsidR="002C435A" w:rsidRPr="00953317">
        <w:rPr>
          <w:vertAlign w:val="subscript"/>
          <w:lang w:val="en-GB"/>
        </w:rPr>
        <w:t>1,87.19</w:t>
      </w:r>
      <w:r w:rsidR="002C435A" w:rsidRPr="00953317">
        <w:rPr>
          <w:lang w:val="en-GB"/>
        </w:rPr>
        <w:t xml:space="preserve"> = 525.03, </w:t>
      </w:r>
      <w:r w:rsidR="002C435A" w:rsidRPr="00953317">
        <w:rPr>
          <w:i/>
          <w:lang w:val="en-GB"/>
        </w:rPr>
        <w:t>p</w:t>
      </w:r>
      <w:r w:rsidR="002C435A" w:rsidRPr="00953317">
        <w:rPr>
          <w:lang w:val="en-GB"/>
        </w:rPr>
        <w:t xml:space="preserve"> &lt; 0.001, Figure 1D</w:t>
      </w:r>
      <w:r w:rsidR="003A0AED" w:rsidRPr="00953317">
        <w:rPr>
          <w:lang w:val="en-GB"/>
        </w:rPr>
        <w:t xml:space="preserve">). </w:t>
      </w:r>
    </w:p>
    <w:p w14:paraId="5E9BF6E2" w14:textId="100AC7F7" w:rsidR="001A4012" w:rsidRPr="00953317" w:rsidRDefault="001A4012" w:rsidP="001A4012">
      <w:pPr>
        <w:pStyle w:val="Titre2"/>
        <w:rPr>
          <w:lang w:val="en-GB"/>
        </w:rPr>
      </w:pPr>
      <w:r w:rsidRPr="00953317">
        <w:rPr>
          <w:lang w:val="en-GB"/>
        </w:rPr>
        <w:t>Comparison of pure vs mixed stands</w:t>
      </w:r>
    </w:p>
    <w:p w14:paraId="05894C36" w14:textId="237666BE" w:rsidR="00E240A4" w:rsidRPr="00953317" w:rsidRDefault="001A4012" w:rsidP="001A4012">
      <w:pPr>
        <w:rPr>
          <w:lang w:val="en-GB"/>
        </w:rPr>
      </w:pPr>
      <w:r w:rsidRPr="00953317">
        <w:rPr>
          <w:lang w:val="en-GB"/>
        </w:rPr>
        <w:t xml:space="preserve">We did not detect any significant effect of the </w:t>
      </w:r>
      <w:r w:rsidR="0094182A" w:rsidRPr="00953317">
        <w:rPr>
          <w:lang w:val="en-GB"/>
        </w:rPr>
        <w:t>stand</w:t>
      </w:r>
      <w:r w:rsidRPr="00953317">
        <w:rPr>
          <w:lang w:val="en-GB"/>
        </w:rPr>
        <w:t xml:space="preserve"> type (pure vs mixed) or its interaction with resource availability (C vs S treatment) on</w:t>
      </w:r>
      <w:r w:rsidR="003F06A6" w:rsidRPr="00953317">
        <w:rPr>
          <w:lang w:val="en-GB"/>
        </w:rPr>
        <w:t xml:space="preserve"> seedling </w:t>
      </w:r>
      <w:r w:rsidR="00E240A4" w:rsidRPr="00953317">
        <w:rPr>
          <w:lang w:val="en-GB"/>
        </w:rPr>
        <w:t>traits or biomass</w:t>
      </w:r>
      <w:r w:rsidRPr="00953317">
        <w:rPr>
          <w:lang w:val="en-GB"/>
        </w:rPr>
        <w:t xml:space="preserve"> (Supplementary Figure 2 and </w:t>
      </w:r>
      <w:r w:rsidRPr="00953317">
        <w:rPr>
          <w:lang w:val="en-GB"/>
        </w:rPr>
        <w:lastRenderedPageBreak/>
        <w:t xml:space="preserve">Supplementary Table 3). </w:t>
      </w:r>
      <w:r w:rsidR="003F06A6" w:rsidRPr="00953317">
        <w:rPr>
          <w:lang w:val="en-GB"/>
        </w:rPr>
        <w:t xml:space="preserve">However, RYT </w:t>
      </w:r>
      <w:r w:rsidR="00981E32" w:rsidRPr="00953317">
        <w:rPr>
          <w:lang w:val="en-GB"/>
        </w:rPr>
        <w:t>indices</w:t>
      </w:r>
      <w:r w:rsidR="00E240A4" w:rsidRPr="00953317">
        <w:rPr>
          <w:lang w:val="en-GB"/>
        </w:rPr>
        <w:t xml:space="preserve"> </w:t>
      </w:r>
      <w:r w:rsidR="003F06A6" w:rsidRPr="00953317">
        <w:rPr>
          <w:lang w:val="en-GB"/>
        </w:rPr>
        <w:t>showed that the mixtures produce</w:t>
      </w:r>
      <w:r w:rsidR="00E240A4" w:rsidRPr="00953317">
        <w:rPr>
          <w:lang w:val="en-GB"/>
        </w:rPr>
        <w:t>d</w:t>
      </w:r>
      <w:r w:rsidR="003F06A6" w:rsidRPr="00953317">
        <w:rPr>
          <w:lang w:val="en-GB"/>
        </w:rPr>
        <w:t xml:space="preserve"> less biomass than expected from the biomass of their component</w:t>
      </w:r>
      <w:r w:rsidR="00E240A4" w:rsidRPr="00953317">
        <w:rPr>
          <w:lang w:val="en-GB"/>
        </w:rPr>
        <w:t>s grown</w:t>
      </w:r>
      <w:r w:rsidR="003F06A6" w:rsidRPr="00953317">
        <w:rPr>
          <w:lang w:val="en-GB"/>
        </w:rPr>
        <w:t xml:space="preserve"> in pure stands</w:t>
      </w:r>
      <w:r w:rsidR="00E240A4" w:rsidRPr="00953317">
        <w:rPr>
          <w:lang w:val="en-GB"/>
        </w:rPr>
        <w:t xml:space="preserve"> (average RYT for total biomass = 0.97, </w:t>
      </w:r>
      <w:r w:rsidR="00E240A4" w:rsidRPr="00953317">
        <w:rPr>
          <w:i/>
          <w:lang w:val="en-GB"/>
        </w:rPr>
        <w:t>t</w:t>
      </w:r>
      <w:r w:rsidR="00E240A4" w:rsidRPr="00953317">
        <w:rPr>
          <w:vertAlign w:val="subscript"/>
          <w:lang w:val="en-GB"/>
        </w:rPr>
        <w:t>107</w:t>
      </w:r>
      <w:r w:rsidR="00E240A4" w:rsidRPr="00953317">
        <w:rPr>
          <w:lang w:val="en-GB"/>
        </w:rPr>
        <w:t xml:space="preserve"> = -4.10, </w:t>
      </w:r>
      <w:r w:rsidR="00E240A4" w:rsidRPr="00953317">
        <w:rPr>
          <w:i/>
          <w:lang w:val="en-GB"/>
        </w:rPr>
        <w:t xml:space="preserve">p </w:t>
      </w:r>
      <w:r w:rsidR="00E240A4" w:rsidRPr="00953317">
        <w:rPr>
          <w:lang w:val="en-GB"/>
        </w:rPr>
        <w:t>&lt; 0.001, Figure 3c)</w:t>
      </w:r>
      <w:r w:rsidR="003F06A6" w:rsidRPr="00953317">
        <w:rPr>
          <w:lang w:val="en-GB"/>
        </w:rPr>
        <w:t xml:space="preserve">. </w:t>
      </w:r>
      <w:r w:rsidR="00E240A4" w:rsidRPr="00953317">
        <w:rPr>
          <w:lang w:val="en-GB"/>
        </w:rPr>
        <w:t>This wa</w:t>
      </w:r>
      <w:r w:rsidR="00762CA3" w:rsidRPr="00953317">
        <w:rPr>
          <w:lang w:val="en-GB"/>
        </w:rPr>
        <w:t>s true for both above- and below</w:t>
      </w:r>
      <w:r w:rsidR="00E240A4" w:rsidRPr="00953317">
        <w:rPr>
          <w:lang w:val="en-GB"/>
        </w:rPr>
        <w:t xml:space="preserve">ground biomass (average RYT for above-ground biomass = 0.97, </w:t>
      </w:r>
      <w:r w:rsidR="00E240A4" w:rsidRPr="00953317">
        <w:rPr>
          <w:i/>
          <w:lang w:val="en-GB"/>
        </w:rPr>
        <w:t>t</w:t>
      </w:r>
      <w:r w:rsidR="00E240A4" w:rsidRPr="00953317">
        <w:rPr>
          <w:vertAlign w:val="subscript"/>
          <w:lang w:val="en-GB"/>
        </w:rPr>
        <w:t>107</w:t>
      </w:r>
      <w:r w:rsidR="00E240A4" w:rsidRPr="00953317">
        <w:rPr>
          <w:lang w:val="en-GB"/>
        </w:rPr>
        <w:t xml:space="preserve"> = -3.03, </w:t>
      </w:r>
      <w:r w:rsidR="00E240A4" w:rsidRPr="00953317">
        <w:rPr>
          <w:i/>
          <w:lang w:val="en-GB"/>
        </w:rPr>
        <w:t>p</w:t>
      </w:r>
      <w:r w:rsidR="00B01C43" w:rsidRPr="00953317">
        <w:rPr>
          <w:lang w:val="en-GB"/>
        </w:rPr>
        <w:t xml:space="preserve"> = 0.0031</w:t>
      </w:r>
      <w:r w:rsidR="00E240A4" w:rsidRPr="00953317">
        <w:rPr>
          <w:lang w:val="en-GB"/>
        </w:rPr>
        <w:t>, Figure 3a</w:t>
      </w:r>
      <w:r w:rsidR="00762CA3" w:rsidRPr="00953317">
        <w:rPr>
          <w:lang w:val="en-GB"/>
        </w:rPr>
        <w:t>; average RYT for below</w:t>
      </w:r>
      <w:r w:rsidR="00B01C43" w:rsidRPr="00953317">
        <w:rPr>
          <w:lang w:val="en-GB"/>
        </w:rPr>
        <w:t xml:space="preserve">ground biomass = 0.97, </w:t>
      </w:r>
      <w:r w:rsidR="00B01C43" w:rsidRPr="00953317">
        <w:rPr>
          <w:i/>
          <w:lang w:val="en-GB"/>
        </w:rPr>
        <w:t>t</w:t>
      </w:r>
      <w:r w:rsidR="00B01C43" w:rsidRPr="00953317">
        <w:rPr>
          <w:vertAlign w:val="subscript"/>
          <w:lang w:val="en-GB"/>
        </w:rPr>
        <w:t>107</w:t>
      </w:r>
      <w:r w:rsidR="00B01C43" w:rsidRPr="00953317">
        <w:rPr>
          <w:lang w:val="en-GB"/>
        </w:rPr>
        <w:t xml:space="preserve"> = -4.53, </w:t>
      </w:r>
      <w:r w:rsidR="00B01C43" w:rsidRPr="00953317">
        <w:rPr>
          <w:i/>
          <w:lang w:val="en-GB"/>
        </w:rPr>
        <w:t>p</w:t>
      </w:r>
      <w:r w:rsidR="00B01C43" w:rsidRPr="00953317">
        <w:rPr>
          <w:lang w:val="en-GB"/>
        </w:rPr>
        <w:t xml:space="preserve"> &lt; 0.001, Figure 3b). RYTs were significantly lower in the S than in the C treatment for </w:t>
      </w:r>
      <w:r w:rsidR="00315E1A" w:rsidRPr="00953317">
        <w:rPr>
          <w:lang w:val="en-GB"/>
        </w:rPr>
        <w:t>the</w:t>
      </w:r>
      <w:r w:rsidR="00B01C43" w:rsidRPr="00953317">
        <w:rPr>
          <w:lang w:val="en-GB"/>
        </w:rPr>
        <w:t xml:space="preserve"> three biomass components (</w:t>
      </w:r>
      <w:r w:rsidR="006332B4" w:rsidRPr="00953317">
        <w:rPr>
          <w:lang w:val="en-GB"/>
        </w:rPr>
        <w:t>shoot biomass</w:t>
      </w:r>
      <w:r w:rsidR="00B01C43" w:rsidRPr="00953317">
        <w:rPr>
          <w:lang w:val="en-GB"/>
        </w:rPr>
        <w:t xml:space="preserve">: RYT = </w:t>
      </w:r>
      <w:r w:rsidR="00FC5C92" w:rsidRPr="00953317">
        <w:rPr>
          <w:lang w:val="en-GB"/>
        </w:rPr>
        <w:t>0.94</w:t>
      </w:r>
      <w:r w:rsidR="00B01C43" w:rsidRPr="00953317">
        <w:rPr>
          <w:lang w:val="en-GB"/>
        </w:rPr>
        <w:t xml:space="preserve"> vs </w:t>
      </w:r>
      <w:r w:rsidR="00FC5C92" w:rsidRPr="00953317">
        <w:rPr>
          <w:lang w:val="en-GB"/>
        </w:rPr>
        <w:t>1.00</w:t>
      </w:r>
      <w:r w:rsidR="00B01C43" w:rsidRPr="00953317">
        <w:rPr>
          <w:lang w:val="en-GB"/>
        </w:rPr>
        <w:t xml:space="preserve">, </w:t>
      </w:r>
      <w:r w:rsidR="00B01C43" w:rsidRPr="00953317">
        <w:rPr>
          <w:i/>
          <w:lang w:val="en-GB"/>
        </w:rPr>
        <w:t>F</w:t>
      </w:r>
      <w:r w:rsidR="00B01C43" w:rsidRPr="00953317">
        <w:rPr>
          <w:vertAlign w:val="subscript"/>
          <w:lang w:val="en-GB"/>
        </w:rPr>
        <w:t>1,53</w:t>
      </w:r>
      <w:r w:rsidR="00B01C43" w:rsidRPr="00953317">
        <w:rPr>
          <w:lang w:val="en-GB"/>
        </w:rPr>
        <w:t xml:space="preserve"> = 26.23, </w:t>
      </w:r>
      <w:r w:rsidR="00B01C43" w:rsidRPr="00953317">
        <w:rPr>
          <w:i/>
          <w:lang w:val="en-GB"/>
        </w:rPr>
        <w:t xml:space="preserve">p </w:t>
      </w:r>
      <w:r w:rsidR="00B01C43" w:rsidRPr="00953317">
        <w:rPr>
          <w:lang w:val="en-GB"/>
        </w:rPr>
        <w:t xml:space="preserve">&lt; 0.001, Figure 3a; </w:t>
      </w:r>
      <w:r w:rsidR="006332B4" w:rsidRPr="00953317">
        <w:rPr>
          <w:lang w:val="en-GB"/>
        </w:rPr>
        <w:t>root biomass</w:t>
      </w:r>
      <w:r w:rsidR="00B01C43" w:rsidRPr="00953317">
        <w:rPr>
          <w:lang w:val="en-GB"/>
        </w:rPr>
        <w:t>: RYT = 0.9</w:t>
      </w:r>
      <w:r w:rsidR="00FC5C92" w:rsidRPr="00953317">
        <w:rPr>
          <w:lang w:val="en-GB"/>
        </w:rPr>
        <w:t>4</w:t>
      </w:r>
      <w:r w:rsidR="00B01C43" w:rsidRPr="00953317">
        <w:rPr>
          <w:lang w:val="en-GB"/>
        </w:rPr>
        <w:t xml:space="preserve"> vs 0.9</w:t>
      </w:r>
      <w:r w:rsidR="00FC5C92" w:rsidRPr="00953317">
        <w:rPr>
          <w:lang w:val="en-GB"/>
        </w:rPr>
        <w:t>9</w:t>
      </w:r>
      <w:r w:rsidR="00B01C43" w:rsidRPr="00953317">
        <w:rPr>
          <w:lang w:val="en-GB"/>
        </w:rPr>
        <w:t xml:space="preserve">, </w:t>
      </w:r>
      <w:r w:rsidR="00B01C43" w:rsidRPr="00953317">
        <w:rPr>
          <w:i/>
          <w:lang w:val="en-GB"/>
        </w:rPr>
        <w:t>F</w:t>
      </w:r>
      <w:r w:rsidR="00B01C43" w:rsidRPr="00953317">
        <w:rPr>
          <w:vertAlign w:val="subscript"/>
          <w:lang w:val="en-GB"/>
        </w:rPr>
        <w:t>1,53</w:t>
      </w:r>
      <w:r w:rsidR="00B01C43" w:rsidRPr="00953317">
        <w:rPr>
          <w:lang w:val="en-GB"/>
        </w:rPr>
        <w:t xml:space="preserve"> = 32.56, </w:t>
      </w:r>
      <w:r w:rsidR="00B01C43" w:rsidRPr="00953317">
        <w:rPr>
          <w:i/>
          <w:lang w:val="en-GB"/>
        </w:rPr>
        <w:t>p</w:t>
      </w:r>
      <w:r w:rsidR="00B01C43" w:rsidRPr="00953317">
        <w:rPr>
          <w:lang w:val="en-GB"/>
        </w:rPr>
        <w:t xml:space="preserve"> &lt; 0.001, Figure 3b; total</w:t>
      </w:r>
      <w:r w:rsidR="006332B4" w:rsidRPr="00953317">
        <w:rPr>
          <w:lang w:val="en-GB"/>
        </w:rPr>
        <w:t xml:space="preserve"> biomass</w:t>
      </w:r>
      <w:r w:rsidR="00B01C43" w:rsidRPr="00953317">
        <w:rPr>
          <w:lang w:val="en-GB"/>
        </w:rPr>
        <w:t>: RYT = 0.9</w:t>
      </w:r>
      <w:r w:rsidR="00FC5C92" w:rsidRPr="00953317">
        <w:rPr>
          <w:lang w:val="en-GB"/>
        </w:rPr>
        <w:t>4</w:t>
      </w:r>
      <w:r w:rsidR="00B01C43" w:rsidRPr="00953317">
        <w:rPr>
          <w:lang w:val="en-GB"/>
        </w:rPr>
        <w:t xml:space="preserve"> vs 0.9</w:t>
      </w:r>
      <w:r w:rsidR="00FC5C92" w:rsidRPr="00953317">
        <w:rPr>
          <w:lang w:val="en-GB"/>
        </w:rPr>
        <w:t>9</w:t>
      </w:r>
      <w:r w:rsidR="00B01C43" w:rsidRPr="00953317">
        <w:rPr>
          <w:lang w:val="en-GB"/>
        </w:rPr>
        <w:t xml:space="preserve">, </w:t>
      </w:r>
      <w:r w:rsidR="00B01C43" w:rsidRPr="00953317">
        <w:rPr>
          <w:i/>
          <w:lang w:val="en-GB"/>
        </w:rPr>
        <w:t>F</w:t>
      </w:r>
      <w:r w:rsidR="00B01C43" w:rsidRPr="00953317">
        <w:rPr>
          <w:vertAlign w:val="subscript"/>
          <w:lang w:val="en-GB"/>
        </w:rPr>
        <w:t>1,53</w:t>
      </w:r>
      <w:r w:rsidR="00B01C43" w:rsidRPr="00953317">
        <w:rPr>
          <w:lang w:val="en-GB"/>
        </w:rPr>
        <w:t xml:space="preserve"> = 34.87, </w:t>
      </w:r>
      <w:r w:rsidR="00B01C43" w:rsidRPr="00953317">
        <w:rPr>
          <w:i/>
          <w:lang w:val="en-GB"/>
        </w:rPr>
        <w:t>p</w:t>
      </w:r>
      <w:r w:rsidR="00B01C43" w:rsidRPr="00953317">
        <w:rPr>
          <w:lang w:val="en-GB"/>
        </w:rPr>
        <w:t xml:space="preserve"> &lt; 0.001, Figure 3c). </w:t>
      </w:r>
    </w:p>
    <w:p w14:paraId="2C799A2C" w14:textId="614D6A7F" w:rsidR="000D0480" w:rsidRPr="00953317" w:rsidRDefault="000D0480" w:rsidP="000D0480">
      <w:pPr>
        <w:pStyle w:val="Titre2"/>
        <w:rPr>
          <w:lang w:val="en-GB"/>
        </w:rPr>
      </w:pPr>
      <w:r w:rsidRPr="00953317">
        <w:rPr>
          <w:lang w:val="en-GB"/>
        </w:rPr>
        <w:t xml:space="preserve">Effect of cultivar traits on mixed stand </w:t>
      </w:r>
      <w:r w:rsidR="0062586A" w:rsidRPr="00953317">
        <w:rPr>
          <w:lang w:val="en-GB"/>
        </w:rPr>
        <w:t>biomass</w:t>
      </w:r>
    </w:p>
    <w:p w14:paraId="2309A702" w14:textId="66D081A2" w:rsidR="000D0480" w:rsidRPr="00953317" w:rsidRDefault="00315E1A" w:rsidP="000D0480">
      <w:pPr>
        <w:rPr>
          <w:lang w:val="en-GB"/>
        </w:rPr>
      </w:pPr>
      <w:r w:rsidRPr="00953317">
        <w:rPr>
          <w:lang w:val="en-GB"/>
        </w:rPr>
        <w:t xml:space="preserve">As expected from the literature, RYTs were highly variable in both treatments (Figure 3). We </w:t>
      </w:r>
      <w:r w:rsidR="008830EB" w:rsidRPr="00953317">
        <w:rPr>
          <w:lang w:val="en-GB"/>
        </w:rPr>
        <w:t>aimed to</w:t>
      </w:r>
      <w:r w:rsidRPr="00953317">
        <w:rPr>
          <w:lang w:val="en-GB"/>
        </w:rPr>
        <w:t xml:space="preserve"> explain this variability using a trait-based approach. The trait composition of the mixtures poorly </w:t>
      </w:r>
      <w:r w:rsidR="0043022C" w:rsidRPr="00953317">
        <w:rPr>
          <w:lang w:val="en-GB"/>
        </w:rPr>
        <w:t>explained</w:t>
      </w:r>
      <w:r w:rsidRPr="00953317">
        <w:rPr>
          <w:lang w:val="en-GB"/>
        </w:rPr>
        <w:t xml:space="preserve"> RYT variability</w:t>
      </w:r>
      <w:r w:rsidR="001A1BA5" w:rsidRPr="00953317">
        <w:rPr>
          <w:lang w:val="en-GB"/>
        </w:rPr>
        <w:t xml:space="preserve"> on total biomass</w:t>
      </w:r>
      <w:r w:rsidRPr="00953317">
        <w:rPr>
          <w:lang w:val="en-GB"/>
        </w:rPr>
        <w:t xml:space="preserve"> in the </w:t>
      </w:r>
      <w:r w:rsidR="001C3331" w:rsidRPr="00953317">
        <w:rPr>
          <w:lang w:val="en-GB"/>
        </w:rPr>
        <w:t>C</w:t>
      </w:r>
      <w:r w:rsidRPr="00953317">
        <w:rPr>
          <w:lang w:val="en-GB"/>
        </w:rPr>
        <w:t xml:space="preserve"> </w:t>
      </w:r>
      <w:r w:rsidR="000204AC" w:rsidRPr="00953317">
        <w:rPr>
          <w:lang w:val="en-GB"/>
        </w:rPr>
        <w:t xml:space="preserve">treatment </w:t>
      </w:r>
      <w:r w:rsidRPr="00953317">
        <w:rPr>
          <w:lang w:val="en-GB"/>
        </w:rPr>
        <w:t xml:space="preserve">(Figure 4a, average adjusted R² over the top ten models = 0.09). In contrasts, the traits could explain 49% of RYT variation in the S treatment (Figure 4b). </w:t>
      </w:r>
      <w:r w:rsidR="001A1BA5" w:rsidRPr="00953317">
        <w:rPr>
          <w:lang w:val="en-GB"/>
        </w:rPr>
        <w:t xml:space="preserve">Most of this variability was explained by the average root </w:t>
      </w:r>
      <w:r w:rsidR="009D57F1">
        <w:rPr>
          <w:lang w:val="en-GB"/>
        </w:rPr>
        <w:t>area</w:t>
      </w:r>
      <w:r w:rsidR="001A1BA5" w:rsidRPr="00953317">
        <w:rPr>
          <w:lang w:val="en-GB"/>
        </w:rPr>
        <w:t xml:space="preserve"> of the two cultivars</w:t>
      </w:r>
      <w:r w:rsidR="00BB4D90" w:rsidRPr="00953317">
        <w:rPr>
          <w:lang w:val="en-GB"/>
        </w:rPr>
        <w:t xml:space="preserve"> (R² = 47% in a model with average root </w:t>
      </w:r>
      <w:r w:rsidR="009D57F1">
        <w:rPr>
          <w:lang w:val="en-GB"/>
        </w:rPr>
        <w:t>area</w:t>
      </w:r>
      <w:r w:rsidR="00BB4D90" w:rsidRPr="00953317">
        <w:rPr>
          <w:lang w:val="en-GB"/>
        </w:rPr>
        <w:t xml:space="preserve"> as the single explanatory variable), which had a negative effect on RYT (Figure 4b</w:t>
      </w:r>
      <w:r w:rsidR="008B30EB" w:rsidRPr="00953317">
        <w:rPr>
          <w:lang w:val="en-GB"/>
        </w:rPr>
        <w:t>, Supplementary Table 5</w:t>
      </w:r>
      <w:r w:rsidR="00BB4D90" w:rsidRPr="00953317">
        <w:rPr>
          <w:lang w:val="en-GB"/>
        </w:rPr>
        <w:t xml:space="preserve">). We obtained identical results when performing the analysis on shoot biomass </w:t>
      </w:r>
      <w:r w:rsidR="008830EB" w:rsidRPr="00953317">
        <w:rPr>
          <w:lang w:val="en-GB"/>
        </w:rPr>
        <w:t xml:space="preserve">alone </w:t>
      </w:r>
      <w:r w:rsidR="00BB4D90" w:rsidRPr="00953317">
        <w:rPr>
          <w:lang w:val="en-GB"/>
        </w:rPr>
        <w:t>(S</w:t>
      </w:r>
      <w:r w:rsidR="000204AC" w:rsidRPr="00953317">
        <w:rPr>
          <w:lang w:val="en-GB"/>
        </w:rPr>
        <w:t>upplementary Figure 3a and 3b</w:t>
      </w:r>
      <w:r w:rsidR="008B30EB" w:rsidRPr="00953317">
        <w:rPr>
          <w:lang w:val="en-GB"/>
        </w:rPr>
        <w:t>, Supplementary Table5</w:t>
      </w:r>
      <w:r w:rsidR="000204AC" w:rsidRPr="00953317">
        <w:rPr>
          <w:lang w:val="en-GB"/>
        </w:rPr>
        <w:t>)</w:t>
      </w:r>
      <w:r w:rsidR="008830EB" w:rsidRPr="00953317">
        <w:rPr>
          <w:lang w:val="en-GB"/>
        </w:rPr>
        <w:t xml:space="preserve">. </w:t>
      </w:r>
      <w:r w:rsidR="00BB2223" w:rsidRPr="00953317">
        <w:rPr>
          <w:lang w:val="en-GB"/>
        </w:rPr>
        <w:t>In contrasts with aboveground biomass, t</w:t>
      </w:r>
      <w:r w:rsidR="008830EB" w:rsidRPr="00953317">
        <w:rPr>
          <w:lang w:val="en-GB"/>
        </w:rPr>
        <w:t>raits had higher explanatory power on root biomass RYT in the C treatment (Supplementary Figure 3c, average adjusted R² over the top ten models = 0.33), with strong negative effect</w:t>
      </w:r>
      <w:r w:rsidR="0062586A" w:rsidRPr="00953317">
        <w:rPr>
          <w:lang w:val="en-GB"/>
        </w:rPr>
        <w:t>s</w:t>
      </w:r>
      <w:r w:rsidR="008830EB" w:rsidRPr="00953317">
        <w:rPr>
          <w:lang w:val="en-GB"/>
        </w:rPr>
        <w:t xml:space="preserve"> of average leaf number and average root </w:t>
      </w:r>
      <w:r w:rsidR="009D57F1">
        <w:rPr>
          <w:lang w:val="en-GB"/>
        </w:rPr>
        <w:t>area</w:t>
      </w:r>
      <w:r w:rsidR="008830EB" w:rsidRPr="00953317">
        <w:rPr>
          <w:lang w:val="en-GB"/>
        </w:rPr>
        <w:t xml:space="preserve">. In the S treatment, however, as for the other biomass components, average root </w:t>
      </w:r>
      <w:r w:rsidR="009D57F1">
        <w:rPr>
          <w:lang w:val="en-GB"/>
        </w:rPr>
        <w:t>area</w:t>
      </w:r>
      <w:r w:rsidR="008830EB" w:rsidRPr="00953317">
        <w:rPr>
          <w:lang w:val="en-GB"/>
        </w:rPr>
        <w:t xml:space="preserve"> was the main explanatory trait with a negative effect on RYT (Supplementary Figure 3d). </w:t>
      </w:r>
    </w:p>
    <w:p w14:paraId="7979F9A3" w14:textId="75FC680A" w:rsidR="0062586A" w:rsidRPr="00953317" w:rsidRDefault="0062586A" w:rsidP="0062586A">
      <w:pPr>
        <w:pStyle w:val="Titre2"/>
        <w:rPr>
          <w:lang w:val="en-GB"/>
        </w:rPr>
      </w:pPr>
      <w:r w:rsidRPr="00953317">
        <w:rPr>
          <w:lang w:val="en-GB"/>
        </w:rPr>
        <w:t xml:space="preserve">Relationship between root </w:t>
      </w:r>
      <w:r w:rsidR="009D57F1">
        <w:rPr>
          <w:lang w:val="en-GB"/>
        </w:rPr>
        <w:t>area</w:t>
      </w:r>
      <w:r w:rsidRPr="00953317">
        <w:rPr>
          <w:lang w:val="en-GB"/>
        </w:rPr>
        <w:t xml:space="preserve"> and </w:t>
      </w:r>
      <w:r w:rsidR="005F159E" w:rsidRPr="00953317">
        <w:rPr>
          <w:lang w:val="en-GB"/>
        </w:rPr>
        <w:t>mixed stand</w:t>
      </w:r>
      <w:r w:rsidRPr="00953317">
        <w:rPr>
          <w:lang w:val="en-GB"/>
        </w:rPr>
        <w:t xml:space="preserve"> biomass</w:t>
      </w:r>
    </w:p>
    <w:p w14:paraId="367117FD" w14:textId="1054404C" w:rsidR="00436148" w:rsidRPr="00953317" w:rsidRDefault="0062586A" w:rsidP="0062586A">
      <w:pPr>
        <w:rPr>
          <w:lang w:val="en-GB"/>
        </w:rPr>
      </w:pPr>
      <w:r w:rsidRPr="00953317">
        <w:rPr>
          <w:lang w:val="en-GB"/>
        </w:rPr>
        <w:t xml:space="preserve">The strong negative relationship between RYT and average root </w:t>
      </w:r>
      <w:r w:rsidR="009D57F1">
        <w:rPr>
          <w:lang w:val="en-GB"/>
        </w:rPr>
        <w:t>area</w:t>
      </w:r>
      <w:r w:rsidRPr="00953317">
        <w:rPr>
          <w:lang w:val="en-GB"/>
        </w:rPr>
        <w:t xml:space="preserve"> in the S treatment indicates that mixing two genotypes with high average root </w:t>
      </w:r>
      <w:r w:rsidR="009D57F1">
        <w:rPr>
          <w:lang w:val="en-GB"/>
        </w:rPr>
        <w:t>area</w:t>
      </w:r>
      <w:r w:rsidRPr="00953317">
        <w:rPr>
          <w:lang w:val="en-GB"/>
        </w:rPr>
        <w:t xml:space="preserve"> resulted in a decreased biomass production in </w:t>
      </w:r>
      <w:r w:rsidR="005F159E" w:rsidRPr="00953317">
        <w:rPr>
          <w:lang w:val="en-GB"/>
        </w:rPr>
        <w:t xml:space="preserve">mixed compared to pure stands. </w:t>
      </w:r>
      <w:r w:rsidRPr="00953317">
        <w:rPr>
          <w:lang w:val="en-GB"/>
        </w:rPr>
        <w:t xml:space="preserve">We </w:t>
      </w:r>
      <w:r w:rsidR="00475453" w:rsidRPr="00953317">
        <w:rPr>
          <w:lang w:val="en-GB"/>
        </w:rPr>
        <w:t>assumed</w:t>
      </w:r>
      <w:r w:rsidRPr="00953317">
        <w:rPr>
          <w:lang w:val="en-GB"/>
        </w:rPr>
        <w:t xml:space="preserve"> that this relationship could be explained by considering </w:t>
      </w:r>
      <w:r w:rsidRPr="00953317">
        <w:rPr>
          <w:lang w:val="en-GB"/>
        </w:rPr>
        <w:lastRenderedPageBreak/>
        <w:t xml:space="preserve">root </w:t>
      </w:r>
      <w:r w:rsidR="009D57F1">
        <w:rPr>
          <w:lang w:val="en-GB"/>
        </w:rPr>
        <w:t>area</w:t>
      </w:r>
      <w:r w:rsidRPr="00953317">
        <w:rPr>
          <w:lang w:val="en-GB"/>
        </w:rPr>
        <w:t xml:space="preserve"> as </w:t>
      </w:r>
      <w:r w:rsidR="005F159E" w:rsidRPr="00953317">
        <w:rPr>
          <w:lang w:val="en-GB"/>
        </w:rPr>
        <w:t>a</w:t>
      </w:r>
      <w:r w:rsidR="00175539" w:rsidRPr="00953317">
        <w:rPr>
          <w:lang w:val="en-GB"/>
        </w:rPr>
        <w:t xml:space="preserve"> proxy</w:t>
      </w:r>
      <w:r w:rsidRPr="00953317">
        <w:rPr>
          <w:lang w:val="en-GB"/>
        </w:rPr>
        <w:t xml:space="preserve"> of competitiveness under resource limited conditions. Cultivars with high root </w:t>
      </w:r>
      <w:r w:rsidR="009D57F1">
        <w:rPr>
          <w:lang w:val="en-GB"/>
        </w:rPr>
        <w:t>area</w:t>
      </w:r>
      <w:r w:rsidRPr="00953317">
        <w:rPr>
          <w:lang w:val="en-GB"/>
        </w:rPr>
        <w:t xml:space="preserve"> experience strong inter-</w:t>
      </w:r>
      <w:r w:rsidR="0024771C" w:rsidRPr="00953317">
        <w:rPr>
          <w:lang w:val="en-GB"/>
        </w:rPr>
        <w:t>seedling</w:t>
      </w:r>
      <w:r w:rsidRPr="00953317">
        <w:rPr>
          <w:lang w:val="en-GB"/>
        </w:rPr>
        <w:t xml:space="preserve"> competition in pure stands, because their </w:t>
      </w:r>
      <w:proofErr w:type="spellStart"/>
      <w:r w:rsidRPr="00953317">
        <w:rPr>
          <w:lang w:val="en-GB"/>
        </w:rPr>
        <w:t>neighbor</w:t>
      </w:r>
      <w:proofErr w:type="spellEnd"/>
      <w:r w:rsidRPr="00953317">
        <w:rPr>
          <w:lang w:val="en-GB"/>
        </w:rPr>
        <w:t xml:space="preserve"> also ha</w:t>
      </w:r>
      <w:r w:rsidR="009C44C6" w:rsidRPr="00953317">
        <w:rPr>
          <w:lang w:val="en-GB"/>
        </w:rPr>
        <w:t>s</w:t>
      </w:r>
      <w:r w:rsidRPr="00953317">
        <w:rPr>
          <w:lang w:val="en-GB"/>
        </w:rPr>
        <w:t xml:space="preserve"> high root </w:t>
      </w:r>
      <w:r w:rsidR="009D57F1">
        <w:rPr>
          <w:lang w:val="en-GB"/>
        </w:rPr>
        <w:t>area</w:t>
      </w:r>
      <w:r w:rsidRPr="00953317">
        <w:rPr>
          <w:lang w:val="en-GB"/>
        </w:rPr>
        <w:t xml:space="preserve">. </w:t>
      </w:r>
      <w:r w:rsidR="00175539" w:rsidRPr="00953317">
        <w:rPr>
          <w:lang w:val="en-GB"/>
        </w:rPr>
        <w:t>Such strong competition result</w:t>
      </w:r>
      <w:r w:rsidR="00FF14E4" w:rsidRPr="00953317">
        <w:rPr>
          <w:lang w:val="en-GB"/>
        </w:rPr>
        <w:t>s</w:t>
      </w:r>
      <w:r w:rsidR="00175539" w:rsidRPr="00953317">
        <w:rPr>
          <w:lang w:val="en-GB"/>
        </w:rPr>
        <w:t xml:space="preserve"> in an o</w:t>
      </w:r>
      <w:r w:rsidR="0024771C" w:rsidRPr="00953317">
        <w:rPr>
          <w:lang w:val="en-GB"/>
        </w:rPr>
        <w:t>verinvestment in biomass to out</w:t>
      </w:r>
      <w:r w:rsidR="00175539" w:rsidRPr="00953317">
        <w:rPr>
          <w:lang w:val="en-GB"/>
        </w:rPr>
        <w:t xml:space="preserve">grow the </w:t>
      </w:r>
      <w:proofErr w:type="spellStart"/>
      <w:r w:rsidR="00175539" w:rsidRPr="00953317">
        <w:rPr>
          <w:lang w:val="en-GB"/>
        </w:rPr>
        <w:t>neighbor</w:t>
      </w:r>
      <w:proofErr w:type="spellEnd"/>
      <w:r w:rsidR="00175539" w:rsidRPr="00953317">
        <w:rPr>
          <w:lang w:val="en-GB"/>
        </w:rPr>
        <w:t xml:space="preserve">. </w:t>
      </w:r>
      <w:r w:rsidRPr="00953317">
        <w:rPr>
          <w:lang w:val="en-GB"/>
        </w:rPr>
        <w:t>Those genotypes</w:t>
      </w:r>
      <w:r w:rsidR="00175539" w:rsidRPr="00953317">
        <w:rPr>
          <w:lang w:val="en-GB"/>
        </w:rPr>
        <w:t xml:space="preserve">, when grown in </w:t>
      </w:r>
      <w:r w:rsidR="005F159E" w:rsidRPr="00953317">
        <w:rPr>
          <w:lang w:val="en-GB"/>
        </w:rPr>
        <w:t>mixed stands</w:t>
      </w:r>
      <w:r w:rsidR="00175539" w:rsidRPr="00953317">
        <w:rPr>
          <w:lang w:val="en-GB"/>
        </w:rPr>
        <w:t>, are more</w:t>
      </w:r>
      <w:r w:rsidRPr="00953317">
        <w:rPr>
          <w:lang w:val="en-GB"/>
        </w:rPr>
        <w:t xml:space="preserve"> likely to be grown with genotypes that have lower</w:t>
      </w:r>
      <w:r w:rsidR="00175539" w:rsidRPr="00953317">
        <w:rPr>
          <w:lang w:val="en-GB"/>
        </w:rPr>
        <w:t xml:space="preserve"> than higher</w:t>
      </w:r>
      <w:r w:rsidRPr="00953317">
        <w:rPr>
          <w:lang w:val="en-GB"/>
        </w:rPr>
        <w:t xml:space="preserve"> root </w:t>
      </w:r>
      <w:r w:rsidR="009D57F1">
        <w:rPr>
          <w:lang w:val="en-GB"/>
        </w:rPr>
        <w:t>area</w:t>
      </w:r>
      <w:r w:rsidR="00175539" w:rsidRPr="00953317">
        <w:rPr>
          <w:lang w:val="en-GB"/>
        </w:rPr>
        <w:t xml:space="preserve"> than themselves</w:t>
      </w:r>
      <w:r w:rsidR="0024771C" w:rsidRPr="00953317">
        <w:rPr>
          <w:lang w:val="en-GB"/>
        </w:rPr>
        <w:t>, and hence, to experience</w:t>
      </w:r>
      <w:r w:rsidR="00175539" w:rsidRPr="00953317">
        <w:rPr>
          <w:lang w:val="en-GB"/>
        </w:rPr>
        <w:t xml:space="preserve"> relaxed competition compared to their </w:t>
      </w:r>
      <w:r w:rsidR="009C44C6" w:rsidRPr="00953317">
        <w:rPr>
          <w:lang w:val="en-GB"/>
        </w:rPr>
        <w:t>pure stands</w:t>
      </w:r>
      <w:r w:rsidRPr="00953317">
        <w:rPr>
          <w:lang w:val="en-GB"/>
        </w:rPr>
        <w:t>.</w:t>
      </w:r>
      <w:r w:rsidR="00175539" w:rsidRPr="00953317">
        <w:rPr>
          <w:lang w:val="en-GB"/>
        </w:rPr>
        <w:t xml:space="preserve"> Such relaxed competition might in turn lead to a disengagement from the arms race between seedling</w:t>
      </w:r>
      <w:r w:rsidR="007D5D20" w:rsidRPr="00953317">
        <w:rPr>
          <w:lang w:val="en-GB"/>
        </w:rPr>
        <w:t>s</w:t>
      </w:r>
      <w:r w:rsidR="00175539" w:rsidRPr="00953317">
        <w:rPr>
          <w:lang w:val="en-GB"/>
        </w:rPr>
        <w:t xml:space="preserve">, </w:t>
      </w:r>
      <w:r w:rsidR="00E3076B" w:rsidRPr="00953317">
        <w:rPr>
          <w:lang w:val="en-GB"/>
        </w:rPr>
        <w:t>thus reducing</w:t>
      </w:r>
      <w:r w:rsidR="00175539" w:rsidRPr="00953317">
        <w:rPr>
          <w:lang w:val="en-GB"/>
        </w:rPr>
        <w:t xml:space="preserve"> above and</w:t>
      </w:r>
      <w:r w:rsidR="00252556" w:rsidRPr="00953317">
        <w:rPr>
          <w:lang w:val="en-GB"/>
        </w:rPr>
        <w:t xml:space="preserve"> belowground biomass production, leading to low RYTs. </w:t>
      </w:r>
      <w:r w:rsidR="00801629" w:rsidRPr="00953317">
        <w:rPr>
          <w:lang w:val="en-GB"/>
        </w:rPr>
        <w:t xml:space="preserve">In line with this </w:t>
      </w:r>
      <w:r w:rsidR="00252556" w:rsidRPr="00953317">
        <w:rPr>
          <w:lang w:val="en-GB"/>
        </w:rPr>
        <w:t>hypothesis</w:t>
      </w:r>
      <w:r w:rsidR="00175539" w:rsidRPr="00953317">
        <w:rPr>
          <w:lang w:val="en-GB"/>
        </w:rPr>
        <w:t xml:space="preserve">, there was a strong positive relationship between the total biomass of the </w:t>
      </w:r>
      <w:r w:rsidR="005F159E" w:rsidRPr="00953317">
        <w:rPr>
          <w:lang w:val="en-GB"/>
        </w:rPr>
        <w:t>pure stands</w:t>
      </w:r>
      <w:r w:rsidR="00175539" w:rsidRPr="00953317">
        <w:rPr>
          <w:lang w:val="en-GB"/>
        </w:rPr>
        <w:t xml:space="preserve"> and their root </w:t>
      </w:r>
      <w:r w:rsidR="009D57F1">
        <w:rPr>
          <w:lang w:val="en-GB"/>
        </w:rPr>
        <w:t>area</w:t>
      </w:r>
      <w:r w:rsidR="00E828B0" w:rsidRPr="00953317">
        <w:rPr>
          <w:lang w:val="en-GB"/>
        </w:rPr>
        <w:t xml:space="preserve"> (Figure 5a)</w:t>
      </w:r>
      <w:r w:rsidR="00175539" w:rsidRPr="00953317">
        <w:rPr>
          <w:lang w:val="en-GB"/>
        </w:rPr>
        <w:t xml:space="preserve">. </w:t>
      </w:r>
      <w:r w:rsidR="009035B4" w:rsidRPr="00953317">
        <w:rPr>
          <w:lang w:val="en-GB"/>
        </w:rPr>
        <w:t>This relationship was stronger in the S treatment</w:t>
      </w:r>
      <w:r w:rsidR="005F159E" w:rsidRPr="00953317">
        <w:rPr>
          <w:lang w:val="en-GB"/>
        </w:rPr>
        <w:t xml:space="preserve"> (Figure 5a</w:t>
      </w:r>
      <w:r w:rsidR="00E3076B" w:rsidRPr="00953317">
        <w:rPr>
          <w:lang w:val="en-GB"/>
        </w:rPr>
        <w:t xml:space="preserve">, Pearson’s </w:t>
      </w:r>
      <w:r w:rsidR="00E3076B" w:rsidRPr="00953317">
        <w:rPr>
          <w:i/>
          <w:lang w:val="en-GB"/>
        </w:rPr>
        <w:t>R</w:t>
      </w:r>
      <w:r w:rsidR="00E3076B" w:rsidRPr="00953317">
        <w:rPr>
          <w:lang w:val="en-GB"/>
        </w:rPr>
        <w:t xml:space="preserve"> = 0.87, slope = 0.0793</w:t>
      </w:r>
      <w:r w:rsidR="001028FF" w:rsidRPr="00953317">
        <w:rPr>
          <w:lang w:val="en-GB"/>
        </w:rPr>
        <w:t xml:space="preserve"> mg.mm</w:t>
      </w:r>
      <w:r w:rsidR="001028FF" w:rsidRPr="00953317">
        <w:rPr>
          <w:vertAlign w:val="superscript"/>
          <w:lang w:val="en-GB"/>
        </w:rPr>
        <w:t>-2</w:t>
      </w:r>
      <w:r w:rsidR="001028FF" w:rsidRPr="00953317">
        <w:rPr>
          <w:lang w:val="en-GB"/>
        </w:rPr>
        <w:t xml:space="preserve">, </w:t>
      </w:r>
      <w:r w:rsidR="001028FF" w:rsidRPr="00953317">
        <w:rPr>
          <w:i/>
          <w:lang w:val="en-GB"/>
        </w:rPr>
        <w:t>p</w:t>
      </w:r>
      <w:r w:rsidR="001028FF" w:rsidRPr="00953317">
        <w:rPr>
          <w:lang w:val="en-GB"/>
        </w:rPr>
        <w:t xml:space="preserve"> &lt; 0.001</w:t>
      </w:r>
      <w:r w:rsidR="00E828B0" w:rsidRPr="00953317">
        <w:rPr>
          <w:lang w:val="en-GB"/>
        </w:rPr>
        <w:t>) than in i</w:t>
      </w:r>
      <w:r w:rsidR="00E3076B" w:rsidRPr="00953317">
        <w:rPr>
          <w:lang w:val="en-GB"/>
        </w:rPr>
        <w:t xml:space="preserve">n the </w:t>
      </w:r>
      <w:r w:rsidR="00E828B0" w:rsidRPr="00953317">
        <w:rPr>
          <w:lang w:val="en-GB"/>
        </w:rPr>
        <w:t xml:space="preserve">C </w:t>
      </w:r>
      <w:r w:rsidR="00E3076B" w:rsidRPr="00953317">
        <w:rPr>
          <w:lang w:val="en-GB"/>
        </w:rPr>
        <w:t>treatment</w:t>
      </w:r>
      <w:r w:rsidR="00E828B0" w:rsidRPr="00953317">
        <w:rPr>
          <w:lang w:val="en-GB"/>
        </w:rPr>
        <w:t xml:space="preserve"> (Pearson’s </w:t>
      </w:r>
      <w:r w:rsidR="00E828B0" w:rsidRPr="00953317">
        <w:rPr>
          <w:i/>
          <w:lang w:val="en-GB"/>
        </w:rPr>
        <w:t>R</w:t>
      </w:r>
      <w:r w:rsidR="00E3076B" w:rsidRPr="00953317">
        <w:rPr>
          <w:lang w:val="en-GB"/>
        </w:rPr>
        <w:t xml:space="preserve"> = </w:t>
      </w:r>
      <w:r w:rsidR="00E828B0" w:rsidRPr="00953317">
        <w:rPr>
          <w:lang w:val="en-GB"/>
        </w:rPr>
        <w:t>0.74</w:t>
      </w:r>
      <w:r w:rsidR="00E3076B" w:rsidRPr="00953317">
        <w:rPr>
          <w:lang w:val="en-GB"/>
        </w:rPr>
        <w:t>, slope =</w:t>
      </w:r>
      <w:r w:rsidR="00E828B0" w:rsidRPr="00953317">
        <w:rPr>
          <w:lang w:val="en-GB"/>
        </w:rPr>
        <w:t xml:space="preserve"> 0.0446</w:t>
      </w:r>
      <w:r w:rsidR="001028FF" w:rsidRPr="00953317">
        <w:rPr>
          <w:lang w:val="en-GB"/>
        </w:rPr>
        <w:t xml:space="preserve"> mg.mm</w:t>
      </w:r>
      <w:r w:rsidR="001028FF" w:rsidRPr="00953317">
        <w:rPr>
          <w:vertAlign w:val="superscript"/>
          <w:lang w:val="en-GB"/>
        </w:rPr>
        <w:t>-2</w:t>
      </w:r>
      <w:r w:rsidR="001028FF" w:rsidRPr="00953317">
        <w:rPr>
          <w:lang w:val="en-GB"/>
        </w:rPr>
        <w:t xml:space="preserve">, </w:t>
      </w:r>
      <w:r w:rsidR="001028FF" w:rsidRPr="00953317">
        <w:rPr>
          <w:i/>
          <w:lang w:val="en-GB"/>
        </w:rPr>
        <w:t xml:space="preserve">p </w:t>
      </w:r>
      <w:r w:rsidR="001028FF" w:rsidRPr="00953317">
        <w:rPr>
          <w:lang w:val="en-GB"/>
        </w:rPr>
        <w:t>&lt; 0.001</w:t>
      </w:r>
      <w:r w:rsidR="005F159E" w:rsidRPr="00953317">
        <w:rPr>
          <w:lang w:val="en-GB"/>
        </w:rPr>
        <w:t>)</w:t>
      </w:r>
      <w:r w:rsidR="009035B4" w:rsidRPr="00953317">
        <w:rPr>
          <w:lang w:val="en-GB"/>
        </w:rPr>
        <w:t>.</w:t>
      </w:r>
      <w:r w:rsidR="00EA32F8" w:rsidRPr="00953317">
        <w:rPr>
          <w:lang w:val="en-GB"/>
        </w:rPr>
        <w:t xml:space="preserve"> Also consistent with our hypothesis</w:t>
      </w:r>
      <w:r w:rsidR="00801629" w:rsidRPr="00953317">
        <w:rPr>
          <w:lang w:val="en-GB"/>
        </w:rPr>
        <w:t>,</w:t>
      </w:r>
      <w:r w:rsidR="00436148" w:rsidRPr="00953317">
        <w:rPr>
          <w:lang w:val="en-GB"/>
        </w:rPr>
        <w:t xml:space="preserve"> cultivars with the highest root </w:t>
      </w:r>
      <w:r w:rsidR="009D57F1">
        <w:rPr>
          <w:lang w:val="en-GB"/>
        </w:rPr>
        <w:t>area</w:t>
      </w:r>
      <w:r w:rsidR="00801629" w:rsidRPr="00953317">
        <w:rPr>
          <w:lang w:val="en-GB"/>
        </w:rPr>
        <w:t>s</w:t>
      </w:r>
      <w:r w:rsidR="00436148" w:rsidRPr="00953317">
        <w:rPr>
          <w:lang w:val="en-GB"/>
        </w:rPr>
        <w:t xml:space="preserve"> in pure stands </w:t>
      </w:r>
      <w:r w:rsidR="00801629" w:rsidRPr="00953317">
        <w:rPr>
          <w:lang w:val="en-GB"/>
        </w:rPr>
        <w:t xml:space="preserve">and the </w:t>
      </w:r>
      <w:r w:rsidR="008400DD" w:rsidRPr="00953317">
        <w:rPr>
          <w:lang w:val="en-GB"/>
        </w:rPr>
        <w:t>highest</w:t>
      </w:r>
      <w:r w:rsidR="00801629" w:rsidRPr="00953317">
        <w:rPr>
          <w:lang w:val="en-GB"/>
        </w:rPr>
        <w:t xml:space="preserve"> hierarchical</w:t>
      </w:r>
      <w:r w:rsidR="008400DD" w:rsidRPr="00953317">
        <w:rPr>
          <w:lang w:val="en-GB"/>
        </w:rPr>
        <w:t xml:space="preserve"> distances in</w:t>
      </w:r>
      <w:r w:rsidR="00801629" w:rsidRPr="00953317">
        <w:rPr>
          <w:lang w:val="en-GB"/>
        </w:rPr>
        <w:t xml:space="preserve"> root </w:t>
      </w:r>
      <w:r w:rsidR="009D57F1">
        <w:rPr>
          <w:lang w:val="en-GB"/>
        </w:rPr>
        <w:t>area</w:t>
      </w:r>
      <w:r w:rsidR="00801629" w:rsidRPr="00953317">
        <w:rPr>
          <w:lang w:val="en-GB"/>
        </w:rPr>
        <w:t xml:space="preserve"> with their </w:t>
      </w:r>
      <w:proofErr w:type="spellStart"/>
      <w:r w:rsidR="00801629" w:rsidRPr="00953317">
        <w:rPr>
          <w:lang w:val="en-GB"/>
        </w:rPr>
        <w:t>neighbors</w:t>
      </w:r>
      <w:proofErr w:type="spellEnd"/>
      <w:r w:rsidR="00801629" w:rsidRPr="00953317">
        <w:rPr>
          <w:lang w:val="en-GB"/>
        </w:rPr>
        <w:t xml:space="preserve"> </w:t>
      </w:r>
      <w:r w:rsidR="00436148" w:rsidRPr="00953317">
        <w:rPr>
          <w:lang w:val="en-GB"/>
        </w:rPr>
        <w:t>were the one</w:t>
      </w:r>
      <w:r w:rsidR="00E85373" w:rsidRPr="00953317">
        <w:rPr>
          <w:lang w:val="en-GB"/>
        </w:rPr>
        <w:t>s</w:t>
      </w:r>
      <w:r w:rsidR="00436148" w:rsidRPr="00953317">
        <w:rPr>
          <w:lang w:val="en-GB"/>
        </w:rPr>
        <w:t xml:space="preserve"> with the </w:t>
      </w:r>
      <w:r w:rsidR="00801629" w:rsidRPr="00953317">
        <w:rPr>
          <w:lang w:val="en-GB"/>
        </w:rPr>
        <w:t>strongest</w:t>
      </w:r>
      <w:r w:rsidR="00436148" w:rsidRPr="00953317">
        <w:rPr>
          <w:lang w:val="en-GB"/>
        </w:rPr>
        <w:t xml:space="preserve"> biomass reduction</w:t>
      </w:r>
      <w:r w:rsidR="00801629" w:rsidRPr="00953317">
        <w:rPr>
          <w:lang w:val="en-GB"/>
        </w:rPr>
        <w:t>s</w:t>
      </w:r>
      <w:r w:rsidR="00436148" w:rsidRPr="00953317">
        <w:rPr>
          <w:lang w:val="en-GB"/>
        </w:rPr>
        <w:t xml:space="preserve"> in mixed stands</w:t>
      </w:r>
      <w:r w:rsidR="008400DD" w:rsidRPr="00953317">
        <w:rPr>
          <w:lang w:val="en-GB"/>
        </w:rPr>
        <w:t xml:space="preserve"> in the S treatments</w:t>
      </w:r>
      <w:r w:rsidR="00436148" w:rsidRPr="00953317">
        <w:rPr>
          <w:lang w:val="en-GB"/>
        </w:rPr>
        <w:t xml:space="preserve"> (Figure 5b</w:t>
      </w:r>
      <w:r w:rsidR="008400DD" w:rsidRPr="00953317">
        <w:rPr>
          <w:lang w:val="en-GB"/>
        </w:rPr>
        <w:t xml:space="preserve">, Pearson’s </w:t>
      </w:r>
      <w:r w:rsidR="008400DD" w:rsidRPr="00953317">
        <w:rPr>
          <w:i/>
          <w:lang w:val="en-GB"/>
        </w:rPr>
        <w:t>R</w:t>
      </w:r>
      <w:r w:rsidR="008400DD" w:rsidRPr="00953317">
        <w:rPr>
          <w:lang w:val="en-GB"/>
        </w:rPr>
        <w:t xml:space="preserve"> = -0.7, </w:t>
      </w:r>
      <w:r w:rsidR="008400DD" w:rsidRPr="00953317">
        <w:rPr>
          <w:i/>
          <w:lang w:val="en-GB"/>
        </w:rPr>
        <w:t>p</w:t>
      </w:r>
      <w:r w:rsidR="008400DD" w:rsidRPr="00953317">
        <w:rPr>
          <w:lang w:val="en-GB"/>
        </w:rPr>
        <w:t xml:space="preserve"> &lt; 0.001; Figure</w:t>
      </w:r>
      <w:r w:rsidR="00EA32F8" w:rsidRPr="00953317">
        <w:rPr>
          <w:lang w:val="en-GB"/>
        </w:rPr>
        <w:t xml:space="preserve"> 5c</w:t>
      </w:r>
      <w:r w:rsidR="008400DD" w:rsidRPr="00953317">
        <w:rPr>
          <w:lang w:val="en-GB"/>
        </w:rPr>
        <w:t xml:space="preserve">, Pearson’s </w:t>
      </w:r>
      <w:r w:rsidR="008400DD" w:rsidRPr="00953317">
        <w:rPr>
          <w:i/>
          <w:lang w:val="en-GB"/>
        </w:rPr>
        <w:t>R</w:t>
      </w:r>
      <w:r w:rsidR="008400DD" w:rsidRPr="00953317">
        <w:rPr>
          <w:lang w:val="en-GB"/>
        </w:rPr>
        <w:t xml:space="preserve"> = -0.51, </w:t>
      </w:r>
      <w:r w:rsidR="008400DD" w:rsidRPr="00953317">
        <w:rPr>
          <w:i/>
          <w:lang w:val="en-GB"/>
        </w:rPr>
        <w:t xml:space="preserve">p </w:t>
      </w:r>
      <w:r w:rsidR="008400DD" w:rsidRPr="00953317">
        <w:rPr>
          <w:lang w:val="en-GB"/>
        </w:rPr>
        <w:t>&lt; 0.001</w:t>
      </w:r>
      <w:r w:rsidR="00436148" w:rsidRPr="00953317">
        <w:rPr>
          <w:lang w:val="en-GB"/>
        </w:rPr>
        <w:t>)</w:t>
      </w:r>
      <w:r w:rsidR="00801629" w:rsidRPr="00953317">
        <w:rPr>
          <w:lang w:val="en-GB"/>
        </w:rPr>
        <w:t xml:space="preserve">. </w:t>
      </w:r>
      <w:r w:rsidR="00AF4A14" w:rsidRPr="00953317">
        <w:rPr>
          <w:lang w:val="en-GB"/>
        </w:rPr>
        <w:t>T</w:t>
      </w:r>
      <w:r w:rsidR="008400DD" w:rsidRPr="00953317">
        <w:rPr>
          <w:lang w:val="en-GB"/>
        </w:rPr>
        <w:t>hese relationships were not significant in the C treatment (Figure 5b and 5c)</w:t>
      </w:r>
      <w:r w:rsidR="00EA32F8" w:rsidRPr="00953317">
        <w:rPr>
          <w:lang w:val="en-GB"/>
        </w:rPr>
        <w:t xml:space="preserve">. Finally, the strongest biomass reductions occurred in mixtures where the </w:t>
      </w:r>
      <w:r w:rsidR="00252556" w:rsidRPr="00953317">
        <w:rPr>
          <w:lang w:val="en-GB"/>
        </w:rPr>
        <w:t xml:space="preserve">observed </w:t>
      </w:r>
      <w:r w:rsidR="00EA32F8" w:rsidRPr="00953317">
        <w:rPr>
          <w:lang w:val="en-GB"/>
        </w:rPr>
        <w:t xml:space="preserve">root </w:t>
      </w:r>
      <w:r w:rsidR="009D57F1">
        <w:rPr>
          <w:lang w:val="en-GB"/>
        </w:rPr>
        <w:t>area</w:t>
      </w:r>
      <w:r w:rsidR="00EA32F8" w:rsidRPr="00953317">
        <w:rPr>
          <w:lang w:val="en-GB"/>
        </w:rPr>
        <w:t xml:space="preserve"> was lower than </w:t>
      </w:r>
      <w:r w:rsidR="00252556" w:rsidRPr="00953317">
        <w:rPr>
          <w:lang w:val="en-GB"/>
        </w:rPr>
        <w:t xml:space="preserve">the root </w:t>
      </w:r>
      <w:r w:rsidR="009D57F1">
        <w:rPr>
          <w:lang w:val="en-GB"/>
        </w:rPr>
        <w:t>area</w:t>
      </w:r>
      <w:r w:rsidR="00252556" w:rsidRPr="00953317">
        <w:rPr>
          <w:lang w:val="en-GB"/>
        </w:rPr>
        <w:t xml:space="preserve"> predicted</w:t>
      </w:r>
      <w:r w:rsidR="00EA32F8" w:rsidRPr="00953317">
        <w:rPr>
          <w:lang w:val="en-GB"/>
        </w:rPr>
        <w:t xml:space="preserve"> from the pure stands, i.e.</w:t>
      </w:r>
      <w:r w:rsidR="008400DD" w:rsidRPr="00953317">
        <w:rPr>
          <w:lang w:val="en-GB"/>
        </w:rPr>
        <w:t>,</w:t>
      </w:r>
      <w:r w:rsidR="00EA32F8" w:rsidRPr="00953317">
        <w:rPr>
          <w:lang w:val="en-GB"/>
        </w:rPr>
        <w:t xml:space="preserve"> where phenotypic plasticity led to reduced root </w:t>
      </w:r>
      <w:r w:rsidR="009D57F1">
        <w:rPr>
          <w:lang w:val="en-GB"/>
        </w:rPr>
        <w:t>area</w:t>
      </w:r>
      <w:r w:rsidR="000D51DE" w:rsidRPr="00953317">
        <w:rPr>
          <w:lang w:val="en-GB"/>
        </w:rPr>
        <w:t xml:space="preserve"> (Figure 5d)</w:t>
      </w:r>
      <w:r w:rsidR="00EA32F8" w:rsidRPr="00953317">
        <w:rPr>
          <w:lang w:val="en-GB"/>
        </w:rPr>
        <w:t>.</w:t>
      </w:r>
      <w:r w:rsidR="000D51DE" w:rsidRPr="00953317">
        <w:rPr>
          <w:lang w:val="en-GB"/>
        </w:rPr>
        <w:t xml:space="preserve"> Again, the relationship between RYT and root </w:t>
      </w:r>
      <w:r w:rsidR="009D57F1">
        <w:rPr>
          <w:lang w:val="en-GB"/>
        </w:rPr>
        <w:t>area</w:t>
      </w:r>
      <w:r w:rsidR="000D51DE" w:rsidRPr="00953317">
        <w:rPr>
          <w:lang w:val="en-GB"/>
        </w:rPr>
        <w:t xml:space="preserve"> plasticity was stronger in the S </w:t>
      </w:r>
      <w:r w:rsidR="008400DD" w:rsidRPr="00953317">
        <w:rPr>
          <w:lang w:val="en-GB"/>
        </w:rPr>
        <w:t xml:space="preserve">(Person’s </w:t>
      </w:r>
      <w:r w:rsidR="008400DD" w:rsidRPr="00953317">
        <w:rPr>
          <w:i/>
          <w:lang w:val="en-GB"/>
        </w:rPr>
        <w:t>R</w:t>
      </w:r>
      <w:r w:rsidR="008400DD" w:rsidRPr="00953317">
        <w:rPr>
          <w:lang w:val="en-GB"/>
        </w:rPr>
        <w:t xml:space="preserve"> = 0.8, </w:t>
      </w:r>
      <w:r w:rsidR="008400DD" w:rsidRPr="00953317">
        <w:rPr>
          <w:i/>
          <w:lang w:val="en-GB"/>
        </w:rPr>
        <w:t xml:space="preserve">p </w:t>
      </w:r>
      <w:r w:rsidR="008400DD" w:rsidRPr="00953317">
        <w:rPr>
          <w:lang w:val="en-GB"/>
        </w:rPr>
        <w:t>&lt;0.001,</w:t>
      </w:r>
      <w:r w:rsidR="008400DD" w:rsidRPr="00953317">
        <w:rPr>
          <w:i/>
          <w:lang w:val="en-GB"/>
        </w:rPr>
        <w:t xml:space="preserve"> </w:t>
      </w:r>
      <w:r w:rsidR="008400DD" w:rsidRPr="00953317">
        <w:rPr>
          <w:lang w:val="en-GB"/>
        </w:rPr>
        <w:t>slope =</w:t>
      </w:r>
      <w:r w:rsidR="00EA3E95" w:rsidRPr="00953317">
        <w:rPr>
          <w:lang w:val="en-GB"/>
        </w:rPr>
        <w:t xml:space="preserve"> 1.93</w:t>
      </w:r>
      <w:r w:rsidR="008400DD" w:rsidRPr="00953317">
        <w:rPr>
          <w:lang w:val="en-GB"/>
        </w:rPr>
        <w:t xml:space="preserve"> </w:t>
      </w:r>
      <w:r w:rsidR="00EA3E95" w:rsidRPr="00953317">
        <w:rPr>
          <w:lang w:val="en-GB"/>
        </w:rPr>
        <w:t>%</w:t>
      </w:r>
      <w:r w:rsidR="00EA3E95" w:rsidRPr="00953317">
        <w:rPr>
          <w:vertAlign w:val="superscript"/>
          <w:lang w:val="en-GB"/>
        </w:rPr>
        <w:t>-1</w:t>
      </w:r>
      <w:r w:rsidR="008400DD" w:rsidRPr="00953317">
        <w:rPr>
          <w:lang w:val="en-GB"/>
        </w:rPr>
        <w:t xml:space="preserve">) </w:t>
      </w:r>
      <w:r w:rsidR="000D51DE" w:rsidRPr="00953317">
        <w:rPr>
          <w:lang w:val="en-GB"/>
        </w:rPr>
        <w:t>than in the C treatment</w:t>
      </w:r>
      <w:r w:rsidR="008400DD" w:rsidRPr="00953317">
        <w:rPr>
          <w:lang w:val="en-GB"/>
        </w:rPr>
        <w:t xml:space="preserve"> (Person’s </w:t>
      </w:r>
      <w:r w:rsidR="008400DD" w:rsidRPr="00953317">
        <w:rPr>
          <w:i/>
          <w:lang w:val="en-GB"/>
        </w:rPr>
        <w:t>R</w:t>
      </w:r>
      <w:r w:rsidR="008400DD" w:rsidRPr="00953317">
        <w:rPr>
          <w:lang w:val="en-GB"/>
        </w:rPr>
        <w:t xml:space="preserve"> = 0.54, </w:t>
      </w:r>
      <w:r w:rsidR="008400DD" w:rsidRPr="00953317">
        <w:rPr>
          <w:i/>
          <w:lang w:val="en-GB"/>
        </w:rPr>
        <w:t xml:space="preserve">p </w:t>
      </w:r>
      <w:r w:rsidR="008400DD" w:rsidRPr="00953317">
        <w:rPr>
          <w:lang w:val="en-GB"/>
        </w:rPr>
        <w:t>&lt;0.001,</w:t>
      </w:r>
      <w:r w:rsidR="008400DD" w:rsidRPr="00953317">
        <w:rPr>
          <w:i/>
          <w:lang w:val="en-GB"/>
        </w:rPr>
        <w:t xml:space="preserve"> </w:t>
      </w:r>
      <w:r w:rsidR="008400DD" w:rsidRPr="00953317">
        <w:rPr>
          <w:lang w:val="en-GB"/>
        </w:rPr>
        <w:t>slope =</w:t>
      </w:r>
      <w:r w:rsidR="00EA3E95" w:rsidRPr="00953317">
        <w:rPr>
          <w:lang w:val="en-GB"/>
        </w:rPr>
        <w:t xml:space="preserve"> 0.91</w:t>
      </w:r>
      <w:r w:rsidR="008400DD" w:rsidRPr="00953317">
        <w:rPr>
          <w:lang w:val="en-GB"/>
        </w:rPr>
        <w:t xml:space="preserve"> </w:t>
      </w:r>
      <w:r w:rsidR="00EA3E95" w:rsidRPr="00953317">
        <w:rPr>
          <w:lang w:val="en-GB"/>
        </w:rPr>
        <w:t>%</w:t>
      </w:r>
      <w:r w:rsidR="00EA3E95" w:rsidRPr="00953317">
        <w:rPr>
          <w:vertAlign w:val="superscript"/>
          <w:lang w:val="en-GB"/>
        </w:rPr>
        <w:t>-1</w:t>
      </w:r>
      <w:r w:rsidR="008400DD" w:rsidRPr="00953317">
        <w:rPr>
          <w:lang w:val="en-GB"/>
        </w:rPr>
        <w:t>).</w:t>
      </w:r>
      <w:r w:rsidR="00EA3E95" w:rsidRPr="00953317">
        <w:rPr>
          <w:lang w:val="en-GB"/>
        </w:rPr>
        <w:t xml:space="preserve"> </w:t>
      </w:r>
      <w:r w:rsidR="00EA32F8" w:rsidRPr="00953317">
        <w:rPr>
          <w:lang w:val="en-GB"/>
        </w:rPr>
        <w:t xml:space="preserve">Altogether, these results </w:t>
      </w:r>
      <w:r w:rsidR="000D51DE" w:rsidRPr="00953317">
        <w:rPr>
          <w:lang w:val="en-GB"/>
        </w:rPr>
        <w:t xml:space="preserve">support the </w:t>
      </w:r>
      <w:r w:rsidR="00BC6620" w:rsidRPr="00953317">
        <w:rPr>
          <w:lang w:val="en-GB"/>
        </w:rPr>
        <w:t>idea</w:t>
      </w:r>
      <w:r w:rsidR="00EA32F8" w:rsidRPr="00953317">
        <w:rPr>
          <w:lang w:val="en-GB"/>
        </w:rPr>
        <w:t xml:space="preserve"> that low RYT</w:t>
      </w:r>
      <w:r w:rsidR="008400DD" w:rsidRPr="00953317">
        <w:rPr>
          <w:lang w:val="en-GB"/>
        </w:rPr>
        <w:t>s</w:t>
      </w:r>
      <w:r w:rsidR="00EA32F8" w:rsidRPr="00953317">
        <w:rPr>
          <w:lang w:val="en-GB"/>
        </w:rPr>
        <w:t xml:space="preserve"> in the S treatment resulted from relaxed </w:t>
      </w:r>
      <w:r w:rsidR="008400DD" w:rsidRPr="00953317">
        <w:rPr>
          <w:lang w:val="en-GB"/>
        </w:rPr>
        <w:t>belowground</w:t>
      </w:r>
      <w:r w:rsidR="00EA32F8" w:rsidRPr="00953317">
        <w:rPr>
          <w:lang w:val="en-GB"/>
        </w:rPr>
        <w:t xml:space="preserve"> competition</w:t>
      </w:r>
      <w:r w:rsidR="000D51DE" w:rsidRPr="00953317">
        <w:rPr>
          <w:lang w:val="en-GB"/>
        </w:rPr>
        <w:t xml:space="preserve"> in mixed relative to pure stands. </w:t>
      </w:r>
    </w:p>
    <w:p w14:paraId="0CFA7D7F" w14:textId="1963AD38" w:rsidR="00E240A4" w:rsidRPr="00953317" w:rsidRDefault="008130D4" w:rsidP="008130D4">
      <w:pPr>
        <w:pStyle w:val="Titre1"/>
        <w:rPr>
          <w:lang w:val="en-GB"/>
        </w:rPr>
      </w:pPr>
      <w:r w:rsidRPr="00953317">
        <w:rPr>
          <w:lang w:val="en-GB"/>
        </w:rPr>
        <w:t>Discussion</w:t>
      </w:r>
    </w:p>
    <w:p w14:paraId="6C902A21" w14:textId="38DDE938" w:rsidR="002504AD" w:rsidRPr="00953317" w:rsidRDefault="001110F4" w:rsidP="002504AD">
      <w:pPr>
        <w:pStyle w:val="Titre2"/>
        <w:rPr>
          <w:lang w:val="en-GB"/>
        </w:rPr>
      </w:pPr>
      <w:r w:rsidRPr="00953317">
        <w:rPr>
          <w:lang w:val="en-GB"/>
        </w:rPr>
        <w:t>Adaptive</w:t>
      </w:r>
      <w:r w:rsidR="002504AD" w:rsidRPr="00953317">
        <w:rPr>
          <w:lang w:val="en-GB"/>
        </w:rPr>
        <w:t xml:space="preserve"> root allocation under water and nutrient stress</w:t>
      </w:r>
    </w:p>
    <w:p w14:paraId="34D95331" w14:textId="1813AD90" w:rsidR="00793BFA" w:rsidRPr="00953317" w:rsidRDefault="00B461AF" w:rsidP="00095570">
      <w:pPr>
        <w:rPr>
          <w:lang w:val="en-GB"/>
        </w:rPr>
      </w:pPr>
      <w:r w:rsidRPr="00953317">
        <w:rPr>
          <w:lang w:val="en-GB"/>
        </w:rPr>
        <w:t>Wheat seedling</w:t>
      </w:r>
      <w:r w:rsidR="00F72AE0" w:rsidRPr="00953317">
        <w:rPr>
          <w:lang w:val="en-GB"/>
        </w:rPr>
        <w:t xml:space="preserve"> growth was strongly affected by the limitation of water and nutrients in our experiment. The main effect was an overall reduction in biomass</w:t>
      </w:r>
      <w:r w:rsidR="00095570" w:rsidRPr="00953317">
        <w:rPr>
          <w:lang w:val="en-GB"/>
        </w:rPr>
        <w:t xml:space="preserve">, accompanied by a reallocation of biomass from the above to the belowground compartment. This result is in line with the optimal </w:t>
      </w:r>
      <w:r w:rsidR="00095570" w:rsidRPr="00953317">
        <w:rPr>
          <w:lang w:val="en-GB"/>
        </w:rPr>
        <w:lastRenderedPageBreak/>
        <w:t>allocation theory, which states that plants prioritize allocation to increase their uptake of the resource that is most limiting</w:t>
      </w:r>
      <w:r w:rsidR="00533E69" w:rsidRPr="00953317">
        <w:rPr>
          <w:lang w:val="en-GB"/>
        </w:rPr>
        <w:t xml:space="preserve"> </w:t>
      </w:r>
      <w:r w:rsidR="00533E69" w:rsidRPr="00953317">
        <w:rPr>
          <w:lang w:val="en-GB"/>
        </w:rPr>
        <w:fldChar w:fldCharType="begin"/>
      </w:r>
      <w:r w:rsidR="00FC1F93" w:rsidRPr="00953317">
        <w:rPr>
          <w:lang w:val="en-GB"/>
        </w:rPr>
        <w:instrText xml:space="preserve"> ADDIN ZOTERO_ITEM CSL_CITATION {"citationID":"TGcsFaKA","properties":{"formattedCitation":"(Bloom et al. 1985; Weiner 2004)","plainCitation":"(Bloom et al. 1985; Weiner 2004)","noteIndex":0},"citationItems":[{"id":13,"uris":["http://zotero.org/users/3458704/items/Y59VDHWE"],"itemData":{"id":13,"type":"article-journal","container-title":"Annual review of Ecology and Systematics","issue":"1","note":"publisher: Annual Reviews 4139 El Camino Way, PO Box 10139, Palo Alto, CA 94303-0139, USA","page":"363–392","title":"Resource limitation in plants-an economic analogy","volume":"16","author":[{"family":"Bloom","given":"Arnold J"},{"family":"Chapin III","given":"F Stuart"},{"family":"Mooney","given":"Harold A"}],"issued":{"date-parts":[["1985"]]}}},{"id":14,"uris":["http://zotero.org/users/3458704/items/2TX2NRQC"],"itemData":{"id":14,"type":"article-journal","abstract":"Allocation is one of the central concepts in modern ecology, providing the basis for different strategies. Allocation in plants has been conceptualized as a proportional or ratio-driven process (‘partitioning’). In this view, a plant has a given amount of resources at any point in time and it allocates these resources to different structures. But many plant ecological processes are better understood in terms of growth and size than in terms of time. In an allometric perspective, allocation is seen as a size-dependent process: allometry is the quantitative relationship between growth and allocation. Therefore most questions of allocation should be posed allometrically, not as ratios or proportions. Plants evolve allometric patterns in response to numerous selection pressures and constraints, and these patterns explain many behaviours of plant populations. In the allometric view, plasticity in allocation can be understood as a change in a plant's allometric trajectory in response to the environment. Some allocation patterns show relatively fixed allometric trajectories, varying in different environments primarily in the speed at which the trajectory is travelled, whereas other allocation patterns show great flexibility in their behaviour at a given size. Because plant growth is often indeterminate and its rate highly influenced by environmental conditions, ‘plasticity in size’ is not a meaningful concept. We need a new way to classify, describe and analyze plant allocation and plasticity because the concepts ‘trait’ and ‘plasticity’ are too broad. Three degrees of plasticity can be distinguished: (1) allometric growth (‘apparent plasticity’), (2) modular proliferation and local physiological adaptation, and (3) integrated plastic responses. Plasticity, which has evolved because it increases individual fitness, can be a disadvantage in plant production systems, where we want to optimize population, not individual, performance.","container-title":"Perspectives in Plant Ecology, Evolution and Systematics","DOI":"10.1078/1433-8319-00083","ISSN":"1433-8319","issue":"4","journalAbbreviation":"Perspectives in Plant Ecology, Evolution and Systematics","page":"207-215","source":"ScienceDirect","title":"Allocation, plasticity and allometry in plants","volume":"6","author":[{"family":"Weiner","given":"Jacob"}],"issued":{"date-parts":[["2004",1,1]]}}}],"schema":"https://github.com/citation-style-language/schema/raw/master/csl-citation.json"} </w:instrText>
      </w:r>
      <w:r w:rsidR="00533E69" w:rsidRPr="00953317">
        <w:rPr>
          <w:lang w:val="en-GB"/>
        </w:rPr>
        <w:fldChar w:fldCharType="separate"/>
      </w:r>
      <w:r w:rsidR="002E720C" w:rsidRPr="00D47AF6">
        <w:rPr>
          <w:rFonts w:cs="Times New Roman"/>
          <w:lang w:val="en-GB"/>
        </w:rPr>
        <w:t>(Bloom et al. 1985; Weiner 2004)</w:t>
      </w:r>
      <w:r w:rsidR="00533E69" w:rsidRPr="00953317">
        <w:rPr>
          <w:lang w:val="en-GB"/>
        </w:rPr>
        <w:fldChar w:fldCharType="end"/>
      </w:r>
      <w:r w:rsidR="00095570" w:rsidRPr="00953317">
        <w:rPr>
          <w:lang w:val="en-GB"/>
        </w:rPr>
        <w:t>.</w:t>
      </w:r>
      <w:r w:rsidR="00306311" w:rsidRPr="00953317">
        <w:rPr>
          <w:lang w:val="en-GB"/>
        </w:rPr>
        <w:t xml:space="preserve"> In our case, high allocation to roots reflects that water and nutrient limitations were much stronger that e.g., light limitation</w:t>
      </w:r>
      <w:r w:rsidRPr="00953317">
        <w:rPr>
          <w:lang w:val="en-GB"/>
        </w:rPr>
        <w:t>, as expected</w:t>
      </w:r>
      <w:r w:rsidR="00306311" w:rsidRPr="00953317">
        <w:rPr>
          <w:lang w:val="en-GB"/>
        </w:rPr>
        <w:t>.</w:t>
      </w:r>
      <w:r w:rsidR="00095570" w:rsidRPr="00953317">
        <w:rPr>
          <w:lang w:val="en-GB"/>
        </w:rPr>
        <w:t xml:space="preserve"> </w:t>
      </w:r>
      <w:r w:rsidR="00D75ED2" w:rsidRPr="00953317">
        <w:rPr>
          <w:lang w:val="en-GB"/>
        </w:rPr>
        <w:t xml:space="preserve">In wheat, </w:t>
      </w:r>
      <w:r w:rsidR="00306311" w:rsidRPr="00953317">
        <w:rPr>
          <w:lang w:val="en-GB"/>
        </w:rPr>
        <w:t xml:space="preserve">plasticity of the root-to-shoot ratio and </w:t>
      </w:r>
      <w:r w:rsidR="00D75ED2" w:rsidRPr="00953317">
        <w:rPr>
          <w:lang w:val="en-GB"/>
        </w:rPr>
        <w:t>high reallocation to roots and have bee</w:t>
      </w:r>
      <w:r w:rsidR="00306311" w:rsidRPr="00953317">
        <w:rPr>
          <w:lang w:val="en-GB"/>
        </w:rPr>
        <w:t>n shown to be advantageous</w:t>
      </w:r>
      <w:r w:rsidR="00502606" w:rsidRPr="00953317">
        <w:rPr>
          <w:lang w:val="en-GB"/>
        </w:rPr>
        <w:t xml:space="preserve"> under drought stress</w:t>
      </w:r>
      <w:r w:rsidR="00533E69" w:rsidRPr="00953317">
        <w:rPr>
          <w:lang w:val="en-GB"/>
        </w:rPr>
        <w:t xml:space="preserve"> </w:t>
      </w:r>
      <w:r w:rsidR="00533E69" w:rsidRPr="00953317">
        <w:rPr>
          <w:lang w:val="en-GB"/>
        </w:rPr>
        <w:fldChar w:fldCharType="begin"/>
      </w:r>
      <w:r w:rsidR="00FC1F93" w:rsidRPr="00953317">
        <w:rPr>
          <w:lang w:val="en-GB"/>
        </w:rPr>
        <w:instrText xml:space="preserve"> ADDIN ZOTERO_ITEM CSL_CITATION {"citationID":"XIMqzFAn","properties":{"formattedCitation":"(Bacher et al. 2021, 2022)","plainCitation":"(Bacher et al. 2021, 2022)","noteIndex":0},"citationItems":[{"id":12,"uris":["http://zotero.org/users/3458704/items/WSTFVAHN"],"itemData":{"id":12,"type":"article-journal","abstract":"Water deficit during the early vegetative growth stages of wheat (Triticum) can limit shoot growth and ultimately impact grain productivity. Introducing diversity in wheat cultivars to enhance the range of phenotypic responses to water limitations during vegetative growth can provide potential avenues for mitigating subsequent yield losses. We tested this hypothesis in an elite durum wheat background by introducing a series of introgressions from a wild emmer (Triticum turgidum ssp. dicoccoides) wheat. Wild emmer populations harbor rich phenotypic diversity for drought-adaptive traits. To determine the effect of these introgressions on vegetative growth under water-limited conditions, we used image-based phenotyping to catalog divergent growth responses to water stress ranging from high plasticity to high stability. One of the introgression lines exhibited a significant shift in root-to-shoot ratio in response to water stress. We characterized this shift by combining genetic analysis and root transcriptome profiling to identify candidate genes (including a root-specific kinase) that may be linked to the root-to-shoot carbon reallocation under water stress. Our results highlight the potential of introducing functional diversity into elite durum wheat for enhancing the range of water stress adaptation.","container-title":"Plant Physiology","DOI":"10.1093/plphys/kiab292","ISSN":"0032-0889","issue":"3","journalAbbreviation":"Plant Physiology","page":"1149-1162","source":"Silverchair","title":"Wild emmer introgression alters root-to-shoot growth dynamics in durum wheat in response to water stress","volume":"187","author":[{"family":"Bacher","given":"Harel"},{"family":"Zhu","given":"Feiyu"},{"family":"Gao","given":"Tian"},{"family":"Liu","given":"Kan"},{"family":"Dhatt","given":"Balpreet K"},{"family":"Awada","given":"Tala"},{"family":"Zhang","given":"Chi"},{"family":"Distelfeld","given":"Assaf"},{"family":"Yu","given":"Hongfeng"},{"family":"Peleg","given":"Zvi"},{"family":"Walia","given":"Harkamal"}],"issued":{"date-parts":[["2021",11,1]]}}},{"id":11,"uris":["http://zotero.org/users/3458704/items/EJY2NWB8"],"itemData":{"id":11,"type":"article-journal","abstract":"Drought intensity as experienced by plants depends upon soil moisture status and atmospheric variables such as temperature, radiation, and air vapour pressure deficit. Although the role of shoot architecture with these edaphic and atmospheric factors is well characterized, the extent to which shoot and root dynamic interactions as a continuum are controlled by genotypic variation is less well known. Here, we targeted these interactions using a wild emmer wheat introgression line (IL20) with a distinct drought-induced shift in the shoot-to-root ratio and its drought-sensitive recurrent parent Svevo. Using a gravimetric platform, we show that IL20 maintained higher root water influx and gas exchange under drought stress, which supported a greater growth. Interestingly, the advantage of IL20 in root water influx and transpiration was expressed earlier during the daily diurnal cycle under lower vapour pressure deficit and therefore supported higher transpiration efficiency. Application of a structural equation model indicates that under drought, vapour pressure deficit and radiation are antagonistic to transpiration rate, whereas the root water influx operates as a feedback for the higher atmospheric responsiveness of leaves. Collectively, our results suggest that a drought-induced shift in root-to-shoot ratio can improve plant water uptake potential in a short preferable time window during early morning when vapour pressure deficit is low and the light intensity is not a limiting factor for assimilation.","container-title":"Journal of Experimental Botany","DOI":"10.1093/jxb/erab500","ISSN":"0022-0957","issue":"5","journalAbbreviation":"Journal of Experimental Botany","page":"1643-1654","source":"Silverchair","title":"Modifying root-to-shoot ratio improves root water influxes in wheat under drought stress","volume":"73","author":[{"family":"Bacher","given":"Harel"},{"family":"Sharaby","given":"Yoav"},{"family":"Walia","given":"Harkamal"},{"family":"Peleg","given":"Zvi"}],"issued":{"date-parts":[["2022",3,2]]}}}],"schema":"https://github.com/citation-style-language/schema/raw/master/csl-citation.json"} </w:instrText>
      </w:r>
      <w:r w:rsidR="00533E69" w:rsidRPr="00953317">
        <w:rPr>
          <w:lang w:val="en-GB"/>
        </w:rPr>
        <w:fldChar w:fldCharType="separate"/>
      </w:r>
      <w:r w:rsidR="002E720C" w:rsidRPr="00D47AF6">
        <w:rPr>
          <w:rFonts w:cs="Times New Roman"/>
          <w:lang w:val="en-GB"/>
        </w:rPr>
        <w:t>(</w:t>
      </w:r>
      <w:proofErr w:type="spellStart"/>
      <w:r w:rsidR="002E720C" w:rsidRPr="00D47AF6">
        <w:rPr>
          <w:rFonts w:cs="Times New Roman"/>
          <w:lang w:val="en-GB"/>
        </w:rPr>
        <w:t>Bacher</w:t>
      </w:r>
      <w:proofErr w:type="spellEnd"/>
      <w:r w:rsidR="002E720C" w:rsidRPr="00D47AF6">
        <w:rPr>
          <w:rFonts w:cs="Times New Roman"/>
          <w:lang w:val="en-GB"/>
        </w:rPr>
        <w:t xml:space="preserve"> et al. 2021, 2022)</w:t>
      </w:r>
      <w:r w:rsidR="00533E69" w:rsidRPr="00953317">
        <w:rPr>
          <w:lang w:val="en-GB"/>
        </w:rPr>
        <w:fldChar w:fldCharType="end"/>
      </w:r>
      <w:r w:rsidR="00D75ED2" w:rsidRPr="00953317">
        <w:rPr>
          <w:lang w:val="en-GB"/>
        </w:rPr>
        <w:t>.</w:t>
      </w:r>
      <w:r w:rsidR="00BC576E" w:rsidRPr="00953317">
        <w:rPr>
          <w:lang w:val="en-GB"/>
        </w:rPr>
        <w:t xml:space="preserve"> Allocating carbon</w:t>
      </w:r>
      <w:r w:rsidR="00306311" w:rsidRPr="00953317">
        <w:rPr>
          <w:lang w:val="en-GB"/>
        </w:rPr>
        <w:t xml:space="preserve"> </w:t>
      </w:r>
      <w:r w:rsidR="00BC576E" w:rsidRPr="00953317">
        <w:rPr>
          <w:lang w:val="en-GB"/>
        </w:rPr>
        <w:t xml:space="preserve">to the roots allows </w:t>
      </w:r>
      <w:r w:rsidR="00194D02" w:rsidRPr="00953317">
        <w:rPr>
          <w:lang w:val="en-GB"/>
        </w:rPr>
        <w:t>accessing</w:t>
      </w:r>
      <w:r w:rsidR="00BC576E" w:rsidRPr="00953317">
        <w:rPr>
          <w:lang w:val="en-GB"/>
        </w:rPr>
        <w:t xml:space="preserve"> more water through</w:t>
      </w:r>
      <w:r w:rsidR="00D75ED2" w:rsidRPr="00953317">
        <w:rPr>
          <w:lang w:val="en-GB"/>
        </w:rPr>
        <w:t xml:space="preserve"> deeper, longer, and </w:t>
      </w:r>
      <w:r w:rsidR="00BC576E" w:rsidRPr="00953317">
        <w:rPr>
          <w:lang w:val="en-GB"/>
        </w:rPr>
        <w:t xml:space="preserve">branchier roots, which in turns allows </w:t>
      </w:r>
      <w:r w:rsidR="00194D02" w:rsidRPr="00953317">
        <w:rPr>
          <w:lang w:val="en-GB"/>
        </w:rPr>
        <w:t>maintaining</w:t>
      </w:r>
      <w:r w:rsidR="00502606" w:rsidRPr="00953317">
        <w:rPr>
          <w:lang w:val="en-GB"/>
        </w:rPr>
        <w:t xml:space="preserve"> high</w:t>
      </w:r>
      <w:r w:rsidR="00D75ED2" w:rsidRPr="00953317">
        <w:rPr>
          <w:lang w:val="en-GB"/>
        </w:rPr>
        <w:t xml:space="preserve"> stomatal conductance and</w:t>
      </w:r>
      <w:r w:rsidR="00BC576E" w:rsidRPr="00953317">
        <w:rPr>
          <w:lang w:val="en-GB"/>
        </w:rPr>
        <w:t xml:space="preserve"> physiological </w:t>
      </w:r>
      <w:r w:rsidR="00306311" w:rsidRPr="00953317">
        <w:rPr>
          <w:lang w:val="en-GB"/>
        </w:rPr>
        <w:t>activity.</w:t>
      </w:r>
      <w:r w:rsidR="00B1032C" w:rsidRPr="00953317">
        <w:rPr>
          <w:lang w:val="en-GB"/>
        </w:rPr>
        <w:t xml:space="preserve"> </w:t>
      </w:r>
      <w:r w:rsidR="00452466" w:rsidRPr="00953317">
        <w:rPr>
          <w:lang w:val="en-GB"/>
        </w:rPr>
        <w:t xml:space="preserve">We </w:t>
      </w:r>
      <w:r w:rsidRPr="00953317">
        <w:rPr>
          <w:lang w:val="en-GB"/>
        </w:rPr>
        <w:t xml:space="preserve">can </w:t>
      </w:r>
      <w:r w:rsidR="00452466" w:rsidRPr="00953317">
        <w:rPr>
          <w:lang w:val="en-GB"/>
        </w:rPr>
        <w:t xml:space="preserve">thus </w:t>
      </w:r>
      <w:r w:rsidRPr="00953317">
        <w:rPr>
          <w:lang w:val="en-GB"/>
        </w:rPr>
        <w:t>hypothesize that h</w:t>
      </w:r>
      <w:r w:rsidR="00B1032C" w:rsidRPr="00953317">
        <w:rPr>
          <w:lang w:val="en-GB"/>
        </w:rPr>
        <w:t xml:space="preserve">igher root allocation </w:t>
      </w:r>
      <w:r w:rsidR="00452466" w:rsidRPr="00953317">
        <w:rPr>
          <w:lang w:val="en-GB"/>
        </w:rPr>
        <w:t xml:space="preserve">in response to </w:t>
      </w:r>
      <w:r w:rsidR="00A5055E" w:rsidRPr="00953317">
        <w:rPr>
          <w:lang w:val="en-GB"/>
        </w:rPr>
        <w:t>water and nutrient limitation</w:t>
      </w:r>
      <w:r w:rsidR="00452466" w:rsidRPr="00953317">
        <w:rPr>
          <w:lang w:val="en-GB"/>
        </w:rPr>
        <w:t xml:space="preserve"> </w:t>
      </w:r>
      <w:r w:rsidR="00B1032C" w:rsidRPr="00953317">
        <w:rPr>
          <w:lang w:val="en-GB"/>
        </w:rPr>
        <w:t>reflect</w:t>
      </w:r>
      <w:r w:rsidR="00A5055E" w:rsidRPr="00953317">
        <w:rPr>
          <w:lang w:val="en-GB"/>
        </w:rPr>
        <w:t>ed</w:t>
      </w:r>
      <w:r w:rsidR="00B1032C" w:rsidRPr="00953317">
        <w:rPr>
          <w:lang w:val="en-GB"/>
        </w:rPr>
        <w:t xml:space="preserve"> </w:t>
      </w:r>
      <w:r w:rsidRPr="00953317">
        <w:rPr>
          <w:lang w:val="en-GB"/>
        </w:rPr>
        <w:t xml:space="preserve">an adaptive response of the cultivars associated </w:t>
      </w:r>
      <w:r w:rsidR="00452466" w:rsidRPr="00953317">
        <w:rPr>
          <w:lang w:val="en-GB"/>
        </w:rPr>
        <w:t>the maintenance</w:t>
      </w:r>
      <w:r w:rsidRPr="00953317">
        <w:rPr>
          <w:lang w:val="en-GB"/>
        </w:rPr>
        <w:t xml:space="preserve"> of individual plant performance under stress. </w:t>
      </w:r>
    </w:p>
    <w:p w14:paraId="470207EB" w14:textId="657387EE" w:rsidR="002504AD" w:rsidRPr="00953317" w:rsidRDefault="002504AD" w:rsidP="002504AD">
      <w:pPr>
        <w:pStyle w:val="Titre2"/>
        <w:rPr>
          <w:lang w:val="en-GB"/>
        </w:rPr>
      </w:pPr>
      <w:r w:rsidRPr="00953317">
        <w:rPr>
          <w:lang w:val="en-GB"/>
        </w:rPr>
        <w:t>Seedling biomass reflects individual competi</w:t>
      </w:r>
      <w:r w:rsidR="00FF14E4" w:rsidRPr="00953317">
        <w:rPr>
          <w:lang w:val="en-GB"/>
        </w:rPr>
        <w:t>ti</w:t>
      </w:r>
      <w:r w:rsidRPr="00953317">
        <w:rPr>
          <w:lang w:val="en-GB"/>
        </w:rPr>
        <w:t>veness rather than community performance</w:t>
      </w:r>
    </w:p>
    <w:p w14:paraId="31952DBE" w14:textId="420B7614" w:rsidR="00D10554" w:rsidRPr="00953317" w:rsidRDefault="00B461AF" w:rsidP="008E2E47">
      <w:pPr>
        <w:rPr>
          <w:lang w:val="en-GB"/>
        </w:rPr>
      </w:pPr>
      <w:r w:rsidRPr="00953317">
        <w:rPr>
          <w:lang w:val="en-GB"/>
        </w:rPr>
        <w:t>Contrary to our expectations, mixing cultivars did not result in increased seedling biomass. In fact, we observed the opposite</w:t>
      </w:r>
      <w:r w:rsidR="001616F6" w:rsidRPr="00953317">
        <w:rPr>
          <w:lang w:val="en-GB"/>
        </w:rPr>
        <w:t xml:space="preserve"> pattern</w:t>
      </w:r>
      <w:r w:rsidRPr="00953317">
        <w:rPr>
          <w:lang w:val="en-GB"/>
        </w:rPr>
        <w:t xml:space="preserve">: </w:t>
      </w:r>
      <w:r w:rsidR="002D346B" w:rsidRPr="00953317">
        <w:rPr>
          <w:lang w:val="en-GB"/>
        </w:rPr>
        <w:t>mixed stands produced less biomass than expected based on their pure stand components, especially under water and nutrient limitations.</w:t>
      </w:r>
      <w:r w:rsidR="001616F6" w:rsidRPr="00953317">
        <w:rPr>
          <w:lang w:val="en-GB"/>
        </w:rPr>
        <w:t xml:space="preserve"> At first glance, we might conclude that this result contradicts ecological theory, notably the </w:t>
      </w:r>
      <w:r w:rsidR="0007523F">
        <w:rPr>
          <w:lang w:val="en-GB"/>
        </w:rPr>
        <w:t>s</w:t>
      </w:r>
      <w:r w:rsidR="001616F6" w:rsidRPr="00953317">
        <w:rPr>
          <w:lang w:val="en-GB"/>
        </w:rPr>
        <w:t>tress</w:t>
      </w:r>
      <w:r w:rsidR="0007523F">
        <w:rPr>
          <w:lang w:val="en-GB"/>
        </w:rPr>
        <w:t>-g</w:t>
      </w:r>
      <w:r w:rsidR="001616F6" w:rsidRPr="00953317">
        <w:rPr>
          <w:lang w:val="en-GB"/>
        </w:rPr>
        <w:t xml:space="preserve">radient </w:t>
      </w:r>
      <w:r w:rsidR="0007523F">
        <w:rPr>
          <w:lang w:val="en-GB"/>
        </w:rPr>
        <w:t>h</w:t>
      </w:r>
      <w:r w:rsidR="001616F6" w:rsidRPr="00953317">
        <w:rPr>
          <w:lang w:val="en-GB"/>
        </w:rPr>
        <w:t xml:space="preserve">ypothesis that predicts a shift towards more positive interactions as the abiotic conditions become less </w:t>
      </w:r>
      <w:proofErr w:type="spellStart"/>
      <w:r w:rsidR="001616F6" w:rsidRPr="00953317">
        <w:rPr>
          <w:lang w:val="en-GB"/>
        </w:rPr>
        <w:t>favorable</w:t>
      </w:r>
      <w:proofErr w:type="spellEnd"/>
      <w:r w:rsidR="00533E69" w:rsidRPr="00953317">
        <w:rPr>
          <w:lang w:val="en-GB"/>
        </w:rPr>
        <w:t xml:space="preserve"> (</w:t>
      </w:r>
      <w:proofErr w:type="spellStart"/>
      <w:r w:rsidR="00533E69" w:rsidRPr="00953317">
        <w:rPr>
          <w:lang w:val="en-GB"/>
        </w:rPr>
        <w:fldChar w:fldCharType="begin"/>
      </w:r>
      <w:r w:rsidR="00FC1F93" w:rsidRPr="00953317">
        <w:rPr>
          <w:lang w:val="en-GB"/>
        </w:rPr>
        <w:instrText xml:space="preserve"> ADDIN ZOTERO_ITEM CSL_CITATION {"citationID":"P6butwKc","properties":{"formattedCitation":"(Bertness and Callaway 1994; Maestre et al. 2009)","plainCitation":"(Bertness and Callaway 1994; Maestre et al. 2009)","dontUpdate":true,"noteIndex":0},"citationItems":[{"id":375,"uris":["http://zotero.org/users/3458704/items/IQZDKMU5"],"itemData":{"id":375,"type":"article-journal","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container-title":"Trends in Ecology &amp; Evolution","DOI":"10.1016/0169-5347(94)90088-4","ISSN":"0169-5347","issue":"5","journalAbbreviation":"Trends in Ecology &amp; Evolution","page":"191-193","source":"ScienceDirect","title":"Positive interactions in communities","volume":"9","author":[{"family":"Bertness","given":"Mark D."},{"family":"Callaway","given":"Ragan"}],"issued":{"date-parts":[["1994",5,1]]}}},{"id":378,"uris":["http://zotero.org/users/3458704/items/NMWB5VSF"],"itemData":{"id":378,"type":"article-journal","abstract":"* 1The stress-gradient hypothesis (SGH) predicts that the frequency of facilitative and competitive interactions will vary inversely across abiotic stress gradients, with facilitation being more common in conditions of high abiotic stress relative to more benign abiotic conditions. With notable exceptions, most tests of the SGH have studied the interaction between a single pair or a few pairs of species, and thus have evaluated shifts in the magnitude and direction of pair-wise interactions along stress gradients, rather than shifts in the general frequency of interactions.\n* 2The SGH has been supported by numerous studies in many ecosystems, has provided a crucial foundation for studying the interplay between facilitation and competition in plant communities, and has a high heuristic value. However, recent empirical research indicates that factors like the variation among species and the nature of the stress gradient studied add complexity not considered in the SGH, creating an opportunity to extend the SGH's general conceptual framework.\n* 3We suggest that one approach for extending the SGH framework is to differentiate between the original idea of how ‘common’ interactions might be along stress gradients and the ubiquitous empirical approach of studying shifts in the strength of pair-wise interactions. Furthermore, by explicitly considering the life history of the interacting species (relative tolerance to stress vs. competitive ability) and the characteristics of the stress factor (resource vs. non-resource) we may be able to greatly refine specific predictions relevant to the SGH.\n* 4We propose that the general pattern predicted by the SGH would hold more frequently for some combinations of life histories and stress factor, particularly when the benefactor and beneficiary species are mostly competitive and stress-tolerant, respectively. However, we also predict that other combinations are likely to yield different results. For example, the effect of neighbours can be negative at both ends of the stress gradient when both interacting species have similar ‘competitive’ or ‘stress-tolerant’ life histories and the abiotic stress gradient is driven by a resource (e.g. water).\n* 5Synthesis. The extension of the SGH presented here provides specific and testable hypotheses to foster research and helps to reconcile potential discrepancies among previous studies. It represents an important step in incorporating the complexity and species-specificity of potential outcomes into models and theories addressing how plant–plant interactions change along stress gradients.","container-title":"Journal of Ecology","DOI":"10.1111/j.1365-2745.2008.01476.x","ISSN":"1365-2745","issue":"2","language":"en","page":"199-205","source":"Wiley Online Library","title":"Refining the stress-gradient hypothesis for competition and facilitation in plant communities","volume":"97","author":[{"family":"Maestre","given":"Fernando T."},{"family":"Callaway","given":"Ragan M."},{"family":"Valladares","given":"Fernando"},{"family":"Lortie","given":"Christopher J."}],"issued":{"date-parts":[["2009",3,1]]}}}],"schema":"https://github.com/citation-style-language/schema/raw/master/csl-citation.json"} </w:instrText>
      </w:r>
      <w:r w:rsidR="00533E69" w:rsidRPr="00953317">
        <w:rPr>
          <w:lang w:val="en-GB"/>
        </w:rPr>
        <w:fldChar w:fldCharType="separate"/>
      </w:r>
      <w:r w:rsidR="00533E69" w:rsidRPr="00953317">
        <w:rPr>
          <w:rFonts w:cs="Times New Roman"/>
          <w:lang w:val="en-GB"/>
        </w:rPr>
        <w:t>Bertness</w:t>
      </w:r>
      <w:proofErr w:type="spellEnd"/>
      <w:r w:rsidR="00533E69" w:rsidRPr="00953317">
        <w:rPr>
          <w:rFonts w:cs="Times New Roman"/>
          <w:lang w:val="en-GB"/>
        </w:rPr>
        <w:t xml:space="preserve"> and Callaway 1994; Maestre et al. 2009)</w:t>
      </w:r>
      <w:r w:rsidR="00533E69" w:rsidRPr="00953317">
        <w:rPr>
          <w:lang w:val="en-GB"/>
        </w:rPr>
        <w:fldChar w:fldCharType="end"/>
      </w:r>
      <w:r w:rsidR="001616F6" w:rsidRPr="00953317">
        <w:rPr>
          <w:lang w:val="en-GB"/>
        </w:rPr>
        <w:t>. However,</w:t>
      </w:r>
      <w:r w:rsidR="00D10554" w:rsidRPr="00953317">
        <w:rPr>
          <w:lang w:val="en-GB"/>
        </w:rPr>
        <w:t xml:space="preserve"> </w:t>
      </w:r>
      <w:r w:rsidR="00D865D4" w:rsidRPr="00953317">
        <w:rPr>
          <w:lang w:val="en-GB"/>
        </w:rPr>
        <w:t xml:space="preserve">individual cultivar responses to mixture cultivation combined with root trait data </w:t>
      </w:r>
      <w:r w:rsidR="00F315F1" w:rsidRPr="00953317">
        <w:rPr>
          <w:lang w:val="en-GB"/>
        </w:rPr>
        <w:t>together suggest that</w:t>
      </w:r>
      <w:r w:rsidR="001616F6" w:rsidRPr="00953317">
        <w:rPr>
          <w:lang w:val="en-GB"/>
        </w:rPr>
        <w:t xml:space="preserve"> this biomass reduction </w:t>
      </w:r>
      <w:r w:rsidR="00F315F1" w:rsidRPr="00953317">
        <w:rPr>
          <w:lang w:val="en-GB"/>
        </w:rPr>
        <w:t>w</w:t>
      </w:r>
      <w:r w:rsidR="001616F6" w:rsidRPr="00953317">
        <w:rPr>
          <w:lang w:val="en-GB"/>
        </w:rPr>
        <w:t xml:space="preserve">as a </w:t>
      </w:r>
      <w:r w:rsidR="00F315F1" w:rsidRPr="00953317">
        <w:rPr>
          <w:lang w:val="en-GB"/>
        </w:rPr>
        <w:t>consequence</w:t>
      </w:r>
      <w:r w:rsidR="001616F6" w:rsidRPr="00953317">
        <w:rPr>
          <w:lang w:val="en-GB"/>
        </w:rPr>
        <w:t xml:space="preserve"> of </w:t>
      </w:r>
      <w:r w:rsidR="006512F9" w:rsidRPr="00953317">
        <w:rPr>
          <w:lang w:val="en-GB"/>
        </w:rPr>
        <w:t xml:space="preserve">intense competition in pure stands, rather than </w:t>
      </w:r>
      <w:r w:rsidR="00F315F1" w:rsidRPr="00953317">
        <w:rPr>
          <w:lang w:val="en-GB"/>
        </w:rPr>
        <w:t xml:space="preserve">evidence for </w:t>
      </w:r>
      <w:r w:rsidR="006512F9" w:rsidRPr="00953317">
        <w:rPr>
          <w:lang w:val="en-GB"/>
        </w:rPr>
        <w:t>decreased performance in mixed stands</w:t>
      </w:r>
      <w:r w:rsidR="001616F6" w:rsidRPr="00953317">
        <w:rPr>
          <w:lang w:val="en-GB"/>
        </w:rPr>
        <w:t>.</w:t>
      </w:r>
      <w:r w:rsidR="000265B0" w:rsidRPr="00953317">
        <w:rPr>
          <w:lang w:val="en-GB"/>
        </w:rPr>
        <w:t xml:space="preserve"> This interpretation </w:t>
      </w:r>
      <w:r w:rsidR="00D10554" w:rsidRPr="00953317">
        <w:rPr>
          <w:lang w:val="en-GB"/>
        </w:rPr>
        <w:t>is based on</w:t>
      </w:r>
      <w:r w:rsidR="000265B0" w:rsidRPr="00953317">
        <w:rPr>
          <w:lang w:val="en-GB"/>
        </w:rPr>
        <w:t xml:space="preserve"> the </w:t>
      </w:r>
      <w:r w:rsidR="00D10554" w:rsidRPr="00953317">
        <w:rPr>
          <w:lang w:val="en-GB"/>
        </w:rPr>
        <w:t>hypothesis</w:t>
      </w:r>
      <w:r w:rsidR="000265B0" w:rsidRPr="00953317">
        <w:rPr>
          <w:lang w:val="en-GB"/>
        </w:rPr>
        <w:t xml:space="preserve"> that early seedlin</w:t>
      </w:r>
      <w:r w:rsidR="006512F9" w:rsidRPr="00953317">
        <w:rPr>
          <w:lang w:val="en-GB"/>
        </w:rPr>
        <w:t>g biomass does not reflect final community performance</w:t>
      </w:r>
      <w:r w:rsidR="000265B0" w:rsidRPr="00953317">
        <w:rPr>
          <w:lang w:val="en-GB"/>
        </w:rPr>
        <w:t>, that would better be approximated by latter established reproductive</w:t>
      </w:r>
      <w:r w:rsidR="006512F9" w:rsidRPr="00953317">
        <w:rPr>
          <w:lang w:val="en-GB"/>
        </w:rPr>
        <w:t xml:space="preserve"> </w:t>
      </w:r>
      <w:r w:rsidR="00F315F1" w:rsidRPr="00953317">
        <w:rPr>
          <w:lang w:val="en-GB"/>
        </w:rPr>
        <w:t>biomass</w:t>
      </w:r>
      <w:r w:rsidR="000265B0" w:rsidRPr="00953317">
        <w:rPr>
          <w:lang w:val="en-GB"/>
        </w:rPr>
        <w:t>, but rather</w:t>
      </w:r>
      <w:r w:rsidR="003F1EB9" w:rsidRPr="00953317">
        <w:rPr>
          <w:lang w:val="en-GB"/>
        </w:rPr>
        <w:t xml:space="preserve"> individual</w:t>
      </w:r>
      <w:r w:rsidR="008E2E47" w:rsidRPr="00953317">
        <w:rPr>
          <w:lang w:val="en-GB"/>
        </w:rPr>
        <w:t xml:space="preserve"> </w:t>
      </w:r>
      <w:r w:rsidR="009A75C4" w:rsidRPr="00953317">
        <w:rPr>
          <w:lang w:val="en-GB"/>
        </w:rPr>
        <w:t>plant competitiveness</w:t>
      </w:r>
      <w:r w:rsidR="000265B0" w:rsidRPr="00953317">
        <w:rPr>
          <w:lang w:val="en-GB"/>
        </w:rPr>
        <w:t xml:space="preserve">. </w:t>
      </w:r>
      <w:r w:rsidR="009A75C4" w:rsidRPr="00953317">
        <w:rPr>
          <w:lang w:val="en-GB"/>
        </w:rPr>
        <w:t xml:space="preserve">In line with this interpretation, seedling growth rate and early </w:t>
      </w:r>
      <w:proofErr w:type="spellStart"/>
      <w:r w:rsidR="009A75C4" w:rsidRPr="00953317">
        <w:rPr>
          <w:lang w:val="en-GB"/>
        </w:rPr>
        <w:t>vigor</w:t>
      </w:r>
      <w:proofErr w:type="spellEnd"/>
      <w:r w:rsidR="009A75C4" w:rsidRPr="00953317">
        <w:rPr>
          <w:lang w:val="en-GB"/>
        </w:rPr>
        <w:t xml:space="preserve"> are traditionally targeted by plant breeders as </w:t>
      </w:r>
      <w:proofErr w:type="spellStart"/>
      <w:r w:rsidR="009A75C4" w:rsidRPr="00953317">
        <w:rPr>
          <w:lang w:val="en-GB"/>
        </w:rPr>
        <w:t>favorable</w:t>
      </w:r>
      <w:proofErr w:type="spellEnd"/>
      <w:r w:rsidR="009A75C4" w:rsidRPr="00953317">
        <w:rPr>
          <w:lang w:val="en-GB"/>
        </w:rPr>
        <w:t xml:space="preserve"> traits for competitiveness against weeds</w:t>
      </w:r>
      <w:r w:rsidR="00533E69" w:rsidRPr="00953317">
        <w:rPr>
          <w:lang w:val="en-GB"/>
        </w:rPr>
        <w:t xml:space="preserve"> </w:t>
      </w:r>
      <w:r w:rsidR="00497DD7" w:rsidRPr="00953317">
        <w:rPr>
          <w:lang w:val="en-GB"/>
        </w:rPr>
        <w:fldChar w:fldCharType="begin"/>
      </w:r>
      <w:r w:rsidR="00FC1F93" w:rsidRPr="00953317">
        <w:rPr>
          <w:lang w:val="en-GB"/>
        </w:rPr>
        <w:instrText xml:space="preserve"> ADDIN ZOTERO_ITEM CSL_CITATION {"citationID":"kAdTu7Em","properties":{"formattedCitation":"(Lemerle et al. 1996; Bertholdsson 2005; Hendriks et al. 2022)","plainCitation":"(Lemerle et al. 1996; Bertholdsson 2005; Hendriks et al. 2022)","noteIndex":0},"citationItems":[{"id":9,"uris":["http://zotero.org/users/3458704/items/LERJJPAT"],"itemData":{"id":9,"type":"article-journal","abstract":"The competitive abilities of a wide range of genotypes of wheat (Trilicvm aestivum L.) and durum wheat (Triticum durum Desf.) against Lolium rigidum Gaud, (annual ryegrass) were examined 1o determine the potential for breeders to select strongly competitive varieties, Considerable potential within the wheat genome to breed varieties with greater competitive ability was demonstrated. In 1993, 250 genotypes from around the world were screened and in 1994 a subset of 45 (mainly Australian) genotypes were further examined. A uniform density of L. rigidum reduced grain yield of wheat by up to about 80% in 1993 and to 50% in 1994, depending on wheat genotype. Reduction in grain yield was correlated with L. rigidum dry matter. Wheats varied in competitive ability with source, and durum wheats were less competitive than T. aestivum. The ‘old’ standard wheat varieties (released between 1880 and 1950) suppressed the weed more than all the current varieties, with the exception of eight F1 hybrids. A doubling of the crop seeding rate of 10 of the genotypes in 1994 reduced the biomass of L. rigidum by an average of 25% compared with the standard seeding rate. Ranking of competitive ability of varieties at high density was consistent at both seeding rates. The strongly competitive genotypes had high early biomass accumulation, large numbers of tillers, and were tall with extensive leaf display. The potential for breeding enhanced competitive ability in wheat is discussed.","container-title":"Weed Research","DOI":"10.1111/j.1365-3180.1996.tb01679.x","ISSN":"1365-3180","issue":"6","language":"en","note":"_eprint: https://onlinelibrary.wiley.com/doi/pdf/10.1111/j.1365-3180.1996.tb01679.x","page":"505-513","source":"Wiley Online Library","title":"The potential for selecting wheat varieties strongly competitive against weeds","volume":"36","author":[{"family":"Lemerle","given":"D."},{"family":"Verbeek","given":"B."},{"family":"Cousens","given":"R.d."},{"family":"Coombes","given":"N E"}],"issued":{"date-parts":[["1996"]]}}},{"id":10,"uris":["http://zotero.org/users/3458704/items/3S92S9AR"],"itemData":{"id":10,"type":"article-journal","abstract":"The objectives of this study were to identify traits in spring barley (Hordeum vulgare) and spring wheat (Triticum aestivum) related to the competitive ability of the crop and to determine their importance. Weed biomass 1–2 weeks prior to ear emergence was used as a measure of genotypic differences in competitiveness against weeds. Crop trait measurements comprised early crop biomass, early shoot height, straw length, heading and maturity. Early crop biomass 1–2 weeks prior to ear emergence was used as an overall trait for the various characters related to early vigour. In addition to these morphological traits, the potential allelopathic activity of the tested cultivars was determined using an agar-based bioassay with Lolium perenne (ryegrass). In both barley and wheat, multiple regression analysis revealed that early crop biomass and potential allelopathic activity were the only parameters that significantly contributed to competitiveness. In barley, early crop biomass explained 24–57% of the observed genotypic variance across 4 years, allelopathic activity explained 7–58% and combined they explained 44–69% of the observed genotypic variance. In wheat, the corresponding figures were lower: 14–21% for early biomass, 0–21% for allelopathic activity and 27–37% when combined. Model predictions suggested that new cultivars with increased early vigour and allelopathic activity offer a potential to further reduce weed interference.","container-title":"Weed Research","DOI":"10.1111/j.1365-3180.2004.00442.x","ISSN":"1365-3180","issue":"2","language":"en","note":"_eprint: https://onlinelibrary.wiley.com/doi/pdf/10.1111/j.1365-3180.2004.00442.x","page":"94-102","source":"Wiley Online Library","title":"Early vigour and allelopathy – two useful traits for enhanced barley and wheat competitiveness against weeds","volume":"45","author":[{"family":"Bertholdsson","given":"N-O"}],"issued":{"date-parts":[["2005"]]}}},{"id":8,"uris":["http://zotero.org/users/3458704/items/HSZ6F65G"],"itemData":{"id":8,"type":"article-journal","abstract":"Weed competitiveness in wheat (Triticum aestivum L.) has previously been shown to be positively associated with shoot biomass. This study evaluated the impact of increased early shoot vigour on the weed competitiveness of Australian wheats. Breeding lines generated for early shoot vigour were top-crossed with two commercial wheat cultivars (Yitpi and Wyalkatchem) and the resulting high vigour lines (HV lines) were assessed for early growth and weed pressure in the field. These lines were directly compared with their parental lines, other commercial cultivars, and the tall heritage cultivar, Federation. Moreover, rye (Secale cereale L.) or triticale (× Triticosecale) was included in each trial as a positive control for vigour. The association between shoot growth and vigour and weed suppression was evaluated over 3 years in the cereal belt of south-eastern Australia during contrasting seasons. The HV lines consistently displayed greater leaf area, ground cover, and canopy light interception in both dry and wet seasons and suppressed weed growth significantly in contrast to commercial cultivars. Light interception at the first tiller stage, and ground cover at the end of tillering were identified as the most important variables for predicting weed suppression. This study demonstrated the enhancement of competitiveness in commercial wheat through the selection for early vigour, and identified traits that best predicted weed suppression.","container-title":"Agronomy","DOI":"10.3390/agronomy12020377","ISSN":"2073-4395","issue":"2","language":"en","license":"http://creativecommons.org/licenses/by/3.0/","note":"number: 2\npublisher: Multidisciplinary Digital Publishing Institute","page":"377","source":"www.mdpi.com","title":"Competitiveness of early vigour wheat (Triticum aestivum L.) genotypes is established at early growth stages","volume":"12","author":[{"family":"Hendriks","given":"Pieter-Willem"},{"family":"Gurusinghe","given":"Saliya"},{"family":"Ryan","given":"Peter R."},{"family":"Rebetzke","given":"Gregory J."},{"family":"Weston","given":"Leslie A."}],"issued":{"date-parts":[["2022",2]]}}}],"schema":"https://github.com/citation-style-language/schema/raw/master/csl-citation.json"} </w:instrText>
      </w:r>
      <w:r w:rsidR="00497DD7" w:rsidRPr="00953317">
        <w:rPr>
          <w:lang w:val="en-GB"/>
        </w:rPr>
        <w:fldChar w:fldCharType="separate"/>
      </w:r>
      <w:r w:rsidR="002E720C" w:rsidRPr="00D47AF6">
        <w:rPr>
          <w:rFonts w:cs="Times New Roman"/>
          <w:lang w:val="en-GB"/>
        </w:rPr>
        <w:t>(</w:t>
      </w:r>
      <w:proofErr w:type="spellStart"/>
      <w:r w:rsidR="002E720C" w:rsidRPr="00D47AF6">
        <w:rPr>
          <w:rFonts w:cs="Times New Roman"/>
          <w:lang w:val="en-GB"/>
        </w:rPr>
        <w:t>Lemerle</w:t>
      </w:r>
      <w:proofErr w:type="spellEnd"/>
      <w:r w:rsidR="002E720C" w:rsidRPr="00D47AF6">
        <w:rPr>
          <w:rFonts w:cs="Times New Roman"/>
          <w:lang w:val="en-GB"/>
        </w:rPr>
        <w:t xml:space="preserve"> et al. 1996; </w:t>
      </w:r>
      <w:proofErr w:type="spellStart"/>
      <w:r w:rsidR="002E720C" w:rsidRPr="00D47AF6">
        <w:rPr>
          <w:rFonts w:cs="Times New Roman"/>
          <w:lang w:val="en-GB"/>
        </w:rPr>
        <w:t>Bertholdsson</w:t>
      </w:r>
      <w:proofErr w:type="spellEnd"/>
      <w:r w:rsidR="002E720C" w:rsidRPr="00D47AF6">
        <w:rPr>
          <w:rFonts w:cs="Times New Roman"/>
          <w:lang w:val="en-GB"/>
        </w:rPr>
        <w:t xml:space="preserve"> 2005; Hendriks et al. 2022)</w:t>
      </w:r>
      <w:r w:rsidR="00497DD7" w:rsidRPr="00953317">
        <w:rPr>
          <w:lang w:val="en-GB"/>
        </w:rPr>
        <w:fldChar w:fldCharType="end"/>
      </w:r>
      <w:r w:rsidR="009A75C4" w:rsidRPr="00953317">
        <w:rPr>
          <w:lang w:val="en-GB"/>
        </w:rPr>
        <w:t>.</w:t>
      </w:r>
      <w:r w:rsidR="002955BD" w:rsidRPr="00953317">
        <w:rPr>
          <w:lang w:val="en-GB"/>
        </w:rPr>
        <w:t xml:space="preserve"> </w:t>
      </w:r>
      <w:r w:rsidR="00A5055E" w:rsidRPr="00953317">
        <w:rPr>
          <w:lang w:val="en-GB"/>
        </w:rPr>
        <w:t xml:space="preserve">Hence, our results suggest an overall relaxation of competition intensity in mixed relative to pure stands at the seedling stage, especially under limiting water and nutrient resources. </w:t>
      </w:r>
    </w:p>
    <w:p w14:paraId="014407BE" w14:textId="0F349AF2" w:rsidR="002504AD" w:rsidRPr="00953317" w:rsidRDefault="002504AD" w:rsidP="002504AD">
      <w:pPr>
        <w:pStyle w:val="Titre2"/>
        <w:rPr>
          <w:lang w:val="en-GB"/>
        </w:rPr>
      </w:pPr>
      <w:r w:rsidRPr="00953317">
        <w:rPr>
          <w:lang w:val="en-GB"/>
        </w:rPr>
        <w:lastRenderedPageBreak/>
        <w:t xml:space="preserve">Root </w:t>
      </w:r>
      <w:r w:rsidR="009D57F1">
        <w:rPr>
          <w:lang w:val="en-GB"/>
        </w:rPr>
        <w:t>area</w:t>
      </w:r>
      <w:r w:rsidRPr="00953317">
        <w:rPr>
          <w:lang w:val="en-GB"/>
        </w:rPr>
        <w:t xml:space="preserve"> </w:t>
      </w:r>
      <w:r w:rsidR="003F1EB9" w:rsidRPr="00953317">
        <w:rPr>
          <w:lang w:val="en-GB"/>
        </w:rPr>
        <w:t xml:space="preserve">as the main driver of competitive hierarchy </w:t>
      </w:r>
    </w:p>
    <w:p w14:paraId="5AC42AA7" w14:textId="1CC6887D" w:rsidR="00F315F1" w:rsidRPr="00953317" w:rsidRDefault="006E7AF2" w:rsidP="001C67CF">
      <w:pPr>
        <w:rPr>
          <w:lang w:val="en-GB"/>
        </w:rPr>
      </w:pPr>
      <w:r w:rsidRPr="00953317">
        <w:rPr>
          <w:lang w:val="en-GB"/>
        </w:rPr>
        <w:t xml:space="preserve">We identified root </w:t>
      </w:r>
      <w:r w:rsidR="009D57F1">
        <w:rPr>
          <w:lang w:val="en-GB"/>
        </w:rPr>
        <w:t>area</w:t>
      </w:r>
      <w:r w:rsidRPr="00953317">
        <w:rPr>
          <w:lang w:val="en-GB"/>
        </w:rPr>
        <w:t xml:space="preserve"> (the 2D projected area of the root system) as the main driver of seedling biomass and mixing effects in our experiment</w:t>
      </w:r>
      <w:r w:rsidR="006512F9" w:rsidRPr="00953317">
        <w:rPr>
          <w:lang w:val="en-GB"/>
        </w:rPr>
        <w:t xml:space="preserve">. </w:t>
      </w:r>
      <w:r w:rsidR="00D865D4" w:rsidRPr="00953317">
        <w:rPr>
          <w:lang w:val="en-GB"/>
        </w:rPr>
        <w:t>T</w:t>
      </w:r>
      <w:r w:rsidR="006512F9" w:rsidRPr="00953317">
        <w:rPr>
          <w:lang w:val="en-GB"/>
        </w:rPr>
        <w:t xml:space="preserve">he average root </w:t>
      </w:r>
      <w:r w:rsidR="009D57F1">
        <w:rPr>
          <w:lang w:val="en-GB"/>
        </w:rPr>
        <w:t>area</w:t>
      </w:r>
      <w:r w:rsidR="006512F9" w:rsidRPr="00953317">
        <w:rPr>
          <w:lang w:val="en-GB"/>
        </w:rPr>
        <w:t xml:space="preserve"> of the two cultivars could explain almost 50% of RYT variability under resource</w:t>
      </w:r>
      <w:r w:rsidR="002504AD" w:rsidRPr="00953317">
        <w:rPr>
          <w:lang w:val="en-GB"/>
        </w:rPr>
        <w:t>-limiting</w:t>
      </w:r>
      <w:r w:rsidR="006512F9" w:rsidRPr="00953317">
        <w:rPr>
          <w:lang w:val="en-GB"/>
        </w:rPr>
        <w:t xml:space="preserve"> conditions.</w:t>
      </w:r>
      <w:r w:rsidR="00191809" w:rsidRPr="00953317">
        <w:rPr>
          <w:lang w:val="en-GB"/>
        </w:rPr>
        <w:t xml:space="preserve"> </w:t>
      </w:r>
      <w:r w:rsidR="002504AD" w:rsidRPr="00953317">
        <w:rPr>
          <w:lang w:val="en-GB"/>
        </w:rPr>
        <w:t>A h</w:t>
      </w:r>
      <w:r w:rsidR="00191809" w:rsidRPr="00953317">
        <w:rPr>
          <w:lang w:val="en-GB"/>
        </w:rPr>
        <w:t xml:space="preserve">igher root </w:t>
      </w:r>
      <w:r w:rsidR="009D57F1">
        <w:rPr>
          <w:lang w:val="en-GB"/>
        </w:rPr>
        <w:t>area</w:t>
      </w:r>
      <w:r w:rsidR="00191809" w:rsidRPr="00953317">
        <w:rPr>
          <w:lang w:val="en-GB"/>
        </w:rPr>
        <w:t xml:space="preserve"> in monoculture was associated with </w:t>
      </w:r>
      <w:r w:rsidR="002504AD" w:rsidRPr="00953317">
        <w:rPr>
          <w:lang w:val="en-GB"/>
        </w:rPr>
        <w:t>a greater</w:t>
      </w:r>
      <w:r w:rsidR="00191809" w:rsidRPr="00953317">
        <w:rPr>
          <w:lang w:val="en-GB"/>
        </w:rPr>
        <w:t xml:space="preserve"> biomass reduction in mixture, especially when the mixture partner had a lower root </w:t>
      </w:r>
      <w:r w:rsidR="009D57F1">
        <w:rPr>
          <w:lang w:val="en-GB"/>
        </w:rPr>
        <w:t>area</w:t>
      </w:r>
      <w:r w:rsidR="00191809" w:rsidRPr="00953317">
        <w:rPr>
          <w:lang w:val="en-GB"/>
        </w:rPr>
        <w:t xml:space="preserve">. These results support the idea </w:t>
      </w:r>
      <w:r w:rsidR="001C67CF" w:rsidRPr="00953317">
        <w:rPr>
          <w:lang w:val="en-GB"/>
        </w:rPr>
        <w:t>of an early-stage</w:t>
      </w:r>
      <w:r w:rsidR="00191809" w:rsidRPr="00953317">
        <w:rPr>
          <w:lang w:val="en-GB"/>
        </w:rPr>
        <w:t xml:space="preserve"> </w:t>
      </w:r>
      <w:r w:rsidR="00A90009" w:rsidRPr="00953317">
        <w:rPr>
          <w:lang w:val="en-GB"/>
        </w:rPr>
        <w:t>belowground</w:t>
      </w:r>
      <w:r w:rsidR="00191809" w:rsidRPr="00953317">
        <w:rPr>
          <w:lang w:val="en-GB"/>
        </w:rPr>
        <w:t xml:space="preserve"> competitive hierar</w:t>
      </w:r>
      <w:r w:rsidR="001C67CF" w:rsidRPr="00953317">
        <w:rPr>
          <w:lang w:val="en-GB"/>
        </w:rPr>
        <w:t>chy between cultivars</w:t>
      </w:r>
      <w:r w:rsidR="00352AE9" w:rsidRPr="00953317">
        <w:rPr>
          <w:lang w:val="en-GB"/>
        </w:rPr>
        <w:t xml:space="preserve"> </w:t>
      </w:r>
      <w:r w:rsidR="00352AE9" w:rsidRPr="00953317">
        <w:rPr>
          <w:lang w:val="en-GB"/>
        </w:rPr>
        <w:fldChar w:fldCharType="begin"/>
      </w:r>
      <w:r w:rsidR="00FC1F93" w:rsidRPr="00953317">
        <w:rPr>
          <w:lang w:val="en-GB"/>
        </w:rPr>
        <w:instrText xml:space="preserve"> ADDIN ZOTERO_ITEM CSL_CITATION {"citationID":"1D031mjp","properties":{"formattedCitation":"(Kunstler et al. 2012)","plainCitation":"(Kunstler et al. 2012)","noteIndex":0},"citationItems":[{"id":469,"uris":["http://zotero.org/users/3458704/items/VUFJFDD8"],"itemData":{"id":469,"type":"article-journal","abstract":"The relative importance of competition vs. environmental filtering in the assembly of communities is commonly inferred from their functional and phylogenetic structure, on the grounds that similar species compete most strongly for resources and are therefore less likely to coexist locally. This approach ignores the possibility that competitive effects can be determined by relative positions of species on a hierarchy of competitive ability. Using growth data, we estimated 275 interaction coefficients between tree species in the French mountains. We show that interaction strengths are mainly driven by trait hierarchy and not by functional or phylogenetic similarity. On the basis of this result, we thus propose that functional and phylogenetic convergence in local tree community might be due to competition-sorting species with different competitive abilities and not only environmental filtering as commonly assumed. We then show a functional and phylogenetic convergence of forest structure with increasing plot age, which supports this view.","container-title":"Ecology Letters","DOI":"10.1111/j.1461-0248.2012.01803.x","ISSN":"1461-0248","issue":"8","language":"en","page":"831-840","source":"Wiley Online Library","title":"Competitive interactions between forest trees are driven by species' trait hierarchy, not phylogenetic or functional similarity: implications for forest community assembly","title-short":"Competitive interactions between forest trees are driven by species' trait hierarchy, not phylogenetic or functional similarity","volume":"15","author":[{"family":"Kunstler","given":"Georges"},{"family":"Lavergne","given":"Sébastien"},{"family":"Courbaud","given":"Benoît"},{"family":"Thuiller","given":"Wilfried"},{"family":"Vieilledent","given":"Ghislain"},{"family":"Zimmermann","given":"Niklaus E."},{"family":"Kattge","given":"Jens"},{"family":"Coomes","given":"David A."}],"issued":{"date-parts":[["2012",8,1]]}}}],"schema":"https://github.com/citation-style-language/schema/raw/master/csl-citation.json"} </w:instrText>
      </w:r>
      <w:r w:rsidR="00352AE9" w:rsidRPr="00953317">
        <w:rPr>
          <w:lang w:val="en-GB"/>
        </w:rPr>
        <w:fldChar w:fldCharType="separate"/>
      </w:r>
      <w:r w:rsidR="002E720C" w:rsidRPr="00973A48">
        <w:rPr>
          <w:rFonts w:cs="Times New Roman"/>
          <w:lang w:val="en-GB"/>
        </w:rPr>
        <w:t>(Kunstler et al. 2012)</w:t>
      </w:r>
      <w:r w:rsidR="00352AE9" w:rsidRPr="00953317">
        <w:rPr>
          <w:lang w:val="en-GB"/>
        </w:rPr>
        <w:fldChar w:fldCharType="end"/>
      </w:r>
      <w:r w:rsidR="00AD2847" w:rsidRPr="00953317">
        <w:rPr>
          <w:lang w:val="en-GB"/>
        </w:rPr>
        <w:t xml:space="preserve"> </w:t>
      </w:r>
      <w:r w:rsidR="00881E73" w:rsidRPr="00953317">
        <w:rPr>
          <w:lang w:val="en-GB"/>
        </w:rPr>
        <w:t xml:space="preserve">where higher root </w:t>
      </w:r>
      <w:r w:rsidR="009D57F1">
        <w:rPr>
          <w:lang w:val="en-GB"/>
        </w:rPr>
        <w:t>area</w:t>
      </w:r>
      <w:r w:rsidR="00881E73" w:rsidRPr="00953317">
        <w:rPr>
          <w:lang w:val="en-GB"/>
        </w:rPr>
        <w:t xml:space="preserve"> is associated with higher competitive ability</w:t>
      </w:r>
      <w:r w:rsidR="001C67CF" w:rsidRPr="00953317">
        <w:rPr>
          <w:lang w:val="en-GB"/>
        </w:rPr>
        <w:t xml:space="preserve">. </w:t>
      </w:r>
      <w:r w:rsidR="0050481E" w:rsidRPr="00953317">
        <w:rPr>
          <w:lang w:val="en-GB"/>
        </w:rPr>
        <w:t>In line with these results,</w:t>
      </w:r>
      <w:r w:rsidR="00786642">
        <w:rPr>
          <w:lang w:val="en-GB"/>
        </w:rPr>
        <w:t xml:space="preserve"> root</w:t>
      </w:r>
      <w:r w:rsidR="0050481E" w:rsidRPr="00953317">
        <w:rPr>
          <w:lang w:val="en-GB"/>
        </w:rPr>
        <w:t xml:space="preserve"> functional traits </w:t>
      </w:r>
      <w:r w:rsidR="00786642">
        <w:rPr>
          <w:lang w:val="en-GB"/>
        </w:rPr>
        <w:t xml:space="preserve">associated with </w:t>
      </w:r>
      <w:r w:rsidR="00786642" w:rsidRPr="00953317">
        <w:rPr>
          <w:lang w:val="en-GB"/>
        </w:rPr>
        <w:t xml:space="preserve">root foraging and absorption potential </w:t>
      </w:r>
      <w:r w:rsidR="00786642">
        <w:rPr>
          <w:lang w:val="en-GB"/>
        </w:rPr>
        <w:t xml:space="preserve"> </w:t>
      </w:r>
      <w:r w:rsidR="0050481E" w:rsidRPr="00953317">
        <w:rPr>
          <w:lang w:val="en-GB"/>
        </w:rPr>
        <w:t xml:space="preserve">have already been </w:t>
      </w:r>
      <w:r w:rsidR="00786642">
        <w:rPr>
          <w:lang w:val="en-GB"/>
        </w:rPr>
        <w:t>shown to</w:t>
      </w:r>
      <w:r w:rsidR="0050481E" w:rsidRPr="00953317">
        <w:rPr>
          <w:lang w:val="en-GB"/>
        </w:rPr>
        <w:t xml:space="preserve"> shape early-stage competitive hierarchies between grassland species</w:t>
      </w:r>
      <w:r w:rsidR="00FC1F93" w:rsidRPr="00953317">
        <w:rPr>
          <w:lang w:val="en-GB"/>
        </w:rPr>
        <w:t xml:space="preserve"> </w:t>
      </w:r>
      <w:r w:rsidR="00FC1F93" w:rsidRPr="00953317">
        <w:rPr>
          <w:lang w:val="en-GB"/>
        </w:rPr>
        <w:fldChar w:fldCharType="begin"/>
      </w:r>
      <w:r w:rsidR="00B670C6" w:rsidRPr="00953317">
        <w:rPr>
          <w:lang w:val="en-GB"/>
        </w:rPr>
        <w:instrText xml:space="preserve"> ADDIN ZOTERO_ITEM CSL_CITATION {"citationID":"fOkDrTSB","properties":{"formattedCitation":"(Fort et al. 2014; Ravenek et al. 2016; Wagg et al. 2017)","plainCitation":"(Fort et al. 2014; Ravenek et al. 2016; Wagg et al. 2017)","noteIndex":0},"citationItems":[{"id":433,"uris":["http://zotero.org/users/3458704/items/H5D7B9NT"],"itemData":{"id":433,"type":"article-journal","abstract":"* The link between species' functional traits and competitive abilities has been described as a major factor structuring plant communities. However, two diverging hypotheses have been proposed to explain this process: competition-trait similarity and competition-trait hierarchy.\n\n* We performed a greenhouse experiment to determine whether grasses' root foraging strategies, from acquisitive or conservative functional groups, are linked to plant competitive ability and to test which hypothesis better explains interactions during the early stage of grass establishment under contrasting growth conditions.\n\n* Two grass species of each functional group were grown with and without a neighbour under two levels of water and phosphorus supplies. Three functional traits related to plant competitive ability were measured on all plants grown without neighbours: specific root length (SRL), root phosphorus use efficiency and root length density. Above-ground biomass was measured on plants grown with and without neighbours to evaluate the intensity of plant interaction.\n\n* We demonstrated that for the three traits the intensity of interaction is driven mainly by hierarchical trait distance, that is, trait distance between target and neighbour, and not by trait similarity. Growth conditions strongly affected the significance of the relation between hierarchical distances and competition intensity. For the SRL hierarchical distance, this effect may be due to the most competitive species (with high SRL) being strongly impacted by water shortage, which modified the competitive hierarchy. Trait plasticity in response to stresses also appeared an important factor influencing the competitive ability of species, that is, species with the most plastic SRL in response to P stress were also the most competitive under P stress.\n\n* A strong hierarchy exists among grasses' competitive abilities in non-limiting growth conditions that is linked to their root functional traits and investment in the root system. Consequently, our results support the trait hierarchy hypothesis in its ability to describe competitive interaction among grasses during early stages of establishment.\n\n* Our study provides evidence that root functional hierarchical trait distance and plasticity explain how grasses interact with their neighbours. This distance enables species to be ranked according to their competitive ability; however, this ranking may be influenced by the growth conditions and traits considered.","container-title":"Functional Ecology","DOI":"10.1111/1365-2435.12217","ISSN":"1365-2435","issue":"4","language":"en","page":"1030-1040","source":"Wiley Online Library","title":"Hierarchy of root functional trait values and plasticity drive early-stage competition for water and phosphorus among grasses","volume":"28","author":[{"family":"Fort","given":"Florian"},{"family":"Cruz","given":"Pablo"},{"family":"Jouany","given":"Claire"}],"issued":{"date-parts":[["2014",8,1]]}}},{"id":3506,"uris":["http://zotero.org/users/3458704/items/RNZ5976Q"],"itemData":{"id":3506,"type":"article-journal","abstract":"Competition is an important force shaping plant communities. Here we test the hypothesis that high overall root length density and selective root placement in nutrient patches, as two alternative strategies, confer competitive advantage in species mixtures.","container-title":"Plant and Soil","DOI":"10.1007/s11104-016-2843-z","ISSN":"1573-5036","issue":"1","journalAbbreviation":"Plant Soil","language":"en","page":"39-53","source":"Springer Link","title":"Linking root traits and competitive success in grassland species","volume":"407","author":[{"family":"Ravenek","given":"Janneke M."},{"family":"Mommer","given":"Liesje"},{"family":"Visser","given":"Eric J. W."},{"family":"Ruijven","given":"Jasper","non-dropping-particle":"van"},{"family":"Paauw","given":"Jan Willem","non-dropping-particle":"van der"},{"family":"Smit-Tiekstra","given":"Annemiek"},{"family":"Caluwe","given":"Hannie","non-dropping-particle":"de"},{"family":"Kroon","given":"Hans","non-dropping-particle":"de"}],"issued":{"date-parts":[["2016",10,1]]}}},{"id":603,"uris":["http://zotero.org/users/3458704/items/4QEF27ST"],"itemData":{"id":603,"type":"article-journal","abstract":"Niche complementarity and competitive disparity are driving mechanisms behind plant community assembly and productivity. Consequently, there is great interest in predicting species complementarity and their competitive differences from their functional traits as dissimilar species may compete less and result in more complete use of resources. Here we assessed the role of trait dissimilarities for species complementarity and competitive disparities within an experimental gradient of plant species richness and functional trait dissimilarity. Communities were assembled using three pools of grass and forb species based on a priori knowledge of traits related to (1) above- and below-ground spatial differences in resource acquisition, (2) phenological differences or (3) both. Complementarity and competitive disparities were assessed by partitioning the overyielding in mixed species communities into species complementarity and dominance effects. Community overyielding and the underlying complementarity and competitive dominance varied strongly among the three plant species pools. Overyielding and complementarity were greatest among species that were assembled based on their variation in both spatial and phenological traits. Competitive dominance was greatest when species were assembled based on spatial resource acquisition traits alone. In communities that were assembled based on species variation in only spatial or phenological traits, greater competitive dominance was predicted by greater differences in SLA and flowering initiation respectively, while greater complementarity was predicted by greater dissimilarity in leaf area and flowering senescence respectively. Greater differences in leaf area could also be linked to greater species complementarity in communities assembled based on variation in both phenological and spatial traits, but trait dissimilarity was unrelated to competitive dominance in these communities. Our results indicate that complementarity and competitive disparity among species are both driven by trait dissimilarities. However, the identity of the traits that drives the complementarity and competitive disparity depends on the trait variation among species that comprise the community. Moreover, we demonstrate that communities assembled with the greater variation in both spatial and phenological traits show the greatest complementarity among species. A plain language summary is available for this article.","container-title":"Functional Ecology","DOI":"10.1111/1365-2435.12945","ISSN":"1365-2435","issue":"12","language":"en","license":"© 2017 The Authors. Functional Ecology © 2017 British Ecological Society","page":"2320-2329","source":"Wiley Online Library","title":"Functional trait dissimilarity drives both species complementarity and competitive disparity","volume":"31","author":[{"family":"Wagg","given":"Cameron"},{"family":"Ebeling","given":"Anne"},{"family":"Roscher","given":"Christiane"},{"family":"Ravenek","given":"Janneke"},{"family":"Bachmann","given":"Dörte"},{"family":"Eisenhauer","given":"Nico"},{"family":"Mommer","given":"Liesje"},{"family":"Buchmann","given":"Nina"},{"family":"Hillebrand","given":"Helmut"},{"family":"Schmid","given":"Bernhard"},{"family":"Weisser","given":"Wolfgang W."}],"issued":{"date-parts":[["2017"]]}}}],"schema":"https://github.com/citation-style-language/schema/raw/master/csl-citation.json"} </w:instrText>
      </w:r>
      <w:r w:rsidR="00FC1F93" w:rsidRPr="00953317">
        <w:rPr>
          <w:lang w:val="en-GB"/>
        </w:rPr>
        <w:fldChar w:fldCharType="separate"/>
      </w:r>
      <w:r w:rsidR="002E720C" w:rsidRPr="00D47AF6">
        <w:rPr>
          <w:rFonts w:cs="Times New Roman"/>
          <w:lang w:val="en-GB"/>
        </w:rPr>
        <w:t xml:space="preserve">(Fort et al. 2014; </w:t>
      </w:r>
      <w:proofErr w:type="spellStart"/>
      <w:r w:rsidR="002E720C" w:rsidRPr="00D47AF6">
        <w:rPr>
          <w:rFonts w:cs="Times New Roman"/>
          <w:lang w:val="en-GB"/>
        </w:rPr>
        <w:t>Ravenek</w:t>
      </w:r>
      <w:proofErr w:type="spellEnd"/>
      <w:r w:rsidR="002E720C" w:rsidRPr="00D47AF6">
        <w:rPr>
          <w:rFonts w:cs="Times New Roman"/>
          <w:lang w:val="en-GB"/>
        </w:rPr>
        <w:t xml:space="preserve"> et al. 2016; Wagg et al. 2017)</w:t>
      </w:r>
      <w:r w:rsidR="00FC1F93" w:rsidRPr="00953317">
        <w:rPr>
          <w:lang w:val="en-GB"/>
        </w:rPr>
        <w:fldChar w:fldCharType="end"/>
      </w:r>
      <w:r w:rsidR="0050481E" w:rsidRPr="00953317">
        <w:rPr>
          <w:lang w:val="en-GB"/>
        </w:rPr>
        <w:t xml:space="preserve">. The very high explanatory power of root </w:t>
      </w:r>
      <w:r w:rsidR="009D57F1">
        <w:rPr>
          <w:lang w:val="en-GB"/>
        </w:rPr>
        <w:t>area</w:t>
      </w:r>
      <w:r w:rsidR="0050481E" w:rsidRPr="00953317">
        <w:rPr>
          <w:lang w:val="en-GB"/>
        </w:rPr>
        <w:t xml:space="preserve"> found in our study might be explained by the fact that this trait integrates several </w:t>
      </w:r>
      <w:r w:rsidR="00786642">
        <w:rPr>
          <w:lang w:val="en-GB"/>
        </w:rPr>
        <w:t xml:space="preserve">functional dimensions of the root system that are classically captured by distinct traits (e.g., </w:t>
      </w:r>
      <w:r w:rsidR="00786642" w:rsidRPr="00953317">
        <w:rPr>
          <w:lang w:val="en-GB"/>
        </w:rPr>
        <w:t>root length density, specific root length, or root diameter</w:t>
      </w:r>
      <w:r w:rsidR="00786642">
        <w:rPr>
          <w:lang w:val="en-GB"/>
        </w:rPr>
        <w:t>)</w:t>
      </w:r>
      <w:r w:rsidR="00CD1B33">
        <w:rPr>
          <w:lang w:val="en-GB"/>
        </w:rPr>
        <w:t>.</w:t>
      </w:r>
    </w:p>
    <w:p w14:paraId="1DCDE1C4" w14:textId="1C2ACC4C" w:rsidR="00FC1F93" w:rsidRPr="00953317" w:rsidRDefault="00FC1F93" w:rsidP="00FC1F93">
      <w:pPr>
        <w:pStyle w:val="Titre2"/>
        <w:rPr>
          <w:lang w:val="en-GB"/>
        </w:rPr>
      </w:pPr>
      <w:r w:rsidRPr="00953317">
        <w:rPr>
          <w:lang w:val="en-GB"/>
        </w:rPr>
        <w:t>No evidence for niche complementarity between seedlings</w:t>
      </w:r>
    </w:p>
    <w:p w14:paraId="51BAC349" w14:textId="221DCB34" w:rsidR="00BB7FE4" w:rsidRPr="00007697" w:rsidRDefault="00FC1F93" w:rsidP="00FC1F93">
      <w:pPr>
        <w:rPr>
          <w:rFonts w:cs="Times New Roman"/>
          <w:lang w:val="en-GB"/>
        </w:rPr>
      </w:pPr>
      <w:r w:rsidRPr="00953317">
        <w:rPr>
          <w:lang w:val="en-GB"/>
        </w:rPr>
        <w:t>We found no evidence of complementarity effects, and no effect of functional trait diversity on mixed stand biomass, including under resource limitation.</w:t>
      </w:r>
      <w:r w:rsidR="00ED7E03" w:rsidRPr="00953317">
        <w:rPr>
          <w:lang w:val="en-GB"/>
        </w:rPr>
        <w:t xml:space="preserve"> </w:t>
      </w:r>
      <w:r w:rsidR="00B670C6" w:rsidRPr="00953317">
        <w:rPr>
          <w:lang w:val="en-GB"/>
        </w:rPr>
        <w:t>A first hypothesis to explain t</w:t>
      </w:r>
      <w:r w:rsidR="00ED7E03" w:rsidRPr="00953317">
        <w:rPr>
          <w:lang w:val="en-GB"/>
        </w:rPr>
        <w:t xml:space="preserve">he absence of complementarity effects </w:t>
      </w:r>
      <w:r w:rsidR="00B670C6" w:rsidRPr="00953317">
        <w:rPr>
          <w:lang w:val="en-GB"/>
        </w:rPr>
        <w:t xml:space="preserve">is that our experimental set up was not adapted to detect it. First, we harvested the plants </w:t>
      </w:r>
      <w:r w:rsidR="0051526F" w:rsidRPr="00953317">
        <w:rPr>
          <w:lang w:val="en-GB"/>
        </w:rPr>
        <w:t xml:space="preserve">only ~ </w:t>
      </w:r>
      <w:r w:rsidR="00CD1B33">
        <w:rPr>
          <w:lang w:val="en-GB"/>
        </w:rPr>
        <w:t>three</w:t>
      </w:r>
      <w:r w:rsidR="0051526F" w:rsidRPr="00953317">
        <w:rPr>
          <w:lang w:val="en-GB"/>
        </w:rPr>
        <w:t xml:space="preserve"> weeks after sowing</w:t>
      </w:r>
      <w:r w:rsidR="00B670C6" w:rsidRPr="00953317">
        <w:rPr>
          <w:lang w:val="en-GB"/>
        </w:rPr>
        <w:t xml:space="preserve">, and we might expect that functional differences between cultivars </w:t>
      </w:r>
      <w:r w:rsidR="0051526F" w:rsidRPr="00953317">
        <w:rPr>
          <w:lang w:val="en-GB"/>
        </w:rPr>
        <w:t>were not large enough at such</w:t>
      </w:r>
      <w:r w:rsidR="00BB7FE4" w:rsidRPr="00953317">
        <w:rPr>
          <w:lang w:val="en-GB"/>
        </w:rPr>
        <w:t xml:space="preserve"> an</w:t>
      </w:r>
      <w:r w:rsidR="0051526F" w:rsidRPr="00953317">
        <w:rPr>
          <w:lang w:val="en-GB"/>
        </w:rPr>
        <w:t xml:space="preserve"> early stage to generate complementarity effects</w:t>
      </w:r>
      <w:r w:rsidR="00B670C6" w:rsidRPr="00953317">
        <w:rPr>
          <w:lang w:val="en-GB"/>
        </w:rPr>
        <w:t>.</w:t>
      </w:r>
      <w:r w:rsidR="009C7A1B" w:rsidRPr="00953317">
        <w:rPr>
          <w:lang w:val="en-GB"/>
        </w:rPr>
        <w:t xml:space="preserve"> </w:t>
      </w:r>
      <w:r w:rsidR="0051526F" w:rsidRPr="00953317">
        <w:rPr>
          <w:lang w:val="en-GB"/>
        </w:rPr>
        <w:t>A second hypothesis is that we did not measure the “right” traits to detect complementarity effects</w:t>
      </w:r>
      <w:r w:rsidR="000178E7" w:rsidRPr="00953317">
        <w:rPr>
          <w:lang w:val="en-GB"/>
        </w:rPr>
        <w:t>, notably belowground.</w:t>
      </w:r>
      <w:r w:rsidR="00D923A1" w:rsidRPr="00953317">
        <w:rPr>
          <w:lang w:val="en-GB"/>
        </w:rPr>
        <w:t xml:space="preserve"> </w:t>
      </w:r>
      <w:r w:rsidR="00002AC9" w:rsidRPr="00953317">
        <w:rPr>
          <w:lang w:val="en-GB"/>
        </w:rPr>
        <w:t>Indeed</w:t>
      </w:r>
      <w:r w:rsidR="00077745" w:rsidRPr="00953317">
        <w:rPr>
          <w:lang w:val="en-GB"/>
        </w:rPr>
        <w:t>,</w:t>
      </w:r>
      <w:r w:rsidR="00D23671" w:rsidRPr="00953317">
        <w:rPr>
          <w:lang w:val="en-GB"/>
        </w:rPr>
        <w:t xml:space="preserve"> </w:t>
      </w:r>
      <w:r w:rsidR="00002AC9" w:rsidRPr="00953317">
        <w:rPr>
          <w:lang w:val="en-GB"/>
        </w:rPr>
        <w:t xml:space="preserve">even if root functional traits </w:t>
      </w:r>
      <w:r w:rsidR="0047527A" w:rsidRPr="00953317">
        <w:rPr>
          <w:lang w:val="en-GB"/>
        </w:rPr>
        <w:t>are involved in</w:t>
      </w:r>
      <w:r w:rsidR="00002AC9" w:rsidRPr="00953317">
        <w:rPr>
          <w:lang w:val="en-GB"/>
        </w:rPr>
        <w:t xml:space="preserve"> many ecosystem processes</w:t>
      </w:r>
      <w:r w:rsidR="00D22DAF" w:rsidRPr="00953317">
        <w:rPr>
          <w:lang w:val="en-GB"/>
        </w:rPr>
        <w:t xml:space="preserve"> </w:t>
      </w:r>
      <w:r w:rsidR="00D22DAF" w:rsidRPr="00953317">
        <w:rPr>
          <w:lang w:val="en-GB"/>
        </w:rPr>
        <w:fldChar w:fldCharType="begin"/>
      </w:r>
      <w:r w:rsidR="00D22DAF" w:rsidRPr="00953317">
        <w:rPr>
          <w:lang w:val="en-GB"/>
        </w:rPr>
        <w:instrText xml:space="preserve"> ADDIN ZOTERO_ITEM CSL_CITATION {"citationID":"I6AhC4mX","properties":{"formattedCitation":"(Bardgett et al. 2014)","plainCitation":"(Bardgett et al. 2014)","noteIndex":0},"citationItems":[{"id":267,"uris":["http://zotero.org/users/3458704/items/4I6IVCCK"],"itemData":{"id":267,"type":"article-journal","abstract":"Ecologists are increasingly adopting trait-based approaches to understand how community change influences ecosystem processes. However, most of this research has focussed on aboveground plant traits, whereas it is becoming clear that root traits are important drivers of many ecosystem processes, such as carbon (C) and nutrient cycling, and the formation and structural stability of soil. Here, we synthesise emerging evidence that illustrates how root traits impact ecosystem processes, and propose a pathway to unravel the complex roles of root traits in driving ecosystem processes and their response to global change. Finally, we identify research challenges and novel technologies to address them.","container-title":"Trends in Ecology &amp; Evolution","DOI":"10.1016/j.tree.2014.10.006","ISSN":"0169-5347","issue":"12","journalAbbreviation":"Trends in Ecology &amp; Evolution","page":"692-699","source":"ScienceDirect","title":"Going underground: root traits as drivers of ecosystem processes","title-short":"Going underground","volume":"29","author":[{"family":"Bardgett","given":"Richard D."},{"family":"Mommer","given":"Liesje"},{"family":"De Vries","given":"Franciska T."}],"issued":{"date-parts":[["2014",12,1]]}}}],"schema":"https://github.com/citation-style-language/schema/raw/master/csl-citation.json"} </w:instrText>
      </w:r>
      <w:r w:rsidR="00D22DAF" w:rsidRPr="00953317">
        <w:rPr>
          <w:lang w:val="en-GB"/>
        </w:rPr>
        <w:fldChar w:fldCharType="separate"/>
      </w:r>
      <w:r w:rsidR="002E720C" w:rsidRPr="00973A48">
        <w:rPr>
          <w:rFonts w:cs="Times New Roman"/>
          <w:lang w:val="en-GB"/>
        </w:rPr>
        <w:t>(Bardgett et al. 2014)</w:t>
      </w:r>
      <w:r w:rsidR="00D22DAF" w:rsidRPr="00953317">
        <w:rPr>
          <w:lang w:val="en-GB"/>
        </w:rPr>
        <w:fldChar w:fldCharType="end"/>
      </w:r>
      <w:r w:rsidR="00002AC9" w:rsidRPr="00953317">
        <w:rPr>
          <w:lang w:val="en-GB"/>
        </w:rPr>
        <w:t xml:space="preserve">, </w:t>
      </w:r>
      <w:r w:rsidR="000178E7" w:rsidRPr="00953317">
        <w:rPr>
          <w:lang w:val="en-GB"/>
        </w:rPr>
        <w:t xml:space="preserve">diversity in architectural and morphological root traits have rarely been </w:t>
      </w:r>
      <w:r w:rsidR="00D923A1" w:rsidRPr="00953317">
        <w:rPr>
          <w:lang w:val="en-GB"/>
        </w:rPr>
        <w:t>shown to associate with complementarity effects</w:t>
      </w:r>
      <w:r w:rsidR="00002AC9" w:rsidRPr="00953317">
        <w:rPr>
          <w:lang w:val="en-GB"/>
        </w:rPr>
        <w:t xml:space="preserve"> </w:t>
      </w:r>
      <w:r w:rsidR="005E79F0" w:rsidRPr="00953317">
        <w:rPr>
          <w:lang w:val="en-GB"/>
        </w:rPr>
        <w:t xml:space="preserve">in ecological studies </w:t>
      </w:r>
      <w:r w:rsidR="000E1C3F" w:rsidRPr="00953317">
        <w:rPr>
          <w:lang w:val="en-GB"/>
        </w:rPr>
        <w:fldChar w:fldCharType="begin"/>
      </w:r>
      <w:r w:rsidR="000E1C3F" w:rsidRPr="00953317">
        <w:rPr>
          <w:lang w:val="en-GB"/>
        </w:rPr>
        <w:instrText xml:space="preserve"> ADDIN ZOTERO_ITEM CSL_CITATION {"citationID":"bNpl4JMI","properties":{"formattedCitation":"(Fort et al. 2014; Bakker et al. 2018)","plainCitation":"(Fort et al. 2014; Bakker et al. 2018)","noteIndex":0},"citationItems":[{"id":433,"uris":["http://zotero.org/users/3458704/items/H5D7B9NT"],"itemData":{"id":433,"type":"article-journal","abstract":"* The link between species' functional traits and competitive abilities has been described as a major factor structuring plant communities. However, two diverging hypotheses have been proposed to explain this process: competition-trait similarity and competition-trait hierarchy.\n\n* We performed a greenhouse experiment to determine whether grasses' root foraging strategies, from acquisitive or conservative functional groups, are linked to plant competitive ability and to test which hypothesis better explains interactions during the early stage of grass establishment under contrasting growth conditions.\n\n* Two grass species of each functional group were grown with and without a neighbour under two levels of water and phosphorus supplies. Three functional traits related to plant competitive ability were measured on all plants grown without neighbours: specific root length (SRL), root phosphorus use efficiency and root length density. Above-ground biomass was measured on plants grown with and without neighbours to evaluate the intensity of plant interaction.\n\n* We demonstrated that for the three traits the intensity of interaction is driven mainly by hierarchical trait distance, that is, trait distance between target and neighbour, and not by trait similarity. Growth conditions strongly affected the significance of the relation between hierarchical distances and competition intensity. For the SRL hierarchical distance, this effect may be due to the most competitive species (with high SRL) being strongly impacted by water shortage, which modified the competitive hierarchy. Trait plasticity in response to stresses also appeared an important factor influencing the competitive ability of species, that is, species with the most plastic SRL in response to P stress were also the most competitive under P stress.\n\n* A strong hierarchy exists among grasses' competitive abilities in non-limiting growth conditions that is linked to their root functional traits and investment in the root system. Consequently, our results support the trait hierarchy hypothesis in its ability to describe competitive interaction among grasses during early stages of establishment.\n\n* Our study provides evidence that root functional hierarchical trait distance and plasticity explain how grasses interact with their neighbours. This distance enables species to be ranked according to their competitive ability; however, this ranking may be influenced by the growth conditions and traits considered.","container-title":"Functional Ecology","DOI":"10.1111/1365-2435.12217","ISSN":"1365-2435","issue":"4","language":"en","page":"1030-1040","source":"Wiley Online Library","title":"Hierarchy of root functional trait values and plasticity drive early-stage competition for water and phosphorus among grasses","volume":"28","author":[{"family":"Fort","given":"Florian"},{"family":"Cruz","given":"Pablo"},{"family":"Jouany","given":"Claire"}],"issued":{"date-parts":[["2014",8,1]]}}},{"id":3516,"uris":["http://zotero.org/users/3458704/items/LJIXTVU4"],"itemData":{"id":3516,"type":"article-journal","abstract":"The positive relationship between plant biodiversity and community productivity is well established. However, our knowledge about the mechanisms underlying these positive biodiversity effects is still limited. One of the main hypotheses is that complementarity in resource uptake is responsible for the positive biodiversity effects: plant species differ in resource uptake strategy, which results in a more complete exploitation of the available resources in space and time when plant species are growing together. Recent studies suggest that functional diversity of the community, i.e. the diversity in functional characteristics (‘traits’) among species, rather than species richness per se, is important for positive biodiversity effects. However, experimental evidence for specific trait combinations underlying resource complementarity is scarce. As the root system is responsible for the uptake of nutrients and water, we hypothesize that diversity in root traits may underlie complementary resource use and contribute to the biodiversity effects.In a common garden experiment, 16 grassland species were grown in monoculture, 4-species mixtures differing in root trait diversity and 16-species mixtures. The 4-species mixtures were designed to cover a gradient in average rooting depth. Above-ground biomass was cut after one growing season and used as a proxy for plant productivity to calculate biodiversity effects.Overall, plant mixtures showed a significant increase in biomass and complementarity effects, but this varied greatly between communities. However, diversity in root traits (measured in a separate greenhouse experiment and based on literature) could not explain this variation in complementarity effects. Instead, complementarity effects were strongly affected by the presence and competitive interactions of two particular species. The large variation in complementarity effects and significant effect of two species emphasizes the importance of community composition for positive biodiversity effects. Future research should focus on identifying the traits associated with the key role of particular species for complementarity effects. This may increase our understanding of the links between functional trait composition and biodiversity effects as well as the relative importance of resource complementarity and other underlying mechanisms for the positive biodiversity effects.","container-title":"Journal of Plant Ecology","DOI":"10.1093/jpe/rtw111","ISSN":"1752-993X","issue":"1","journalAbbreviation":"Journal of Plant Ecology","page":"73-84","source":"Silverchair","title":"Can root trait diversity explain complementarity effects in a grassland biodiversity experiment?","volume":"11","author":[{"family":"Bakker","given":"Lisette M"},{"family":"Mommer","given":"Liesje"},{"family":"Ruijven","given":"Jasper","non-dropping-particle":"van"}],"issued":{"date-parts":[["2018",1,19]]}}}],"schema":"https://github.com/citation-style-language/schema/raw/master/csl-citation.json"} </w:instrText>
      </w:r>
      <w:r w:rsidR="000E1C3F" w:rsidRPr="00953317">
        <w:rPr>
          <w:lang w:val="en-GB"/>
        </w:rPr>
        <w:fldChar w:fldCharType="separate"/>
      </w:r>
      <w:r w:rsidR="002E720C" w:rsidRPr="00973A48">
        <w:rPr>
          <w:rFonts w:cs="Times New Roman"/>
          <w:lang w:val="en-GB"/>
        </w:rPr>
        <w:t>(Fort et al. 2014; Bakker et al. 2018)</w:t>
      </w:r>
      <w:r w:rsidR="000E1C3F" w:rsidRPr="00953317">
        <w:rPr>
          <w:lang w:val="en-GB"/>
        </w:rPr>
        <w:fldChar w:fldCharType="end"/>
      </w:r>
      <w:r w:rsidR="00002AC9" w:rsidRPr="00953317">
        <w:rPr>
          <w:rFonts w:cs="Times New Roman"/>
          <w:lang w:val="en-GB"/>
        </w:rPr>
        <w:t xml:space="preserve">. </w:t>
      </w:r>
      <w:r w:rsidR="00953317" w:rsidRPr="00953317">
        <w:rPr>
          <w:rFonts w:cs="Times New Roman"/>
          <w:lang w:val="en-GB"/>
        </w:rPr>
        <w:t>In cultivar mixtures, previous studies also failed to find evidence of niche complementarity based on root trait differences</w:t>
      </w:r>
      <w:r w:rsidR="00007697">
        <w:rPr>
          <w:rFonts w:cs="Times New Roman"/>
          <w:lang w:val="en-GB"/>
        </w:rPr>
        <w:t xml:space="preserve"> </w:t>
      </w:r>
      <w:r w:rsidR="00007697">
        <w:rPr>
          <w:rFonts w:cs="Times New Roman"/>
          <w:lang w:val="en-GB"/>
        </w:rPr>
        <w:fldChar w:fldCharType="begin"/>
      </w:r>
      <w:r w:rsidR="00007697">
        <w:rPr>
          <w:rFonts w:cs="Times New Roman"/>
          <w:lang w:val="en-GB"/>
        </w:rPr>
        <w:instrText xml:space="preserve"> ADDIN ZOTERO_ITEM CSL_CITATION {"citationID":"mb4E0ExR","properties":{"formattedCitation":"(Montazeaud et al. 2018)","plainCitation":"(Montazeaud et al. 2018)","noteIndex":0},"citationItems":[{"id":771,"uris":["http://zotero.org/users/3458704/items/KLLELFEG"],"itemData":{"id":771,"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schema":"https://github.com/citation-style-language/schema/raw/master/csl-citation.json"} </w:instrText>
      </w:r>
      <w:r w:rsidR="00007697">
        <w:rPr>
          <w:rFonts w:cs="Times New Roman"/>
          <w:lang w:val="en-GB"/>
        </w:rPr>
        <w:fldChar w:fldCharType="separate"/>
      </w:r>
      <w:r w:rsidR="002E720C" w:rsidRPr="00973A48">
        <w:rPr>
          <w:rFonts w:cs="Times New Roman"/>
          <w:lang w:val="en-GB"/>
        </w:rPr>
        <w:t>(Montazeaud et al. 2018)</w:t>
      </w:r>
      <w:r w:rsidR="00007697">
        <w:rPr>
          <w:rFonts w:cs="Times New Roman"/>
          <w:lang w:val="en-GB"/>
        </w:rPr>
        <w:fldChar w:fldCharType="end"/>
      </w:r>
      <w:r w:rsidR="00953317" w:rsidRPr="00953317">
        <w:rPr>
          <w:rFonts w:cs="Times New Roman"/>
          <w:lang w:val="en-GB"/>
        </w:rPr>
        <w:t xml:space="preserve">. Overall, this study </w:t>
      </w:r>
      <w:r w:rsidR="00007697">
        <w:rPr>
          <w:rFonts w:cs="Times New Roman"/>
          <w:lang w:val="en-GB"/>
        </w:rPr>
        <w:t>confirm that root trait differences alone are less likely to generate complementarity effects in cultivar mixtures</w:t>
      </w:r>
      <w:r w:rsidR="00953317" w:rsidRPr="00953317">
        <w:rPr>
          <w:rFonts w:cs="Times New Roman"/>
          <w:lang w:val="en-GB"/>
        </w:rPr>
        <w:t xml:space="preserve"> </w:t>
      </w:r>
      <w:r w:rsidR="00007697">
        <w:rPr>
          <w:lang w:val="en-GB"/>
        </w:rPr>
        <w:t xml:space="preserve">than they are </w:t>
      </w:r>
      <w:r w:rsidR="00A60CBB">
        <w:rPr>
          <w:lang w:val="en-GB"/>
        </w:rPr>
        <w:t xml:space="preserve">for </w:t>
      </w:r>
      <w:r w:rsidR="00A60CBB">
        <w:rPr>
          <w:lang w:val="en-GB"/>
        </w:rPr>
        <w:lastRenderedPageBreak/>
        <w:t xml:space="preserve">example </w:t>
      </w:r>
      <w:r w:rsidR="00007697">
        <w:rPr>
          <w:lang w:val="en-GB"/>
        </w:rPr>
        <w:t xml:space="preserve">in intercropping systems where </w:t>
      </w:r>
      <w:r w:rsidR="00CD1B33">
        <w:rPr>
          <w:lang w:val="en-GB"/>
        </w:rPr>
        <w:t xml:space="preserve">differences in </w:t>
      </w:r>
      <w:r w:rsidR="00007697">
        <w:rPr>
          <w:lang w:val="en-GB"/>
        </w:rPr>
        <w:t xml:space="preserve">root foraging strategies </w:t>
      </w:r>
      <w:r w:rsidR="00CD1B33">
        <w:rPr>
          <w:lang w:val="en-GB"/>
        </w:rPr>
        <w:t xml:space="preserve">between species can be more significant </w:t>
      </w:r>
      <w:r w:rsidR="00007697" w:rsidRPr="00953317">
        <w:rPr>
          <w:lang w:val="en-GB"/>
        </w:rPr>
        <w:fldChar w:fldCharType="begin"/>
      </w:r>
      <w:r w:rsidR="00973A48">
        <w:rPr>
          <w:lang w:val="en-GB"/>
        </w:rPr>
        <w:instrText xml:space="preserve"> ADDIN ZOTERO_ITEM CSL_CITATION {"citationID":"3gScW2Oh","properties":{"formattedCitation":"(Zhang et al. 2014; Homulle et al. 2022; Schmutz and Sch\\uc0\\u246{}b 2023)","plainCitation":"(Zhang et al. 2014; Homulle et al. 2022; Schmutz and Schöb 2023)","noteIndex":0},"citationItems":[{"id":235,"uris":["http://zotero.org/users/3458704/items/7NULNZ4Z"],"itemData":{"id":235,"type":"article-journal","abstract":"AbstractBackground and Aims.  Since ancient times in the Americas, maize, bean and squash have been grown together in a polyculture known as the ‘three sisters’","container-title":"Annals of Botany","DOI":"10.1093/aob/mcu191","ISSN":"0305-7364","issue":"8","language":"en","page":"1719-1733","source":"academic.oup.com","title":"Root foraging elicits niche complementarity-dependent yield advantage in the ancient ‘three sisters’ (maize/bean/squash) polyculture","volume":"114","author":[{"family":"Zhang","given":"Chaochun"},{"family":"Postma","given":"Johannes A."},{"family":"York","given":"Larry M."},{"family":"Lynch","given":"Jonathan P."}],"issued":{"date-parts":[["2014",12,1]]}}},{"id":3525,"uris":["http://zotero.org/users/3458704/items/HR8QZDG9"],"itemData":{"id":3525,"type":"article-journal","abstract":"The potential benefits of intercropping are manifold and have been repeatedly demonstrated. Intercropping has the potential to create more productive and resilient agroecosystems, by improving land utilisation, yield and yield stability, soil quality, and pest, disease and weed suppression. Despite these potential benefits, significant gaps remain in the understanding of ecological mechanisms that govern the outcomes when crop species are grown together. A major part of plant-plant interactions takes place belowground and these are often overlooked.","container-title":"Plant and Soil","DOI":"10.1007/s11104-021-05165-8","ISSN":"1573-5036","issue":"1","journalAbbreviation":"Plant Soil","language":"en","page":"1-26","source":"Springer Link","title":"Root traits with team benefits: understanding belowground interactions in intercropping systems","title-short":"Root traits with team benefits","volume":"471","author":[{"family":"Homulle","given":"Z."},{"family":"George","given":"T. S."},{"family":"Karley","given":"A. J."}],"issued":{"date-parts":[["2022",2,1]]}}},{"id":3519,"uris":["http://zotero.org/users/3458704/items/NR4GETVY"],"itemData":{"id":3519,"type":"article-journal","abstract":"More diverse plant communities are generally more productive than monocultures. This benefit of species diversity is supposed to stem from resource partitioning of species in mixtures where different species use the resources spatially, temporally, or chemically in distinct ways. With respect to water, the simultaneous cultivation of crops with distinct water uptake patterns might reduce niche overlaps and thus result in higher productivity. However, little is known about whether and how spatial water uptake patterns of crop species differ among different planting arrangements and whether these changes result in increased niche partitioning and explain overyielding in mixtures. Stable isotopes of water and a Bayesian model were used to investigate the spatial water uptake patterns of six different crop species and how these patterns change depending on the planting arrangement (monocultures vs mixtures). Niche overlaps and niche widths in spatial water uptake were compared among the different crop diversity levels and linked to productivity. Furthermore, spatial water uptake was related to competition intensity and overyielding in mixtures. We found evidence for increased niche partitioning in spatial water uptake, and therefore complementary spatial root distributions of crop species, and higher expected productivity in mixtures compared to expected productivity in monocultures both due to inherent species-level differences in water uptake and plasticity in the water uptake pattern of species. We also found a significant relationship of competition and overyielding with observed patterns in spatial water uptake. These results suggest that competition was most intense in shallow soil layers and enhanced overyielding was related to a gradual increase of water uptake in deeper soil layers. Thus, overyielding might be related to a more complete spatial exploitation of available water sources. Synthesis. Differences in spatial water uptake and niche partitioning of intercropped species, driven most likely by a complementary spatial root distribution, might explain why mixtures outperform monocultures. These findings underpin the potential of intercropping systems for a more sustainable agriculture with a more efficient use of soil resources and hence reduced input demands.","container-title":"Journal of Ecology","DOI":"10.1111/1365-2745.14088","ISSN":"1365-2745","issue":"5","language":"en","license":"© 2023 The Authors. Journal of Ecology published by John Wiley &amp; Sons Ltd on behalf of British Ecological Society.","note":"_eprint: https://onlinelibrary.wiley.com/doi/pdf/10.1111/1365-2745.14088","page":"1151-1165","source":"Wiley Online Library","title":"Crops grown in mixtures show niche partitioning in spatial water uptake","volume":"111","author":[{"family":"Schmutz","given":"Anja"},{"family":"Schöb","given":"Christian"}],"issued":{"date-parts":[["2023"]]}}}],"schema":"https://github.com/citation-style-language/schema/raw/master/csl-citation.json"} </w:instrText>
      </w:r>
      <w:r w:rsidR="00007697" w:rsidRPr="00953317">
        <w:rPr>
          <w:lang w:val="en-GB"/>
        </w:rPr>
        <w:fldChar w:fldCharType="separate"/>
      </w:r>
      <w:r w:rsidR="002E720C" w:rsidRPr="00D47AF6">
        <w:rPr>
          <w:rFonts w:cs="Times New Roman"/>
          <w:szCs w:val="24"/>
          <w:lang w:val="en-GB"/>
        </w:rPr>
        <w:t xml:space="preserve">(Zhang et al. 2014; </w:t>
      </w:r>
      <w:proofErr w:type="spellStart"/>
      <w:r w:rsidR="002E720C" w:rsidRPr="00D47AF6">
        <w:rPr>
          <w:rFonts w:cs="Times New Roman"/>
          <w:szCs w:val="24"/>
          <w:lang w:val="en-GB"/>
        </w:rPr>
        <w:t>Homulle</w:t>
      </w:r>
      <w:proofErr w:type="spellEnd"/>
      <w:r w:rsidR="002E720C" w:rsidRPr="00D47AF6">
        <w:rPr>
          <w:rFonts w:cs="Times New Roman"/>
          <w:szCs w:val="24"/>
          <w:lang w:val="en-GB"/>
        </w:rPr>
        <w:t xml:space="preserve"> et al. 2022; Schmutz and </w:t>
      </w:r>
      <w:proofErr w:type="spellStart"/>
      <w:r w:rsidR="002E720C" w:rsidRPr="00D47AF6">
        <w:rPr>
          <w:rFonts w:cs="Times New Roman"/>
          <w:szCs w:val="24"/>
          <w:lang w:val="en-GB"/>
        </w:rPr>
        <w:t>Schöb</w:t>
      </w:r>
      <w:proofErr w:type="spellEnd"/>
      <w:r w:rsidR="002E720C" w:rsidRPr="00D47AF6">
        <w:rPr>
          <w:rFonts w:cs="Times New Roman"/>
          <w:szCs w:val="24"/>
          <w:lang w:val="en-GB"/>
        </w:rPr>
        <w:t xml:space="preserve"> 2023)</w:t>
      </w:r>
      <w:r w:rsidR="00007697" w:rsidRPr="00953317">
        <w:rPr>
          <w:lang w:val="en-GB"/>
        </w:rPr>
        <w:fldChar w:fldCharType="end"/>
      </w:r>
      <w:r w:rsidR="00007697">
        <w:rPr>
          <w:lang w:val="en-GB"/>
        </w:rPr>
        <w:t xml:space="preserve">. </w:t>
      </w:r>
    </w:p>
    <w:p w14:paraId="738291E3" w14:textId="1834B671" w:rsidR="003C3DE7" w:rsidRDefault="00E07594" w:rsidP="003C5F82">
      <w:pPr>
        <w:pStyle w:val="Titre2"/>
        <w:rPr>
          <w:lang w:val="en-GB"/>
        </w:rPr>
      </w:pPr>
      <w:r w:rsidRPr="003C5F82">
        <w:rPr>
          <w:lang w:val="en-GB"/>
        </w:rPr>
        <w:t xml:space="preserve">Root plasticity contributes to </w:t>
      </w:r>
      <w:r w:rsidR="003C5F82" w:rsidRPr="003C5F82">
        <w:rPr>
          <w:lang w:val="en-GB"/>
        </w:rPr>
        <w:t>mixing effects</w:t>
      </w:r>
      <w:r w:rsidRPr="003C5F82">
        <w:rPr>
          <w:lang w:val="en-GB"/>
        </w:rPr>
        <w:t xml:space="preserve"> </w:t>
      </w:r>
    </w:p>
    <w:p w14:paraId="355572E8" w14:textId="43151EB4" w:rsidR="008E5AD1" w:rsidRDefault="005C1E63" w:rsidP="001110F4">
      <w:pPr>
        <w:rPr>
          <w:lang w:val="en-GB"/>
        </w:rPr>
      </w:pPr>
      <w:r>
        <w:rPr>
          <w:lang w:val="en-GB"/>
        </w:rPr>
        <w:t>We found</w:t>
      </w:r>
      <w:r w:rsidR="00A60CBB" w:rsidRPr="00953317">
        <w:rPr>
          <w:lang w:val="en-GB"/>
        </w:rPr>
        <w:t xml:space="preserve"> that root </w:t>
      </w:r>
      <w:r w:rsidR="009D57F1">
        <w:rPr>
          <w:lang w:val="en-GB"/>
        </w:rPr>
        <w:t>area</w:t>
      </w:r>
      <w:r w:rsidR="00A60CBB" w:rsidRPr="00953317">
        <w:rPr>
          <w:lang w:val="en-GB"/>
        </w:rPr>
        <w:t xml:space="preserve"> in mixed stands deviated from root </w:t>
      </w:r>
      <w:r w:rsidR="009D57F1">
        <w:rPr>
          <w:lang w:val="en-GB"/>
        </w:rPr>
        <w:t>area</w:t>
      </w:r>
      <w:r w:rsidR="00A60CBB" w:rsidRPr="00953317">
        <w:rPr>
          <w:lang w:val="en-GB"/>
        </w:rPr>
        <w:t xml:space="preserve"> observed in the pure stands, </w:t>
      </w:r>
      <w:r w:rsidR="006C719C">
        <w:rPr>
          <w:lang w:val="en-GB"/>
        </w:rPr>
        <w:t xml:space="preserve">indicating </w:t>
      </w:r>
      <w:r w:rsidR="00A60CBB" w:rsidRPr="00953317">
        <w:rPr>
          <w:lang w:val="en-GB"/>
        </w:rPr>
        <w:t>a plastic response</w:t>
      </w:r>
      <w:r w:rsidR="006C719C">
        <w:rPr>
          <w:lang w:val="en-GB"/>
        </w:rPr>
        <w:t xml:space="preserve"> of the root system</w:t>
      </w:r>
      <w:r w:rsidR="00A60CBB" w:rsidRPr="00953317">
        <w:rPr>
          <w:lang w:val="en-GB"/>
        </w:rPr>
        <w:t xml:space="preserve"> to neighbo</w:t>
      </w:r>
      <w:r w:rsidR="009335BB">
        <w:rPr>
          <w:lang w:val="en-GB"/>
        </w:rPr>
        <w:t>u</w:t>
      </w:r>
      <w:r w:rsidR="00A60CBB" w:rsidRPr="00953317">
        <w:rPr>
          <w:lang w:val="en-GB"/>
        </w:rPr>
        <w:t xml:space="preserve">r genotype identity. </w:t>
      </w:r>
      <w:r w:rsidR="000505CD">
        <w:rPr>
          <w:lang w:val="en-GB"/>
        </w:rPr>
        <w:t xml:space="preserve">On average, root </w:t>
      </w:r>
      <w:r w:rsidR="009D57F1">
        <w:rPr>
          <w:lang w:val="en-GB"/>
        </w:rPr>
        <w:t>area</w:t>
      </w:r>
      <w:r w:rsidR="000505CD">
        <w:rPr>
          <w:lang w:val="en-GB"/>
        </w:rPr>
        <w:t xml:space="preserve"> decreased in mixed relative to pure stands, </w:t>
      </w:r>
      <w:r w:rsidR="008954A7">
        <w:rPr>
          <w:lang w:val="en-GB"/>
        </w:rPr>
        <w:t xml:space="preserve">and </w:t>
      </w:r>
      <w:r w:rsidR="001770D8">
        <w:rPr>
          <w:lang w:val="en-GB"/>
        </w:rPr>
        <w:t xml:space="preserve">the stronger the decrease, the lower the RYT </w:t>
      </w:r>
      <w:r w:rsidR="000505CD">
        <w:rPr>
          <w:lang w:val="en-GB"/>
        </w:rPr>
        <w:t xml:space="preserve">especially in the S </w:t>
      </w:r>
      <w:r w:rsidR="008E5AD1">
        <w:rPr>
          <w:lang w:val="en-GB"/>
        </w:rPr>
        <w:t>treatment</w:t>
      </w:r>
      <w:r w:rsidR="001770D8">
        <w:rPr>
          <w:lang w:val="en-GB"/>
        </w:rPr>
        <w:t>. In accordance with ecological theory, our results thus support the view that phenotypic plasticity contributes to mitigate competition intensity</w:t>
      </w:r>
      <w:r w:rsidR="00AF014D">
        <w:rPr>
          <w:lang w:val="en-GB"/>
        </w:rPr>
        <w:t xml:space="preserve"> </w:t>
      </w:r>
      <w:r w:rsidR="00510A45">
        <w:rPr>
          <w:lang w:val="en-GB"/>
        </w:rPr>
        <w:t xml:space="preserve">in diverse plant communities </w:t>
      </w:r>
      <w:r w:rsidR="00AF014D">
        <w:rPr>
          <w:lang w:val="en-GB"/>
        </w:rPr>
        <w:fldChar w:fldCharType="begin"/>
      </w:r>
      <w:r w:rsidR="00AF014D">
        <w:rPr>
          <w:lang w:val="en-GB"/>
        </w:rPr>
        <w:instrText xml:space="preserve"> ADDIN ZOTERO_ITEM CSL_CITATION {"citationID":"qz6HGtM4","properties":{"formattedCitation":"(Callaway et al. 2003; Schiffers et al. 2011; Burns and Strauss 2012)","plainCitation":"(Callaway et al. 2003; Schiffers et al. 2011; Burns and Strauss 2012)","noteIndex":0},"citationItems":[{"id":248,"uris":["http://zotero.org/users/3458704/items/QZEMCNLH"],"itemData":{"id":248,"type":"article-journal","abstract":"We know a great deal about the plastic responses of plant phenotypes to the abiotic and biotic environment, but very little about the consequences of phenotypic plasticity for plant communities. In other words, we know that plant traits can vary widely for a given genotype, but we know little about the importance of trait-mediated interactions (TMI) among plants. Here, we discuss three major factors that affect the expression of phenotypic plasticity: variation in the abiotic environment, variation in the presence or identity of neighbors, and variation in herbivory. We consider how plastic responses to these factors might affect interactions among plants. Plastic responses to the abiotic environment have important consequences for conditionality in competitive effects, to the point of causing shifts from competitive to facilitative interactions. Because plants show a high degree of plasticity in response to neighbors, and even to the specific identify of neighbors, phenotypic plasticity may allow species to adjust to the composition of their communities, promoting coexistence and community diversity. Likewise, plastic responses to consumers may have various and counterintuitive consequences: induction of plant resistance, compensatory growth, and increased resource uptake may affect interactions among plants in ways that cannot be predicted simply by considering biomass lost to consumers. What little we know about TMI among plants suggests that they should not be ignored in plant community theory. Although work to date on the community consequences of phenotypic plasticity has been hampered by experimental constraints, new approaches such as manipulating phenotypes by using signals instead of actual environmental conditions and the use of transgenic plants should allow us to rapidly expand our understanding of the community consequences of plant plasticity. Corresponding Editor: F. R. Adler. For reprints of this Special Feature, see footnote 1, p. 1081.","container-title":"Ecology","DOI":"10.1890/0012-9658(2003)084[1115:PPAIAP]2.0.CO;2","ISSN":"1939-9170","issue":"5","language":"en","license":"© 2003 by the Ecological Society of America","page":"1115-1128","source":"Wiley Online Library","title":"Phenotypic plasticity and interactions among plants","volume":"84","author":[{"family":"Callaway","given":"Ragan M."},{"family":"Pennings","given":"Steven C."},{"family":"Richards","given":"Christina L."}],"issued":{"date-parts":[["2003"]]}}},{"id":3568,"uris":["http://zotero.org/users/3458704/items/8SPG945F"],"itemData":{"id":3568,"type":"article-journal","abstract":"Morphological plasticity is a striking characteristic of plants in natural communities. In the context of foraging behavior particularly, root plasticity has been documented for numerous species. Root plasticity is known to mitigate competitive interactions by reducing the overlap of the individuals' rhizospheres. But despite its obvious effect on resource acquisition, plasticity has been generally neglected in previous empirical and theoretical studies estimating interaction intensity among plants. In this study, we developed a semi-mechanistic model that addresses this shortcoming by introducing the idea of compensatory growth into the classical-zone-of influence (ZOI) and field-of-neighborhood (FON) approaches. The model parameters describing the belowground plastic sphere of influence (PSI) were parameterized using data from an accompanying field experiment. Measurements of the uptake of a stable nutrient analogue at distinct distances to the neighboring plants showed that the study species responded plastically to belowground competition by avoiding overlap of individuals' rhizospheres. An unexpected finding was that the sphere of influence of the study species Bromus hordeaceus could be best described by a unimodal function of distance to the plant's center and not with a continuously decreasing function as commonly assumed. We employed the parameterized model to investigate the interplay between plasticity and two other important factors determining the intensity of competitive interactions: overall plant density and the distribution of individuals in space. The simulation results confirm that the reduction of competition intensity due to morphological plasticity strongly depends on the spatial structure of the competitive environment. We advocate the use of semi-mechanistic simulations that explicitly consider morphological plasticity to improve our mechanistic understanding of plant interactions.","container-title":"Ecology","DOI":"10.1890/10-1086.1","ISSN":"1939-9170","issue":"3","language":"en","license":"© 2011 by the Ecological Society of America","note":"_eprint: https://onlinelibrary.wiley.com/doi/pdf/10.1890/10-1086.1","page":"610-620","source":"Wiley Online Library","title":"Root plasticity buffers competition among plants: theory meets experimental data","title-short":"Root plasticity buffers competition among plants","volume":"92","author":[{"family":"Schiffers","given":"Katja"},{"family":"Tielbörger","given":"Katja"},{"family":"Tietjen","given":"Britta"},{"family":"Jeltsch","given":"Florian"}],"issued":{"date-parts":[["2011"]]}}},{"id":251,"uris":["http://zotero.org/users/3458704/items/C6NJR7M3"],"itemData":{"id":251,"type":"article-journal","abstract":"Recent studies of communities have examined phylogenetic signal in species' functional traits to infer drivers of community assembly. Phenotypic variation in traits, arising from “constitutive” genetically based variation and from environmental influences on gene expression, or phenotypic plasticity, could affect inferences about community assembly. We found significant trait plasticity in 12 focal species across four species–interaction treatments grown in four soil environments. Phylogenetic signal in traits was present, but was also dependent on species–interactor treatment, suggesting that phenotypic plasticity and plant neighborhood could affect the ability to detect and interpret community phylogenetic patterns of trait variation. Individuals competing with conspecifics expressed significant divergence in specific leaf area (SLA) relative to when they were grown alone. Combined with the observation that competition is stronger between close relatives than between distant relatives in some soils, these results suggest that trait plasticity may be an adaptive response to competition. To test this hypothesis, we examined total biomass in a pot, relative to the predicted biomass of two individuals grown alone, and related pot biomass to phylogenetic distance of the interactor treatment, as well as to divergence in SLA and root : shoot ratio. Within competition treatments, only plastic divergence in root : shoot ratio in one interactor treatment was correlated with increased productivity, and only in one soil type. We also tested whether, across all treatments, divergence in SLA or root : shoot ratio increased pot productivity. We found that “community” productivity was positively influenced both by phylogenetic distance to competitor, as well as by divergence in root : shoot ratio due to both plasticity and constitutive differences. Phenotypic plasticity resulting in trait divergence may increase the ability of plants to coexist and may also decrease phylogenetic signal in community assembly at small spatial scales.","container-title":"Ecology","DOI":"10.1890/11-0401.1","ISSN":"1939-9170","issue":"sp8","language":"en","license":"© 2012 by the Ecological Society of America","page":"S126-S137","source":"Wiley Online Library","title":"Effects of competition on phylogenetic signal and phenotypic plasticity in plant functional traits","volume":"93","author":[{"family":"Burns","given":"Jean H."},{"family":"Strauss","given":"Sharon Y."}],"issued":{"date-parts":[["2012"]]}}}],"schema":"https://github.com/citation-style-language/schema/raw/master/csl-citation.json"} </w:instrText>
      </w:r>
      <w:r w:rsidR="00AF014D">
        <w:rPr>
          <w:lang w:val="en-GB"/>
        </w:rPr>
        <w:fldChar w:fldCharType="separate"/>
      </w:r>
      <w:r w:rsidR="002E720C" w:rsidRPr="002E720C">
        <w:rPr>
          <w:rFonts w:cs="Times New Roman"/>
          <w:lang w:val="en-GB"/>
        </w:rPr>
        <w:t>(Callaway et al. 2003; Schiffers et al. 2011; Burns and Strauss 2012)</w:t>
      </w:r>
      <w:r w:rsidR="00AF014D">
        <w:rPr>
          <w:lang w:val="en-GB"/>
        </w:rPr>
        <w:fldChar w:fldCharType="end"/>
      </w:r>
      <w:r w:rsidR="001770D8">
        <w:rPr>
          <w:lang w:val="en-GB"/>
        </w:rPr>
        <w:t xml:space="preserve">. </w:t>
      </w:r>
      <w:r w:rsidR="00565BEE">
        <w:rPr>
          <w:lang w:val="en-GB"/>
        </w:rPr>
        <w:t xml:space="preserve">In cultivar mixtures, previous studies have already shown that </w:t>
      </w:r>
      <w:r w:rsidR="001770D8">
        <w:rPr>
          <w:lang w:val="en-GB"/>
        </w:rPr>
        <w:t xml:space="preserve">plasticity in aboveground traits </w:t>
      </w:r>
      <w:r>
        <w:rPr>
          <w:lang w:val="en-GB"/>
        </w:rPr>
        <w:t>such as plant height, specific leaf area, or canopy cover</w:t>
      </w:r>
      <w:r w:rsidR="001770D8">
        <w:rPr>
          <w:lang w:val="en-GB"/>
        </w:rPr>
        <w:t xml:space="preserve"> contribute to overyielding</w:t>
      </w:r>
      <w:r>
        <w:rPr>
          <w:lang w:val="en-GB"/>
        </w:rPr>
        <w:t xml:space="preserve">, notably </w:t>
      </w:r>
      <w:r w:rsidR="00565BEE">
        <w:rPr>
          <w:lang w:val="en-GB"/>
        </w:rPr>
        <w:t>by</w:t>
      </w:r>
      <w:r>
        <w:rPr>
          <w:lang w:val="en-GB"/>
        </w:rPr>
        <w:t xml:space="preserve"> increas</w:t>
      </w:r>
      <w:r w:rsidR="00565BEE">
        <w:rPr>
          <w:lang w:val="en-GB"/>
        </w:rPr>
        <w:t>ing</w:t>
      </w:r>
      <w:r>
        <w:rPr>
          <w:lang w:val="en-GB"/>
        </w:rPr>
        <w:t xml:space="preserve"> trait divergence </w:t>
      </w:r>
      <w:r w:rsidR="00565BEE">
        <w:rPr>
          <w:lang w:val="en-GB"/>
        </w:rPr>
        <w:t xml:space="preserve">between cultivars </w:t>
      </w:r>
      <w:r w:rsidR="00AF014D">
        <w:rPr>
          <w:lang w:val="en-GB"/>
        </w:rPr>
        <w:fldChar w:fldCharType="begin"/>
      </w:r>
      <w:r w:rsidR="00AF014D">
        <w:rPr>
          <w:lang w:val="en-GB"/>
        </w:rPr>
        <w:instrText xml:space="preserve"> ADDIN ZOTERO_ITEM CSL_CITATION {"citationID":"eIuxXQcc","properties":{"formattedCitation":"(Tschurr et al. 2023; Kong and Zhao 2023; Su et al. 2024)","plainCitation":"(Tschurr et al. 2023; Kong and Zhao 2023; Su et al. 2024)","noteIndex":0},"citationItems":[{"id":3527,"uris":["http://zotero.org/users/3458704/items/2TQL296I"],"itemData":{"id":3527,"type":"article-journal","abstract":"Crop diversification is a potential strategy to increase the stability and productivity of crops, while reducing pathogen pressures and pesticide requirements. Crop variety mixtures provide some of these diversification benefits and their cultivation is fully compatible with current mechanized agronomic practices. However, the development of optimal variety mixtures is a long, labour-intense process requiring extensive field trials. High throughput field phenotyping (HTFP) methods provide promising applications in field testing because they allow for precise, repeatable, and rapid measurements of crop properties. Here, we evaluated the use of HTFP for developing high-performing oat (Avena sativa) variety mixtures by testing its suitability to predict diversity yield benefits from repeated canopy measurements across the growing season. Analyzing 26 mixtures of five varieties, we found significant overyielding at harvest, that is, mixtures were on average more productive than expected based on component pure stands. This grain yield overyielding was well predicted from deviations between mixture and pure stand canopy cover estimations, derived from HTFP mid-way through the growing season. This shows that (i) positive interactions between oat varieties occur already at an early stage, (ii) such interactions lead to increased potential for light interception, (iii) HTFP offers rapid, scalable methods to screen for performant variety mixtures.","container-title":"The Plant Phenome Journal","DOI":"10.1002/ppj2.20090","ISSN":"2578-2703","issue":"1","language":"en","license":"© 2023 The Authors. The Plant Phenome Journal published by Wiley Periodicals LLC on behalf of American Society of Agronomy and Crop Science Society of America.","note":"_eprint: https://onlinelibrary.wiley.com/doi/pdf/10.1002/ppj2.20090","page":"e20090","source":"Wiley Online Library","title":"Mixing things up! Identifying early diversity benefits and facilitating the development of improved variety mixtures with high throughput field phenotyping","volume":"6","author":[{"family":"Tschurr","given":"Flavian"},{"family":"Oppliger","given":"Corina"},{"family":"Wuest","given":"Samuel E."},{"family":"Kirchgessner","given":"Norbert"},{"family":"Walter","given":"Achim"}],"issued":{"date-parts":[["2023"]]}}},{"id":51,"uris":["http://zotero.org/users/3458704/items/CNEMV8Z6"],"itemData":{"id":51,"type":"article-journal","abstract":"Ecological theories indicate that increasing plant genetic diversity promotes ecosystem productivity. Thus, the cultivation of different genotypes within a field, known as cultivar mixtures, could provide beneficial agroecosystem services for wheat (Triticum aestivum L.) production. However, it remains unclear whether these benefits are dependent on the optimization of functional traits, which can improve light capture and yield of the wheat cultivar mixtures. Here, we conducted a field experiment over 3 years in the North China Plain to investigate the effects of cultivar mixtures on functional traits, light capture and the grain yield of winter wheat. We compared the performance of individual cultivars (8× monocultures) and combinations of cultivar mixtures that contained two (mixture-2), four (mixture-4) and eight (mixture-8) wheat cultivars. The results showed that grain yield was closely correlated with optimization of functional traits in cultivar mixtures. The specific leaf area (SLA) was lower in the mixtures than the mean of their component cultivars in monoculture, leading to weaker shading effects and higher capture rates of canopy photosynthetically active radiation (PAR) in the middle layer. Moreover, mixture-4 had a significantly increased flag leaf area (LA), leaf weight (LW), effective tiller number and SPAD of 35 days after anthesis compared with mean-4 (the mean of four cultivars in monoculture). The grain yields of mixture-4 and mixture-8 significantly increased by 6.31 % and 10.59 %, respectively, in 2019 and by 13.08 % and 12.25 %, respectively, in 2021 compared with mean-4 and mean-8 (the mean of eight cultivars in monoculture). Therefore, enhanced synergy among functional traits in cultivar mixtures tends to promote higher capture efficiencies for limited resources, such as light, which in turn contributes to greater grain yields. In short, as an ecological approach, increasing within-field genetic diversity can be regarded as an effective strategy to enhance agroecosystem productivity and food security worldwide.","container-title":"European Journal of Agronomy","DOI":"10.1016/j.eja.2023.126977","ISSN":"1161-0301","journalAbbreviation":"European Journal of Agronomy","page":"126977","source":"ScienceDirect","title":"Increasing yield through wheat cultivar mixture that optimizes functional traits within the canopy","volume":"151","author":[{"family":"Kong","given":"Xiang"},{"family":"Zhao","given":"Guishen"}],"issued":{"date-parts":[["2023",11,1]]}}},{"id":3530,"uris":["http://zotero.org/users/3458704/items/37UBSW4D"],"itemData":{"id":3530,"type":"article-journal","abstract":"Despite being visually cryptic, conspecific cultivar mixtures increase diversity and can increase productivity in agricultural systems. However, the mechanisms underlying this increase are unclear. In natural systems, differences in traits among species and among ecotypes correspond with diversity-increased productivity, but whether these attributes are important in cultivar mixtures is still unclear. To explore how cultivar mixtures affect agroecosystem productivity and the roles of trait dissimilarity, we conducted a four-year (2017–2020) field experiment in Northeast China with maize. The experimental treatments included eight single cultivar monocultures, four two-cultivar mixtures, one four-cultivar mixture, one six-cultivar mixture and one eight-cultivar mixture. Experiments were arranged in a randomized complete block design with three replications. Across the four years, all cultivar mixture combinations increased aboveground biomass and crude protein in grain by 7.0% and 4.1%, respectively, compared to the average of the eight monocultures. Grain yield, aboveground biomass, and grain crude protein in overyielding cultivar combinations increased by 2.0–9.0%, 13.0–20.0% and 4.8–10.7%, respectively, compared to the average of the component monocultures of each mixture over four years. We calculated positive complementarity effects for grain yield, aboveground biomass and grain crude protein. All selection effects of cultivar mixtures were negative or neutral. There were strong positive correlations between complementarity effect and functional trait dissimilarity in cultivar mixtures, based on grain yields (P&lt; 0.010), aboveground biomass (P&lt; 0.001) and grain crude protein (P&lt; 0.050), whereas there were no such positive relationships between selection effects and functional trait dissimilarity. Moreover, we found higher levels of trait dissimilarity for shoot diameter, leaf area and specific leaf area in cultivar mixtures than in monocultures. Also, the shoot diameter, leaf area and specific leaf area of specific cultivars were higher in mixtures than in monocultures. Our results indicated that niche complementarity derives from functional trait dissimilarity, and strong complementarity effects correlate with greater functional trait dissimilarity in cultivar mixtures. These findings provide evidence that plasticity in traits, rather than only inherent traits, contributed to the diversity effects, and the greater functional trait dissimilarity among cultivars in mixtures can increase crop productivity via increasing cryptic diversity in agroecosystems. Our results link changes to plant aboveground traits in cultivar mixtures, which shed light on yield advantages in diverse agroecosystems.","container-title":"European Journal of Agronomy","DOI":"10.1016/j.eja.2024.127160","ISSN":"1161-0301","journalAbbreviation":"European Journal of Agronomy","page":"127160","source":"ScienceDirect","title":"Maize cultivar mixtures increase aboveground biomass and grain quality via trait dissimilarity and plasticity","volume":"156","author":[{"family":"Su","given":"Ye"},{"family":"Yu","given":"Rui-Peng"},{"family":"Xu","given":"Hua-Sen"},{"family":"Zhang","given":"Wei-Ping"},{"family":"Yang","given":"Hao"},{"family":"Surigaoge","given":"Surigaoge"},{"family":"Callaway","given":"Ragan M."},{"family":"Li","given":"Long"}],"issued":{"date-parts":[["2024",5,1]]}}}],"schema":"https://github.com/citation-style-language/schema/raw/master/csl-citation.json"} </w:instrText>
      </w:r>
      <w:r w:rsidR="00AF014D">
        <w:rPr>
          <w:lang w:val="en-GB"/>
        </w:rPr>
        <w:fldChar w:fldCharType="separate"/>
      </w:r>
      <w:r w:rsidR="002E720C" w:rsidRPr="00D47AF6">
        <w:rPr>
          <w:rFonts w:cs="Times New Roman"/>
          <w:lang w:val="en-GB"/>
        </w:rPr>
        <w:t>(</w:t>
      </w:r>
      <w:proofErr w:type="spellStart"/>
      <w:r w:rsidR="002E720C" w:rsidRPr="00D47AF6">
        <w:rPr>
          <w:rFonts w:cs="Times New Roman"/>
          <w:lang w:val="en-GB"/>
        </w:rPr>
        <w:t>Tschurr</w:t>
      </w:r>
      <w:proofErr w:type="spellEnd"/>
      <w:r w:rsidR="002E720C" w:rsidRPr="00D47AF6">
        <w:rPr>
          <w:rFonts w:cs="Times New Roman"/>
          <w:lang w:val="en-GB"/>
        </w:rPr>
        <w:t xml:space="preserve"> et al. 2023; Kong and Zhao 2023; </w:t>
      </w:r>
      <w:proofErr w:type="spellStart"/>
      <w:r w:rsidR="002E720C" w:rsidRPr="00D47AF6">
        <w:rPr>
          <w:rFonts w:cs="Times New Roman"/>
          <w:lang w:val="en-GB"/>
        </w:rPr>
        <w:t>Su</w:t>
      </w:r>
      <w:proofErr w:type="spellEnd"/>
      <w:r w:rsidR="002E720C" w:rsidRPr="00D47AF6">
        <w:rPr>
          <w:rFonts w:cs="Times New Roman"/>
          <w:lang w:val="en-GB"/>
        </w:rPr>
        <w:t xml:space="preserve"> et al. 2024)</w:t>
      </w:r>
      <w:r w:rsidR="00AF014D">
        <w:rPr>
          <w:lang w:val="en-GB"/>
        </w:rPr>
        <w:fldChar w:fldCharType="end"/>
      </w:r>
      <w:r w:rsidR="001770D8">
        <w:rPr>
          <w:lang w:val="en-GB"/>
        </w:rPr>
        <w:t xml:space="preserve">. </w:t>
      </w:r>
      <w:r w:rsidR="00510A45">
        <w:rPr>
          <w:lang w:val="en-GB"/>
        </w:rPr>
        <w:t>We</w:t>
      </w:r>
      <w:r>
        <w:rPr>
          <w:lang w:val="en-GB"/>
        </w:rPr>
        <w:t xml:space="preserve"> here show that plastic root changes </w:t>
      </w:r>
      <w:r w:rsidR="00510A45">
        <w:rPr>
          <w:lang w:val="en-GB"/>
        </w:rPr>
        <w:t>may also</w:t>
      </w:r>
      <w:r>
        <w:rPr>
          <w:lang w:val="en-GB"/>
        </w:rPr>
        <w:t xml:space="preserve"> contribute to mixture performance</w:t>
      </w:r>
      <w:r w:rsidR="00510A45">
        <w:rPr>
          <w:lang w:val="en-GB"/>
        </w:rPr>
        <w:t xml:space="preserve">, although </w:t>
      </w:r>
      <w:r w:rsidR="00D34D3C">
        <w:rPr>
          <w:lang w:val="en-GB"/>
        </w:rPr>
        <w:t xml:space="preserve">it may not be </w:t>
      </w:r>
      <w:r w:rsidR="006E43CF">
        <w:rPr>
          <w:lang w:val="en-GB"/>
        </w:rPr>
        <w:t>by increasing</w:t>
      </w:r>
      <w:r w:rsidR="00510A45">
        <w:rPr>
          <w:lang w:val="en-GB"/>
        </w:rPr>
        <w:t xml:space="preserve"> differences</w:t>
      </w:r>
      <w:r w:rsidR="00D34D3C">
        <w:rPr>
          <w:lang w:val="en-GB"/>
        </w:rPr>
        <w:t xml:space="preserve"> between cultivars</w:t>
      </w:r>
      <w:r w:rsidR="00510A45">
        <w:rPr>
          <w:lang w:val="en-GB"/>
        </w:rPr>
        <w:t xml:space="preserve">, but rather </w:t>
      </w:r>
      <w:r w:rsidR="006E43CF">
        <w:rPr>
          <w:lang w:val="en-GB"/>
        </w:rPr>
        <w:t xml:space="preserve">by changing the </w:t>
      </w:r>
      <w:r w:rsidR="00510A45">
        <w:rPr>
          <w:lang w:val="en-GB"/>
        </w:rPr>
        <w:t>average trait value</w:t>
      </w:r>
      <w:r w:rsidR="006E43CF">
        <w:rPr>
          <w:lang w:val="en-GB"/>
        </w:rPr>
        <w:t xml:space="preserve">. </w:t>
      </w:r>
    </w:p>
    <w:p w14:paraId="64D73943" w14:textId="04B51789" w:rsidR="00565BEE" w:rsidRDefault="006E7AF2" w:rsidP="00BC68B1">
      <w:pPr>
        <w:pStyle w:val="Titre2"/>
        <w:rPr>
          <w:lang w:val="en-GB"/>
        </w:rPr>
      </w:pPr>
      <w:r w:rsidRPr="00953317">
        <w:rPr>
          <w:lang w:val="en-GB"/>
        </w:rPr>
        <w:t xml:space="preserve">Practical implications for </w:t>
      </w:r>
      <w:r w:rsidR="00565BEE">
        <w:rPr>
          <w:lang w:val="en-GB"/>
        </w:rPr>
        <w:t xml:space="preserve">plant </w:t>
      </w:r>
      <w:r w:rsidRPr="00953317">
        <w:rPr>
          <w:lang w:val="en-GB"/>
        </w:rPr>
        <w:t>breeding</w:t>
      </w:r>
    </w:p>
    <w:p w14:paraId="5E45BB31" w14:textId="16CF3A8F" w:rsidR="00872FEA" w:rsidRDefault="00BC68B1" w:rsidP="002E720C">
      <w:pPr>
        <w:rPr>
          <w:lang w:val="en-GB"/>
        </w:rPr>
      </w:pPr>
      <w:r>
        <w:rPr>
          <w:lang w:val="en-GB"/>
        </w:rPr>
        <w:t xml:space="preserve">Crop performance, </w:t>
      </w:r>
      <w:r w:rsidR="007C4924">
        <w:rPr>
          <w:lang w:val="en-GB"/>
        </w:rPr>
        <w:t>including</w:t>
      </w:r>
      <w:r>
        <w:rPr>
          <w:lang w:val="en-GB"/>
        </w:rPr>
        <w:t xml:space="preserve"> </w:t>
      </w:r>
      <w:r w:rsidR="007C4924">
        <w:rPr>
          <w:lang w:val="en-GB"/>
        </w:rPr>
        <w:t>grain yield</w:t>
      </w:r>
      <w:r>
        <w:rPr>
          <w:lang w:val="en-GB"/>
        </w:rPr>
        <w:t xml:space="preserve">, is </w:t>
      </w:r>
      <w:r w:rsidR="006E43CF">
        <w:rPr>
          <w:lang w:val="en-GB"/>
        </w:rPr>
        <w:t>affected</w:t>
      </w:r>
      <w:r>
        <w:rPr>
          <w:lang w:val="en-GB"/>
        </w:rPr>
        <w:t xml:space="preserve"> by trade-offs between individual competitiveness and group performance. </w:t>
      </w:r>
      <w:r w:rsidR="007C4924">
        <w:rPr>
          <w:lang w:val="en-GB"/>
        </w:rPr>
        <w:t xml:space="preserve">As early pointed-out by </w:t>
      </w:r>
      <w:r w:rsidR="00CD1B33">
        <w:rPr>
          <w:lang w:val="en-GB"/>
        </w:rPr>
        <w:t>plant breeders</w:t>
      </w:r>
      <w:r w:rsidR="004906E9">
        <w:rPr>
          <w:lang w:val="en-GB"/>
        </w:rPr>
        <w:t xml:space="preserve"> </w:t>
      </w:r>
      <w:r w:rsidR="004906E9">
        <w:rPr>
          <w:lang w:val="en-GB"/>
        </w:rPr>
        <w:fldChar w:fldCharType="begin"/>
      </w:r>
      <w:r w:rsidR="004906E9">
        <w:rPr>
          <w:lang w:val="en-GB"/>
        </w:rPr>
        <w:instrText xml:space="preserve"> ADDIN ZOTERO_ITEM CSL_CITATION {"citationID":"aHwMFeIt","properties":{"formattedCitation":"(Donald 1968)","plainCitation":"(Donald 1968)","noteIndex":0},"citationItems":[{"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schema":"https://github.com/citation-style-language/schema/raw/master/csl-citation.json"} </w:instrText>
      </w:r>
      <w:r w:rsidR="004906E9">
        <w:rPr>
          <w:lang w:val="en-GB"/>
        </w:rPr>
        <w:fldChar w:fldCharType="separate"/>
      </w:r>
      <w:r w:rsidR="002E720C" w:rsidRPr="002E720C">
        <w:rPr>
          <w:rFonts w:cs="Times New Roman"/>
          <w:lang w:val="en-GB"/>
        </w:rPr>
        <w:t>(Donald 1968)</w:t>
      </w:r>
      <w:r w:rsidR="004906E9">
        <w:rPr>
          <w:lang w:val="en-GB"/>
        </w:rPr>
        <w:fldChar w:fldCharType="end"/>
      </w:r>
      <w:r w:rsidR="007C4924">
        <w:rPr>
          <w:lang w:val="en-GB"/>
        </w:rPr>
        <w:t>, and more recently revisited with the concepts of Darwinian Agriculture, or Evolutionary Agroecology, these trade-offs can</w:t>
      </w:r>
      <w:r w:rsidR="00630373">
        <w:rPr>
          <w:lang w:val="en-GB"/>
        </w:rPr>
        <w:t xml:space="preserve"> </w:t>
      </w:r>
      <w:r w:rsidR="007C4924">
        <w:rPr>
          <w:lang w:val="en-GB"/>
        </w:rPr>
        <w:t>hold promising opportunities to increase productivity</w:t>
      </w:r>
      <w:r w:rsidR="00630373">
        <w:rPr>
          <w:lang w:val="en-GB"/>
        </w:rPr>
        <w:t>, notably by reversing past selection for individual competitiveness</w:t>
      </w:r>
      <w:r w:rsidR="004906E9">
        <w:rPr>
          <w:lang w:val="en-GB"/>
        </w:rPr>
        <w:t xml:space="preserve"> </w:t>
      </w:r>
      <w:r w:rsidR="004906E9">
        <w:rPr>
          <w:lang w:val="en-GB"/>
        </w:rPr>
        <w:fldChar w:fldCharType="begin"/>
      </w:r>
      <w:r w:rsidR="004906E9">
        <w:rPr>
          <w:lang w:val="en-GB"/>
        </w:rPr>
        <w:instrText xml:space="preserve"> ADDIN ZOTERO_ITEM CSL_CITATION {"citationID":"fMBuIh1c","properties":{"formattedCitation":"(Denison et al. 2003; Weiner 2019)","plainCitation":"(Denison et al. 2003; Weiner 2019)","noteIndex":0},"citationItems":[{"id":308,"uris":["http://zotero.org/users/3458704/items/9466CLBK"],"itemData":{"id":308,"type":"article-journal","abstract":"Progress in genetic improvement of crop yield potential has slowed since 1985. Simultaneously, more sustainable management of agricultural ecosystems is needed. A better understanding of natural selection can help solve both problems. We illustrate this point with two specific examples. First, the genetic legacy of crop plants has been refined by millions of years of natural selection, often driven by competition among plants. We therefore suggest that most simple, tradeoff‐free options to increase competitiveness (e.g., increased gene expression, or minor modifications of existing plant genes) have already been tested by natural selection. Further genetic improvement of crop yield potential over the next decade will mainly involve tradeoffs, either between fitness in past versus present environments, or between individual competitiveness and the collective performance of plant communities. Eventually, we may develop the ability to predict the consequences of genetic alterations so radical that they have not yet been tested by natural selection. Second, natural selection acts mainly at the level of genes, individuals, and family groups, rather than ecosystems as a whole. Consequently, there is no reason to expect the structure of natural ecosystems (diversity, spatial, or temporal patterns) to be a reliable blueprint for agricultural ecosystems. Natural ecosystems are nonetheless an important source of information that could be used to improve agriculture.","container-title":"The Quarterly Review of Biology","DOI":"10.1086/374951","ISSN":"0033-5770","issue":"2","journalAbbreviation":"The Quarterly Review of Biology","page":"145-168","source":"journals.uchicago.edu (Atypon)","title":"Darwinian Agriculture: when can humans find solutions beyond the reach of natural selection?","title-short":"Darwinian Agriculture","volume":"78","author":[{"family":"Denison","given":"R. Ford"},{"family":"Kiers","given":"E. Toby"},{"family":"West","given":"Stuart A."}],"issued":{"date-parts":[["2003",6,1]]}}},{"id":518,"uris":["http://zotero.org/users/3458704/items/FMSHP4W7"],"itemData":{"id":518,"type":"article-journal","abstract":"A misunderstanding of evolution via natural selection has led many plant physiologists and genetic engineers to look in the wrong direction for higher-yielding crop genotypes. Large investments in attempts to make ‘better’ plants by improving basic physiological processes are not likely to succeed because natural selection has been optimizing these for millions of years. Increases in yield from plant breeding have usually resulted from decreases, not increases, in plant fitness. Examples include reduced plant height and more vertical root growth in cereals. Plant scientists and breeders should generate hypotheses based on what evolutionary biologists call ‘group selection’, looking for attributes that increase yield in ways that decrease fitness, rather than attempting to improve upon the achievements of natural selection.","container-title":"Trends in Plant Science","DOI":"10.1016/j.tplants.2019.07.001","ISSN":"1360-1385","issue":"10","journalAbbreviation":"Trends in Plant Science","page":"927-933","source":"ScienceDirect","title":"Looking in the wrong direction for higher-yielding crop genotypes","volume":"24","author":[{"family":"Weiner","given":"Jacob"}],"issued":{"date-parts":[["2019",10,1]]}}}],"schema":"https://github.com/citation-style-language/schema/raw/master/csl-citation.json"} </w:instrText>
      </w:r>
      <w:r w:rsidR="004906E9">
        <w:rPr>
          <w:lang w:val="en-GB"/>
        </w:rPr>
        <w:fldChar w:fldCharType="separate"/>
      </w:r>
      <w:r w:rsidR="002E720C" w:rsidRPr="00D47AF6">
        <w:rPr>
          <w:rFonts w:cs="Times New Roman"/>
          <w:lang w:val="en-GB"/>
        </w:rPr>
        <w:t>(Denison et al. 2003; Weiner 2019)</w:t>
      </w:r>
      <w:r w:rsidR="004906E9">
        <w:rPr>
          <w:lang w:val="en-GB"/>
        </w:rPr>
        <w:fldChar w:fldCharType="end"/>
      </w:r>
      <w:r w:rsidR="007C4924">
        <w:rPr>
          <w:lang w:val="en-GB"/>
        </w:rPr>
        <w:t>. This can be achieved either by selecting directly on group performance (i.e.,</w:t>
      </w:r>
      <w:r w:rsidR="00E8529E">
        <w:rPr>
          <w:lang w:val="en-GB"/>
        </w:rPr>
        <w:t xml:space="preserve"> selecting</w:t>
      </w:r>
      <w:r w:rsidR="009C3E98">
        <w:rPr>
          <w:lang w:val="en-GB"/>
        </w:rPr>
        <w:t xml:space="preserve"> on</w:t>
      </w:r>
      <w:r w:rsidR="00E8529E">
        <w:rPr>
          <w:lang w:val="en-GB"/>
        </w:rPr>
        <w:t xml:space="preserve"> population </w:t>
      </w:r>
      <w:r w:rsidR="009C3E98">
        <w:rPr>
          <w:lang w:val="en-GB"/>
        </w:rPr>
        <w:t>yield</w:t>
      </w:r>
      <w:r w:rsidR="007C4924">
        <w:rPr>
          <w:lang w:val="en-GB"/>
        </w:rPr>
        <w:t>), or by targeting key traits related to competitive abilit</w:t>
      </w:r>
      <w:r w:rsidR="00630373">
        <w:rPr>
          <w:lang w:val="en-GB"/>
        </w:rPr>
        <w:t>y</w:t>
      </w:r>
      <w:r w:rsidR="007C4924">
        <w:rPr>
          <w:lang w:val="en-GB"/>
        </w:rPr>
        <w:t xml:space="preserve">. </w:t>
      </w:r>
      <w:r w:rsidR="006E43CF">
        <w:rPr>
          <w:lang w:val="en-GB"/>
        </w:rPr>
        <w:t xml:space="preserve">Our study suggests that selecting genotypes with reduced root area </w:t>
      </w:r>
      <w:r w:rsidR="00FB41BD">
        <w:rPr>
          <w:lang w:val="en-GB"/>
        </w:rPr>
        <w:t>and</w:t>
      </w:r>
      <w:r w:rsidR="001252D7">
        <w:rPr>
          <w:lang w:val="en-GB"/>
        </w:rPr>
        <w:t xml:space="preserve"> reduced </w:t>
      </w:r>
      <w:r w:rsidR="00FB41BD">
        <w:rPr>
          <w:lang w:val="en-GB"/>
        </w:rPr>
        <w:t xml:space="preserve">root area </w:t>
      </w:r>
      <w:r w:rsidR="001252D7">
        <w:rPr>
          <w:lang w:val="en-GB"/>
        </w:rPr>
        <w:t>proliferation</w:t>
      </w:r>
      <w:r w:rsidR="00FB41BD">
        <w:rPr>
          <w:lang w:val="en-GB"/>
        </w:rPr>
        <w:t xml:space="preserve"> in presence of neighbours </w:t>
      </w:r>
      <w:r w:rsidR="006E43CF">
        <w:rPr>
          <w:lang w:val="en-GB"/>
        </w:rPr>
        <w:t>could be a way to reduce competition intensity</w:t>
      </w:r>
      <w:r w:rsidR="00FB41BD">
        <w:rPr>
          <w:lang w:val="en-GB"/>
        </w:rPr>
        <w:t xml:space="preserve"> </w:t>
      </w:r>
      <w:r w:rsidR="009C3E98">
        <w:rPr>
          <w:lang w:val="en-GB"/>
        </w:rPr>
        <w:t>between</w:t>
      </w:r>
      <w:r w:rsidR="006E43CF">
        <w:rPr>
          <w:lang w:val="en-GB"/>
        </w:rPr>
        <w:t xml:space="preserve"> seedling</w:t>
      </w:r>
      <w:r w:rsidR="009C3E98">
        <w:rPr>
          <w:lang w:val="en-GB"/>
        </w:rPr>
        <w:t>s, which could then translate into higher yields</w:t>
      </w:r>
      <w:r w:rsidR="006E43CF">
        <w:rPr>
          <w:lang w:val="en-GB"/>
        </w:rPr>
        <w:t>.</w:t>
      </w:r>
      <w:r w:rsidR="00144E32">
        <w:rPr>
          <w:lang w:val="en-GB"/>
        </w:rPr>
        <w:t xml:space="preserve"> </w:t>
      </w:r>
      <w:r w:rsidR="009C3E98">
        <w:rPr>
          <w:lang w:val="en-GB"/>
        </w:rPr>
        <w:t>In line with this hypothesis, excessive</w:t>
      </w:r>
      <w:r w:rsidR="00144E32">
        <w:rPr>
          <w:lang w:val="en-GB"/>
        </w:rPr>
        <w:t xml:space="preserve"> growth of the root system</w:t>
      </w:r>
      <w:r w:rsidR="009C3E98">
        <w:rPr>
          <w:lang w:val="en-GB"/>
        </w:rPr>
        <w:t xml:space="preserve"> in the topsoil</w:t>
      </w:r>
      <w:r w:rsidR="00144E32">
        <w:rPr>
          <w:lang w:val="en-GB"/>
        </w:rPr>
        <w:t xml:space="preserve"> has</w:t>
      </w:r>
      <w:r w:rsidR="009C3E98">
        <w:rPr>
          <w:lang w:val="en-GB"/>
        </w:rPr>
        <w:t xml:space="preserve"> </w:t>
      </w:r>
      <w:r w:rsidR="00144E32">
        <w:rPr>
          <w:lang w:val="en-GB"/>
        </w:rPr>
        <w:t>been shown</w:t>
      </w:r>
      <w:r w:rsidR="003A2DE4">
        <w:rPr>
          <w:lang w:val="en-GB"/>
        </w:rPr>
        <w:t xml:space="preserve"> to</w:t>
      </w:r>
      <w:r w:rsidR="00144E32">
        <w:rPr>
          <w:lang w:val="en-GB"/>
        </w:rPr>
        <w:t xml:space="preserve"> </w:t>
      </w:r>
      <w:r w:rsidR="009C3E98">
        <w:rPr>
          <w:lang w:val="en-GB"/>
        </w:rPr>
        <w:t>reduce collective yield in oat and barley</w:t>
      </w:r>
      <w:r w:rsidR="00252C80">
        <w:rPr>
          <w:lang w:val="en-GB"/>
        </w:rPr>
        <w:t xml:space="preserve"> </w:t>
      </w:r>
      <w:r w:rsidR="00252C80">
        <w:rPr>
          <w:lang w:val="en-GB"/>
        </w:rPr>
        <w:fldChar w:fldCharType="begin"/>
      </w:r>
      <w:r w:rsidR="00252C80">
        <w:rPr>
          <w:lang w:val="en-GB"/>
        </w:rPr>
        <w:instrText xml:space="preserve"> ADDIN ZOTERO_ITEM CSL_CITATION {"citationID":"uEsmAF7K","properties":{"formattedCitation":"(Vain et al. 2023)","plainCitation":"(Vain et al. 2023)","noteIndex":0},"citationItems":[{"id":3577,"uris":["http://zotero.org/users/3458704/items/JYQKXHVG"],"itemData":{"id":3577,"type":"article-journal","abstract":"Production and maintenance of vegetative organs is costly for cereal crops, and thus it should be advantageous for crop production to produce no more roots and shoots than necessary to ensure maximum output. Excessive growth of vegetative organs may be genetically determined or triggered by resource deficiency or competition. While aboveground structures have received much attention from breeders, the same is not true of roots, which are not so readily observable. The purpose of this study was to examine the relationship between collective crop yield and vegetative growth parameters under favourable abiotic conditions in densely sown monocultures of oat and barley, with specific focus on root traits in the topsoil. A diverse set of existing varieties, as well as original crosses within both species were sown as monoculture patches in the field. Significant negative relationships were found between several root length-related traits and grain or protein yield in both species. Among oat crosses, we found a significant negative relationship between topsoil root length density and both grain and protein yield. In barley, the negative relationship between root length and yield was tied to shoot biomass - plants that grew longer roots per unit shoot biomass (root length ratio) produced lower grain yields. The results indicate that plants produced longer roots in the topsoil than necessary for maximum yield. While we cannot state with certainty the cause of the observed negative relationships between root growth and yield parameters, the results still suggest that root growth redundancy exists in cereals.","container-title":"Agriculture, Ecosystems &amp; Environment","DOI":"10.1016/j.agee.2023.108467","ISSN":"0167-8809","journalAbbreviation":"Agriculture, Ecosystems &amp; Environment","page":"108467","source":"ScienceDirect","title":"Negative relationship between topsoil root production and grain yield in oat and barley","volume":"349","author":[{"family":"Vain","given":"Susanna"},{"family":"Tamm","given":"Ilmar"},{"family":"Tamm","given":"Ülle"},{"family":"Annusver","given":"Mihkel"},{"family":"Zobel","given":"Kristjan"}],"issued":{"date-parts":[["2023",6,15]]}}}],"schema":"https://github.com/citation-style-language/schema/raw/master/csl-citation.json"} </w:instrText>
      </w:r>
      <w:r w:rsidR="00252C80">
        <w:rPr>
          <w:lang w:val="en-GB"/>
        </w:rPr>
        <w:fldChar w:fldCharType="separate"/>
      </w:r>
      <w:r w:rsidR="002E720C" w:rsidRPr="00973A48">
        <w:rPr>
          <w:rFonts w:cs="Times New Roman"/>
          <w:lang w:val="en-GB"/>
        </w:rPr>
        <w:t>(Vain et al. 2023)</w:t>
      </w:r>
      <w:r w:rsidR="00252C80">
        <w:rPr>
          <w:lang w:val="en-GB"/>
        </w:rPr>
        <w:fldChar w:fldCharType="end"/>
      </w:r>
      <w:r w:rsidR="009C3E98">
        <w:rPr>
          <w:lang w:val="en-GB"/>
        </w:rPr>
        <w:t xml:space="preserve">. In wheat, modern varieties </w:t>
      </w:r>
      <w:r w:rsidR="00E8529E">
        <w:rPr>
          <w:lang w:val="en-GB"/>
        </w:rPr>
        <w:t>that</w:t>
      </w:r>
      <w:r w:rsidR="009C3E98">
        <w:rPr>
          <w:lang w:val="en-GB"/>
        </w:rPr>
        <w:t xml:space="preserve"> have been subject to selection for increased </w:t>
      </w:r>
      <w:r w:rsidR="009C3E98">
        <w:rPr>
          <w:lang w:val="en-GB"/>
        </w:rPr>
        <w:lastRenderedPageBreak/>
        <w:t xml:space="preserve">population yield for many generations display reduced root proliferation in presence of a </w:t>
      </w:r>
      <w:r w:rsidR="00E8529E">
        <w:rPr>
          <w:lang w:val="en-GB"/>
        </w:rPr>
        <w:t>neighbour</w:t>
      </w:r>
      <w:r w:rsidR="009C3E98">
        <w:rPr>
          <w:lang w:val="en-GB"/>
        </w:rPr>
        <w:t xml:space="preserve"> compared to old landraces</w:t>
      </w:r>
      <w:r w:rsidR="002523DB">
        <w:rPr>
          <w:lang w:val="en-GB"/>
        </w:rPr>
        <w:t xml:space="preserve"> </w:t>
      </w:r>
      <w:r w:rsidR="002523DB">
        <w:rPr>
          <w:lang w:val="en-GB"/>
        </w:rPr>
        <w:fldChar w:fldCharType="begin"/>
      </w:r>
      <w:r w:rsidR="00973A48">
        <w:rPr>
          <w:lang w:val="en-GB"/>
        </w:rPr>
        <w:instrText xml:space="preserve"> ADDIN ZOTERO_ITEM CSL_CITATION {"citationID":"6FGD5t1O","properties":{"formattedCitation":"(Zhu et al. 2019)","plainCitation":"(Zhu et al. 2019)","noteIndex":0},"citationItems":[{"id":677,"uris":["http://zotero.org/users/3458704/items/IFLC4VSR"],"itemData":{"id":677,"type":"article-journal","abstract":"It has been hypothesized that plants compete actively by allocating more resources to competitive organs and activities in response to neighbours, and this can reduce population performance, such as yield in crops. Root proliferation and reduced aboveground growth in response to the presence of roots of a neighbouring plant in experiments with vs. without root dividers between pairs of plants has been reported in several studies, but this result has been criticized as a possible artefact resulting from differences in soil volume available to roots in the two treatments. To address this possible confounding effect, we conducted a pot experiment with a traditional landrace and a modern cultivar of wheat (Triticum aestivum). Pairs of spring wheat plants were grown in pots with two types of root dividers (a) film, which completely divides the soil into two volumes, and (b) fine nylon net, through which roots cannot grow but chemical cues can move. We hypothesized that the root proliferation in response to root interactions would reduce aboveground growth. Wheat plants produced significantly more belowground and less aboveground biomass when interacting through the net dividers than when roots were completely separated. This effect was smaller, but still significant, in the modern cultivar. Our results confirm neighbour-induced root proliferation resulting in a so-called “tragedy of the commons” in an important crop species. The results also suggest that this response has decreased over the course of crop breeding, due to inadvertent “group selection”, and that there is further potential to increase yields by reducing or eliminating this response.","container-title":"Basic and Applied Ecology","DOI":"10.1016/j.baae.2019.07.001","ISSN":"1439-1791","journalAbbreviation":"Basic and Applied Ecology","language":"en","page":"10-14","source":"ScienceDirect","title":"Root proliferation in response to neighbouring roots in wheat (&lt;i&gt;Triticum aestivum&lt;/i&gt;)","volume":"39","author":[{"family":"Zhu","given":"Yong-He"},{"family":"Weiner","given":"Jacob"},{"family":"Li","given":"Feng-Min"}],"issued":{"date-parts":[["2019",9,1]]}}}],"schema":"https://github.com/citation-style-language/schema/raw/master/csl-citation.json"} </w:instrText>
      </w:r>
      <w:r w:rsidR="002523DB">
        <w:rPr>
          <w:lang w:val="en-GB"/>
        </w:rPr>
        <w:fldChar w:fldCharType="separate"/>
      </w:r>
      <w:r w:rsidR="002E720C" w:rsidRPr="00D47AF6">
        <w:rPr>
          <w:rFonts w:cs="Times New Roman"/>
          <w:lang w:val="en-GB"/>
        </w:rPr>
        <w:t>(Zhu et al. 2019)</w:t>
      </w:r>
      <w:r w:rsidR="002523DB">
        <w:rPr>
          <w:lang w:val="en-GB"/>
        </w:rPr>
        <w:fldChar w:fldCharType="end"/>
      </w:r>
      <w:r w:rsidR="009C3E98">
        <w:rPr>
          <w:lang w:val="en-GB"/>
        </w:rPr>
        <w:t>.</w:t>
      </w:r>
      <w:r w:rsidR="00C91C0E">
        <w:rPr>
          <w:lang w:val="en-GB"/>
        </w:rPr>
        <w:t xml:space="preserve"> </w:t>
      </w:r>
      <w:r w:rsidR="00196782">
        <w:rPr>
          <w:lang w:val="en-GB"/>
        </w:rPr>
        <w:t>Of course, such phenotypes should also be favoured in cultivar mixtures</w:t>
      </w:r>
      <w:r w:rsidR="004906E9">
        <w:rPr>
          <w:lang w:val="en-GB"/>
        </w:rPr>
        <w:t>, where the objective would be to</w:t>
      </w:r>
      <w:r w:rsidR="00196782">
        <w:rPr>
          <w:lang w:val="en-GB"/>
        </w:rPr>
        <w:t xml:space="preserve"> minimiz</w:t>
      </w:r>
      <w:r w:rsidR="004906E9">
        <w:rPr>
          <w:lang w:val="en-GB"/>
        </w:rPr>
        <w:t>e</w:t>
      </w:r>
      <w:r w:rsidR="00196782">
        <w:rPr>
          <w:lang w:val="en-GB"/>
        </w:rPr>
        <w:t xml:space="preserve"> the average root area between cultivars.</w:t>
      </w:r>
      <w:r w:rsidR="00E07DDB">
        <w:rPr>
          <w:lang w:val="en-GB"/>
        </w:rPr>
        <w:t xml:space="preserve"> </w:t>
      </w:r>
      <w:r w:rsidR="004906E9">
        <w:rPr>
          <w:lang w:val="en-GB"/>
        </w:rPr>
        <w:t>More generally, this</w:t>
      </w:r>
      <w:r w:rsidR="00E07DDB">
        <w:rPr>
          <w:lang w:val="en-GB"/>
        </w:rPr>
        <w:t xml:space="preserve"> means that </w:t>
      </w:r>
      <w:r w:rsidR="004906E9">
        <w:rPr>
          <w:lang w:val="en-GB"/>
        </w:rPr>
        <w:t>maximizing</w:t>
      </w:r>
      <w:r w:rsidR="00E07DDB">
        <w:rPr>
          <w:lang w:val="en-GB"/>
        </w:rPr>
        <w:t xml:space="preserve"> functional diversity </w:t>
      </w:r>
      <w:r w:rsidR="004906E9">
        <w:rPr>
          <w:lang w:val="en-GB"/>
        </w:rPr>
        <w:t>within the mixture, as emphasize in most theoretical framework</w:t>
      </w:r>
      <w:r w:rsidR="002523DB">
        <w:rPr>
          <w:lang w:val="en-GB"/>
        </w:rPr>
        <w:t xml:space="preserve"> (e.g., </w:t>
      </w:r>
      <w:r w:rsidR="002523DB">
        <w:rPr>
          <w:lang w:val="en-GB"/>
        </w:rPr>
        <w:fldChar w:fldCharType="begin"/>
      </w:r>
      <w:r w:rsidR="00FC75D3">
        <w:rPr>
          <w:lang w:val="en-GB"/>
        </w:rPr>
        <w:instrText xml:space="preserve"> ADDIN ZOTERO_ITEM CSL_CITATION {"citationID":"ipGh66h2","properties":{"formattedCitation":"(Barot et al. 2017; Kopp et al. 2023)","plainCitation":"(Barot et al. 2017; Kopp et al. 2023)","dontUpdate":true,"noteIndex":0},"citationItems":[{"id":543,"uris":["http://zotero.org/users/3458704/items/V5HR3HZG"],"itemData":{"id":543,"type":"article-journal","abstract":"The study of natural ecosystems and experiments using mixtures of plant species demonstrates that both species and genetic diversity generally promote ecosystem functioning. Therefore, mixing crop varieties is a promising alternative practice to transform modern high-input agriculture that is associated with a drastic reduction of within-field crop genetic diversity and is widely recognized as unsustainable. Here, we review the effects of mixtures of varieties on ecosystem functioning, and their underlying ecological mechanisms, as studied in ecology and agronomy, and outline how this knowledge can help designing more efficient mixtures. We recommend the development of two complementary strategies to optimize variety mixtures by fostering the ecological mechanisms leading to a positive relationship between biodiversity and ecosystem functioning and its stability through time, i.e., sampling and complementarity effects. (1) In the “trait-blind” approach, the design of high-performance mixtures is based on estimations of the mixing abilities of varieties. While this approach is operational because it does not require detailed trait knowledge, it relies on heavy experimental designs to evaluate mixing ability. (2) The trait-based approach is particularly efficient to design mixtures of varieties to provide particular baskets of services but requires building databases of traits for crop varieties and documenting the relations between traits and services. The performance of mixtures requires eventually to be evaluated in real economic, social, and agronomic contexts. We conclude that the need of a multifunctional low-input agriculture strongly increases the attractiveness of mixtures but that new breeding approaches are required to create varieties with higher mixing abilities, to foster complementarity and selection effects through an increase in the variance of relevant traits and to explore new combinations of trait values.","container-title":"Agronomy for Sustainable Development","DOI":"10.1007/s13593-017-0418-x","ISSN":"1774-0746, 1773-0155","issue":"2","language":"en","page":"13","source":"link.springer.com","title":"Designing mixtures of varieties for multifunctional agriculture with the help of ecology. A review","volume":"37","author":[{"family":"Barot","given":"Sébastien"},{"family":"Allard","given":"Vincent"},{"family":"Cantarel","given":"Amélie"},{"family":"Enjalbert","given":"Jérôme"},{"family":"Gauffreteau","given":"Arnaud"},{"family":"Goldringer","given":"Isabelle"},{"family":"Lata","given":"Jean-Christophe"},{"family":"Roux","given":"Xavier Le"},{"family":"Niboyet","given":"Audrey"},{"family":"Porcher","given":"Emanuelle"}],"issued":{"date-parts":[["2017",4,1]]}}},{"id":3585,"uris":["http://zotero.org/users/3458704/items/H7PQ392I"],"itemData":{"id":3585,"type":"article-journal","abstract":"Crop variety mixtures can provide many benefits, including pathogen suppression and increased yield and yield stability. However, these benefits do not necessarily occur in all mixtures, and the benefits of diversity may be compromised by disadvantages due to increased crop heterogeneity. In-field development of mixtures by assembling many combinations of crop genotypes without prior expectation about which genotypes need to be combined to produce well-performing mixtures results in prohibitively large designs. Therefore, effective tools are required to narrow down the number of promising variety mixtures, and to then identify in experiments which of these deliver the highest benefits. Here, we first review current knowledge about the mechanisms underlying effects in ecological diversity experiments and in current agricultural applications. We then discuss some of the principal difficulties arising in the application of this knowledge to develop good variety mixtures. We also discuss non-conventional approaches to solve some of these issues. In particular, we highlight the potential and limitations of trait-based methods to determine good variety mixing partners, and argue that nontraditional traits and trait-derived metrics may be needed for the trait-based approach to deliver its full potential. Specifically, we argue that good mixing partners can be identified using modern genetic and genomic approaches. Alternatively, good mixtures may be obtained by combining varieties that respond differently to environmental variation; such varieties could easily be identified in standard variety testing trials. Preliminary analyses show that niche differences underlying the different environmental responses can indicate functional complementarity and promote mixture yield and yield stability.","container-title":"Journal of Plant Ecology","DOI":"10.1093/jpe/rtad017","ISSN":"1752-993X","issue":"6","journalAbbreviation":"Journal of Plant Ecology","page":"rtad017","source":"Silverchair","title":"Ecological principles to guide the development of crop variety mixtures","volume":"16","author":[{"family":"Kopp","given":"Emanuel B"},{"family":"Niklaus","given":"Pascal A"},{"family":"Wuest","given":"Samuel E"}],"issued":{"date-parts":[["2023",12,1]]}}}],"schema":"https://github.com/citation-style-language/schema/raw/master/csl-citation.json"} </w:instrText>
      </w:r>
      <w:r w:rsidR="002523DB">
        <w:rPr>
          <w:lang w:val="en-GB"/>
        </w:rPr>
        <w:fldChar w:fldCharType="separate"/>
      </w:r>
      <w:r w:rsidR="002523DB" w:rsidRPr="002523DB">
        <w:rPr>
          <w:rFonts w:cs="Times New Roman"/>
          <w:lang w:val="en-GB"/>
        </w:rPr>
        <w:t>Barot et al. 2017; Kopp et al. 2023)</w:t>
      </w:r>
      <w:r w:rsidR="002523DB">
        <w:rPr>
          <w:lang w:val="en-GB"/>
        </w:rPr>
        <w:fldChar w:fldCharType="end"/>
      </w:r>
      <w:r w:rsidR="004906E9">
        <w:rPr>
          <w:lang w:val="en-GB"/>
        </w:rPr>
        <w:t>, may only produce favourable effects for some traits, but for others, more attention should be paid to the average trait value.</w:t>
      </w:r>
    </w:p>
    <w:p w14:paraId="6130621F" w14:textId="39E0443D" w:rsidR="002E720C" w:rsidRDefault="002E720C" w:rsidP="002E720C">
      <w:pPr>
        <w:pStyle w:val="Titre1"/>
        <w:rPr>
          <w:lang w:val="en-GB"/>
        </w:rPr>
      </w:pPr>
      <w:r>
        <w:rPr>
          <w:lang w:val="en-GB"/>
        </w:rPr>
        <w:t>REFERENCES</w:t>
      </w:r>
    </w:p>
    <w:p w14:paraId="1E68E2A8" w14:textId="77777777" w:rsidR="00973A48" w:rsidRPr="00973A48" w:rsidRDefault="002E720C" w:rsidP="00973A48">
      <w:pPr>
        <w:pStyle w:val="Bibliographie"/>
        <w:rPr>
          <w:lang w:val="en-GB"/>
        </w:rPr>
      </w:pPr>
      <w:r>
        <w:rPr>
          <w:lang w:val="en-GB"/>
        </w:rPr>
        <w:fldChar w:fldCharType="begin"/>
      </w:r>
      <w:r w:rsidR="00973A48">
        <w:rPr>
          <w:lang w:val="en-GB"/>
        </w:rPr>
        <w:instrText xml:space="preserve"> ADDIN ZOTERO_BIBL {"uncited":[],"omitted":[],"custom":[]} CSL_BIBLIOGRAPHY </w:instrText>
      </w:r>
      <w:r>
        <w:rPr>
          <w:lang w:val="en-GB"/>
        </w:rPr>
        <w:fldChar w:fldCharType="separate"/>
      </w:r>
      <w:r w:rsidR="00973A48" w:rsidRPr="00973A48">
        <w:rPr>
          <w:lang w:val="en-GB"/>
        </w:rPr>
        <w:t>Adu-Gyamfi P, Mahmood T, Trethowan R (2015) Can wheat varietal mixtures buffer the impacts of water deficit? cpsc 66:757–769. https://doi.org/10.1071/CP14177</w:t>
      </w:r>
    </w:p>
    <w:p w14:paraId="38CC0CF1" w14:textId="77777777" w:rsidR="00973A48" w:rsidRPr="00973A48" w:rsidRDefault="00973A48" w:rsidP="00973A48">
      <w:pPr>
        <w:pStyle w:val="Bibliographie"/>
        <w:rPr>
          <w:lang w:val="en-GB"/>
        </w:rPr>
      </w:pPr>
      <w:r w:rsidRPr="00973A48">
        <w:rPr>
          <w:lang w:val="en-GB"/>
        </w:rPr>
        <w:t>Alsabbagh P, Gay L, Colombo M, et al (2022) Diversity matters in wheat mixtures: A genomic survey of the impact of genetic diversity on the performance of 12 way durum wheat mixtures grown in two contrasted and controlled environments. PLOS ONE 17:e0276223. https://doi.org/10.1371/journal.pone.0276223</w:t>
      </w:r>
    </w:p>
    <w:p w14:paraId="07193F17" w14:textId="77777777" w:rsidR="00973A48" w:rsidRPr="00973A48" w:rsidRDefault="00973A48" w:rsidP="00973A48">
      <w:pPr>
        <w:pStyle w:val="Bibliographie"/>
        <w:rPr>
          <w:lang w:val="en-GB"/>
        </w:rPr>
      </w:pPr>
      <w:r w:rsidRPr="00973A48">
        <w:rPr>
          <w:lang w:val="en-GB"/>
        </w:rPr>
        <w:t>Bacher H, Sharaby Y, Walia H, Peleg Z (2022) Modifying root-to-shoot ratio improves root water influxes in wheat under drought stress. Journal of Experimental Botany 73:1643–1654. https://doi.org/10.1093/jxb/erab500</w:t>
      </w:r>
    </w:p>
    <w:p w14:paraId="6E95F80B" w14:textId="77777777" w:rsidR="00973A48" w:rsidRPr="00973A48" w:rsidRDefault="00973A48" w:rsidP="00973A48">
      <w:pPr>
        <w:pStyle w:val="Bibliographie"/>
        <w:rPr>
          <w:lang w:val="en-GB"/>
        </w:rPr>
      </w:pPr>
      <w:r w:rsidRPr="00973A48">
        <w:rPr>
          <w:lang w:val="en-GB"/>
        </w:rPr>
        <w:t>Bacher H, Zhu F, Gao T, et al (2021) Wild emmer introgression alters root-to-shoot growth dynamics in durum wheat in response to water stress. Plant Physiology 187:1149–1162. https://doi.org/10.1093/plphys/kiab292</w:t>
      </w:r>
    </w:p>
    <w:p w14:paraId="0A59C206" w14:textId="77777777" w:rsidR="00973A48" w:rsidRPr="00973A48" w:rsidRDefault="00973A48" w:rsidP="00973A48">
      <w:pPr>
        <w:pStyle w:val="Bibliographie"/>
        <w:rPr>
          <w:lang w:val="en-GB"/>
        </w:rPr>
      </w:pPr>
      <w:r w:rsidRPr="00973A48">
        <w:rPr>
          <w:lang w:val="en-GB"/>
        </w:rPr>
        <w:t>Bakker LM, Mommer L, van Ruijven J (2018) Can root trait diversity explain complementarity effects in a grassland biodiversity experiment? Journal of Plant Ecology 11:73–84. https://doi.org/10.1093/jpe/rtw111</w:t>
      </w:r>
    </w:p>
    <w:p w14:paraId="307515C1" w14:textId="77777777" w:rsidR="00973A48" w:rsidRPr="00973A48" w:rsidRDefault="00973A48" w:rsidP="00973A48">
      <w:pPr>
        <w:pStyle w:val="Bibliographie"/>
        <w:rPr>
          <w:lang w:val="en-GB"/>
        </w:rPr>
      </w:pPr>
      <w:r w:rsidRPr="00973A48">
        <w:rPr>
          <w:lang w:val="en-GB"/>
        </w:rPr>
        <w:t>Bardgett RD, Mommer L, De Vries FT (2014) Going underground: root traits as drivers of ecosystem processes. Trends in Ecology &amp; Evolution 29:692–699. https://doi.org/10.1016/j.tree.2014.10.006</w:t>
      </w:r>
    </w:p>
    <w:p w14:paraId="16D06216" w14:textId="77777777" w:rsidR="00973A48" w:rsidRPr="00973A48" w:rsidRDefault="00973A48" w:rsidP="00973A48">
      <w:pPr>
        <w:pStyle w:val="Bibliographie"/>
        <w:rPr>
          <w:lang w:val="en-GB"/>
        </w:rPr>
      </w:pPr>
      <w:r w:rsidRPr="00973A48">
        <w:rPr>
          <w:lang w:val="en-GB"/>
        </w:rPr>
        <w:lastRenderedPageBreak/>
        <w:t>Barot S, Allard V, Cantarel A, et al (2017) Designing mixtures of varieties for multifunctional agriculture with the help of ecology. A review. Agronomy for Sustainable Development 37:13. https://doi.org/10.1007/s13593-017-0418-x</w:t>
      </w:r>
    </w:p>
    <w:p w14:paraId="534F98B8" w14:textId="77777777" w:rsidR="00973A48" w:rsidRPr="00973A48" w:rsidRDefault="00973A48" w:rsidP="00973A48">
      <w:pPr>
        <w:pStyle w:val="Bibliographie"/>
        <w:rPr>
          <w:lang w:val="en-GB"/>
        </w:rPr>
      </w:pPr>
      <w:r w:rsidRPr="00973A48">
        <w:rPr>
          <w:lang w:val="en-GB"/>
        </w:rPr>
        <w:t>Bedoussac L, Journet E-P, Hauggaard-Nielsen H, et al (2015) Ecological principles underlying the increase of productivity achieved by cereal-grain legume intercrops in organic farming. A review. Agronomy for Sustainable Development 35:911–935. https://doi.org/10.1007/s13593-014-0277-7</w:t>
      </w:r>
    </w:p>
    <w:p w14:paraId="2FA2A38F" w14:textId="77777777" w:rsidR="00973A48" w:rsidRPr="00973A48" w:rsidRDefault="00973A48" w:rsidP="00973A48">
      <w:pPr>
        <w:pStyle w:val="Bibliographie"/>
        <w:rPr>
          <w:lang w:val="en-GB"/>
        </w:rPr>
      </w:pPr>
      <w:r w:rsidRPr="00973A48">
        <w:rPr>
          <w:lang w:val="en-GB"/>
        </w:rPr>
        <w:t>Bertholdsson N-O (2005) Early vigour and allelopathy – two useful traits for enhanced barley and wheat competitiveness against weeds. Weed Research 45:94–102. https://doi.org/10.1111/j.1365-3180.2004.00442.x</w:t>
      </w:r>
    </w:p>
    <w:p w14:paraId="0D698130" w14:textId="77777777" w:rsidR="00973A48" w:rsidRPr="00973A48" w:rsidRDefault="00973A48" w:rsidP="00973A48">
      <w:pPr>
        <w:pStyle w:val="Bibliographie"/>
        <w:rPr>
          <w:lang w:val="en-GB"/>
        </w:rPr>
      </w:pPr>
      <w:r w:rsidRPr="00973A48">
        <w:rPr>
          <w:lang w:val="en-GB"/>
        </w:rPr>
        <w:t>Bertness MD, Callaway R (1994) Positive interactions in communities. Trends in Ecology &amp; Evolution 9:191–193. https://doi.org/10.1016/0169-5347(94)90088-4</w:t>
      </w:r>
    </w:p>
    <w:p w14:paraId="238DD8EB" w14:textId="77777777" w:rsidR="00973A48" w:rsidRPr="00973A48" w:rsidRDefault="00973A48" w:rsidP="00973A48">
      <w:pPr>
        <w:pStyle w:val="Bibliographie"/>
        <w:rPr>
          <w:lang w:val="en-GB"/>
        </w:rPr>
      </w:pPr>
      <w:r w:rsidRPr="00973A48">
        <w:rPr>
          <w:lang w:val="en-GB"/>
        </w:rPr>
        <w:t>Bloom AJ, Chapin III FS, Mooney HA (1985) Resource limitation in plants-an economic analogy. Annual review of Ecology and Systematics 16:363–392</w:t>
      </w:r>
    </w:p>
    <w:p w14:paraId="13C777FB" w14:textId="77777777" w:rsidR="00973A48" w:rsidRPr="00973A48" w:rsidRDefault="00973A48" w:rsidP="00973A48">
      <w:pPr>
        <w:pStyle w:val="Bibliographie"/>
        <w:rPr>
          <w:lang w:val="en-GB"/>
        </w:rPr>
      </w:pPr>
      <w:r w:rsidRPr="00973A48">
        <w:rPr>
          <w:lang w:val="en-GB"/>
        </w:rPr>
        <w:t>Borg J, Kiær LP, Lecarpentier C, et al (2018) Unfolding the potential of wheat cultivar mixtures: A meta-analysis perspective and identification of knowledge gaps. Field Crops Research 221:298–313. https://doi.org/10.1016/j.fcr.2017.09.006</w:t>
      </w:r>
    </w:p>
    <w:p w14:paraId="66528C08" w14:textId="77777777" w:rsidR="00973A48" w:rsidRPr="00973A48" w:rsidRDefault="00973A48" w:rsidP="00973A48">
      <w:pPr>
        <w:pStyle w:val="Bibliographie"/>
        <w:rPr>
          <w:lang w:val="en-GB"/>
        </w:rPr>
      </w:pPr>
      <w:r w:rsidRPr="00973A48">
        <w:rPr>
          <w:lang w:val="en-GB"/>
        </w:rPr>
        <w:t>Burnham KP, Anderson DR (2002) Model Selection and Multimodel Inference: A Practical Information-Theoretic Approach, 2nd edn. Springer-Verlag, New York</w:t>
      </w:r>
    </w:p>
    <w:p w14:paraId="07D3036C" w14:textId="77777777" w:rsidR="00973A48" w:rsidRPr="00973A48" w:rsidRDefault="00973A48" w:rsidP="00973A48">
      <w:pPr>
        <w:pStyle w:val="Bibliographie"/>
        <w:rPr>
          <w:lang w:val="en-GB"/>
        </w:rPr>
      </w:pPr>
      <w:r w:rsidRPr="00973A48">
        <w:rPr>
          <w:lang w:val="en-GB"/>
        </w:rPr>
        <w:t>Burns JH, Strauss SY (2012) Effects of competition on phylogenetic signal and phenotypic plasticity in plant functional traits. Ecology 93:S126–S137. https://doi.org/10.1890/11-0401.1</w:t>
      </w:r>
    </w:p>
    <w:p w14:paraId="45370B05" w14:textId="77777777" w:rsidR="00973A48" w:rsidRPr="00973A48" w:rsidRDefault="00973A48" w:rsidP="00973A48">
      <w:pPr>
        <w:pStyle w:val="Bibliographie"/>
        <w:rPr>
          <w:lang w:val="en-GB"/>
        </w:rPr>
      </w:pPr>
      <w:r w:rsidRPr="00973A48">
        <w:rPr>
          <w:lang w:val="en-GB"/>
        </w:rPr>
        <w:t>Cadotte MW (2017) Functional traits explain ecosystem function through opposing mechanisms. Ecology Letters 20:989–996. https://doi.org/10.1111/ele.12796</w:t>
      </w:r>
    </w:p>
    <w:p w14:paraId="6BAE8EEA" w14:textId="77777777" w:rsidR="00973A48" w:rsidRPr="00973A48" w:rsidRDefault="00973A48" w:rsidP="00973A48">
      <w:pPr>
        <w:pStyle w:val="Bibliographie"/>
        <w:rPr>
          <w:lang w:val="en-GB"/>
        </w:rPr>
      </w:pPr>
      <w:r w:rsidRPr="00973A48">
        <w:rPr>
          <w:lang w:val="en-GB"/>
        </w:rPr>
        <w:t>Callaway RM, Pennings SC, Richards CL (2003) Phenotypic plasticity and interactions among plants. Ecology 84:1115–1128. https://doi.org/10.1890/0012-9658(2003)084[1115:PPAIAP]2.0.CO;2</w:t>
      </w:r>
    </w:p>
    <w:p w14:paraId="22AD8784" w14:textId="77777777" w:rsidR="00973A48" w:rsidRPr="00973A48" w:rsidRDefault="00973A48" w:rsidP="00973A48">
      <w:pPr>
        <w:pStyle w:val="Bibliographie"/>
        <w:rPr>
          <w:lang w:val="en-GB"/>
        </w:rPr>
      </w:pPr>
      <w:r w:rsidRPr="00973A48">
        <w:rPr>
          <w:lang w:val="en-GB"/>
        </w:rPr>
        <w:lastRenderedPageBreak/>
        <w:t>de Wit CT, van den Bergh JP (1965) Competition between herbage plants. Journal of Agricultural Science 13:212–221</w:t>
      </w:r>
    </w:p>
    <w:p w14:paraId="7634AAFE" w14:textId="77777777" w:rsidR="00973A48" w:rsidRPr="00973A48" w:rsidRDefault="00973A48" w:rsidP="00973A48">
      <w:pPr>
        <w:pStyle w:val="Bibliographie"/>
        <w:rPr>
          <w:lang w:val="en-GB"/>
        </w:rPr>
      </w:pPr>
      <w:r w:rsidRPr="00973A48">
        <w:rPr>
          <w:lang w:val="en-GB"/>
        </w:rPr>
        <w:t>Denison RF, Kiers ET, West SA (2003) Darwinian Agriculture: when can humans find solutions beyond the reach of natural selection? The Quarterly Review of Biology 78:145–168. https://doi.org/10.1086/374951</w:t>
      </w:r>
    </w:p>
    <w:p w14:paraId="5D90BC85" w14:textId="77777777" w:rsidR="00973A48" w:rsidRPr="00973A48" w:rsidRDefault="00973A48" w:rsidP="00973A48">
      <w:pPr>
        <w:pStyle w:val="Bibliographie"/>
        <w:rPr>
          <w:lang w:val="en-GB"/>
        </w:rPr>
      </w:pPr>
      <w:r w:rsidRPr="00973A48">
        <w:rPr>
          <w:lang w:val="en-GB"/>
        </w:rPr>
        <w:t>Donald CM (1968) The breeding of crop ideotypes. Euphytica 17:385–403. https://doi.org/10.1007/BF00056241</w:t>
      </w:r>
    </w:p>
    <w:p w14:paraId="149D2A0A" w14:textId="77777777" w:rsidR="00973A48" w:rsidRPr="00973A48" w:rsidRDefault="00973A48" w:rsidP="00973A48">
      <w:pPr>
        <w:pStyle w:val="Bibliographie"/>
        <w:rPr>
          <w:lang w:val="en-GB"/>
        </w:rPr>
      </w:pPr>
      <w:r w:rsidRPr="00973A48">
        <w:rPr>
          <w:lang w:val="en-GB"/>
        </w:rPr>
        <w:t>Ecarnot M, Compan F, Roumet P (2013) Assessing leaf nitrogen content and leaf mass per unit area of wheat in the field throughout plant cycle with a portable spectrometer. Field Crops Research 140:44–50. https://doi.org/10.1016/j.fcr.2012.10.013</w:t>
      </w:r>
    </w:p>
    <w:p w14:paraId="6C626E70" w14:textId="77777777" w:rsidR="00973A48" w:rsidRPr="00973A48" w:rsidRDefault="00973A48" w:rsidP="00973A48">
      <w:pPr>
        <w:pStyle w:val="Bibliographie"/>
        <w:rPr>
          <w:lang w:val="en-GB"/>
        </w:rPr>
      </w:pPr>
      <w:r w:rsidRPr="00973A48">
        <w:rPr>
          <w:lang w:val="en-GB"/>
        </w:rPr>
        <w:t>Fargione J, Tilman D, Dybzinski R, et al (2007) From selection to complementarity: shifts in the causes of biodiversity–productivity relationships in a long-term biodiversity experiment. Proceedings of the Royal Society B: Biological Sciences 274:871–876. https://doi.org/10.1098/rspb.2006.0351</w:t>
      </w:r>
    </w:p>
    <w:p w14:paraId="1733B05B" w14:textId="77777777" w:rsidR="00973A48" w:rsidRPr="00973A48" w:rsidRDefault="00973A48" w:rsidP="00973A48">
      <w:pPr>
        <w:pStyle w:val="Bibliographie"/>
        <w:rPr>
          <w:lang w:val="en-GB"/>
        </w:rPr>
      </w:pPr>
      <w:r w:rsidRPr="00973A48">
        <w:rPr>
          <w:lang w:val="en-GB"/>
        </w:rPr>
        <w:t>Finckh MR, Gacek ES, Goyeau H, et al (2000) Cereal variety and species mixtures in practice, with emphasis on disease resistance. Agronomie 20:813–837. https://doi.org/10.1051/agro:2000177</w:t>
      </w:r>
    </w:p>
    <w:p w14:paraId="35015BAA" w14:textId="77777777" w:rsidR="00973A48" w:rsidRPr="00973A48" w:rsidRDefault="00973A48" w:rsidP="00973A48">
      <w:pPr>
        <w:pStyle w:val="Bibliographie"/>
        <w:rPr>
          <w:lang w:val="en-GB"/>
        </w:rPr>
      </w:pPr>
      <w:r w:rsidRPr="00973A48">
        <w:rPr>
          <w:lang w:val="en-GB"/>
        </w:rPr>
        <w:t>Finckh MR, Mundt CC (1992) Stripe rust, yield, and plant competition in wheat cultivar mixtures. Phytopathology 82:905–913</w:t>
      </w:r>
    </w:p>
    <w:p w14:paraId="102662FA" w14:textId="77777777" w:rsidR="00973A48" w:rsidRPr="00973A48" w:rsidRDefault="00973A48" w:rsidP="00973A48">
      <w:pPr>
        <w:pStyle w:val="Bibliographie"/>
        <w:rPr>
          <w:lang w:val="en-GB"/>
        </w:rPr>
      </w:pPr>
      <w:r w:rsidRPr="00973A48">
        <w:rPr>
          <w:lang w:val="en-GB"/>
        </w:rPr>
        <w:t>Finckh MR, Wolfe MS (2006) Diversification strategies. In: Cooke BM, Jones DG, Kaye B (eds) The Epidemiology of Plant Diseases. Springer Netherlands, Dordrecht, pp 269–307</w:t>
      </w:r>
    </w:p>
    <w:p w14:paraId="2BAFB89C" w14:textId="77777777" w:rsidR="00973A48" w:rsidRPr="00973A48" w:rsidRDefault="00973A48" w:rsidP="00973A48">
      <w:pPr>
        <w:pStyle w:val="Bibliographie"/>
        <w:rPr>
          <w:lang w:val="en-GB"/>
        </w:rPr>
      </w:pPr>
      <w:r w:rsidRPr="00973A48">
        <w:rPr>
          <w:lang w:val="en-GB"/>
        </w:rPr>
        <w:t>Fort F, Cruz P, Jouany C (2014) Hierarchy of root functional trait values and plasticity drive early-stage competition for water and phosphorus among grasses. Functional Ecology 28:1030–1040. https://doi.org/10.1111/1365-2435.12217</w:t>
      </w:r>
    </w:p>
    <w:p w14:paraId="0F49FD76" w14:textId="77777777" w:rsidR="00973A48" w:rsidRPr="00973A48" w:rsidRDefault="00973A48" w:rsidP="00973A48">
      <w:pPr>
        <w:pStyle w:val="Bibliographie"/>
        <w:rPr>
          <w:lang w:val="en-GB"/>
        </w:rPr>
      </w:pPr>
      <w:r w:rsidRPr="00973A48">
        <w:rPr>
          <w:lang w:val="en-GB"/>
        </w:rPr>
        <w:t>Garnier E, Cortez J, Billès G, et al (2004) Plant functional markers capture ecosystem properties during secondary succession. Ecology 85:2630–2637. https://doi.org/10.1890/03-0799</w:t>
      </w:r>
    </w:p>
    <w:p w14:paraId="248D419B" w14:textId="77777777" w:rsidR="00973A48" w:rsidRPr="00973A48" w:rsidRDefault="00973A48" w:rsidP="00973A48">
      <w:pPr>
        <w:pStyle w:val="Bibliographie"/>
        <w:rPr>
          <w:lang w:val="en-GB"/>
        </w:rPr>
      </w:pPr>
      <w:r w:rsidRPr="00973A48">
        <w:rPr>
          <w:lang w:val="en-GB"/>
        </w:rPr>
        <w:lastRenderedPageBreak/>
        <w:t>Garnier E, Navas M-L, Grigulis K (2015) Plant functional diversity: organism traits, community structure, and ecosystem properties. Oxford University Press, Oxford, New York</w:t>
      </w:r>
    </w:p>
    <w:p w14:paraId="5A1A9174" w14:textId="77777777" w:rsidR="00973A48" w:rsidRPr="00973A48" w:rsidRDefault="00973A48" w:rsidP="00973A48">
      <w:pPr>
        <w:pStyle w:val="Bibliographie"/>
        <w:rPr>
          <w:lang w:val="en-GB"/>
        </w:rPr>
      </w:pPr>
      <w:r w:rsidRPr="00973A48">
        <w:rPr>
          <w:lang w:val="en-GB"/>
        </w:rPr>
        <w:t>Hajjar R, Jarvis DI, Gemmill-Herren B (2008) The utility of crop genetic diversity in maintaining ecosystem services. Agriculture, Ecosystems &amp; Environment 123:261–270. https://doi.org/10.1016/j.agee.2007.08.003</w:t>
      </w:r>
    </w:p>
    <w:p w14:paraId="484AE72E" w14:textId="77777777" w:rsidR="00973A48" w:rsidRPr="00973A48" w:rsidRDefault="00973A48" w:rsidP="00973A48">
      <w:pPr>
        <w:pStyle w:val="Bibliographie"/>
        <w:rPr>
          <w:lang w:val="en-GB"/>
        </w:rPr>
      </w:pPr>
      <w:r w:rsidRPr="00973A48">
        <w:rPr>
          <w:lang w:val="en-GB"/>
        </w:rPr>
        <w:t>Hector A, Bagchi R (2007) Biodiversity and ecosystem multifunctionality. Nature 448:188–190. https://doi.org/10.1038/nature05947</w:t>
      </w:r>
    </w:p>
    <w:p w14:paraId="7C93B9F5" w14:textId="77777777" w:rsidR="00973A48" w:rsidRPr="00973A48" w:rsidRDefault="00973A48" w:rsidP="00973A48">
      <w:pPr>
        <w:pStyle w:val="Bibliographie"/>
        <w:rPr>
          <w:lang w:val="en-GB"/>
        </w:rPr>
      </w:pPr>
      <w:r w:rsidRPr="00973A48">
        <w:rPr>
          <w:lang w:val="en-GB"/>
        </w:rPr>
        <w:t>Hector A, Schmid B, Beierkuhnlein C, et al (1999) Plant diversity and productivity experiments in european grasslands. Science 286:1123–1127. https://doi.org/10.1126/science.286.5442.1123</w:t>
      </w:r>
    </w:p>
    <w:p w14:paraId="4A51DB92" w14:textId="77777777" w:rsidR="00973A48" w:rsidRPr="00973A48" w:rsidRDefault="00973A48" w:rsidP="00973A48">
      <w:pPr>
        <w:pStyle w:val="Bibliographie"/>
        <w:rPr>
          <w:lang w:val="en-GB"/>
        </w:rPr>
      </w:pPr>
      <w:r w:rsidRPr="00973A48">
        <w:rPr>
          <w:lang w:val="en-GB"/>
        </w:rPr>
        <w:t>Hendriks P-W, Gurusinghe S, Ryan PR, et al (2022) Competitiveness of early vigour wheat (Triticum aestivum L.) genotypes is established at early growth stages. Agronomy 12:377. https://doi.org/10.3390/agronomy12020377</w:t>
      </w:r>
    </w:p>
    <w:p w14:paraId="41615BB6" w14:textId="77777777" w:rsidR="00973A48" w:rsidRPr="00973A48" w:rsidRDefault="00973A48" w:rsidP="00973A48">
      <w:pPr>
        <w:pStyle w:val="Bibliographie"/>
        <w:rPr>
          <w:lang w:val="en-GB"/>
        </w:rPr>
      </w:pPr>
      <w:r w:rsidRPr="00973A48">
        <w:rPr>
          <w:lang w:val="en-GB"/>
        </w:rPr>
        <w:t>Homulle Z, George TS, Karley AJ (2022) Root traits with team benefits: understanding belowground interactions in intercropping systems. Plant Soil 471:1–26. https://doi.org/10.1007/s11104-021-05165-8</w:t>
      </w:r>
    </w:p>
    <w:p w14:paraId="4F082FA1" w14:textId="77777777" w:rsidR="00973A48" w:rsidRPr="00973A48" w:rsidRDefault="00973A48" w:rsidP="00973A48">
      <w:pPr>
        <w:pStyle w:val="Bibliographie"/>
        <w:rPr>
          <w:lang w:val="en-GB"/>
        </w:rPr>
      </w:pPr>
      <w:r w:rsidRPr="00973A48">
        <w:rPr>
          <w:lang w:val="en-GB"/>
        </w:rPr>
        <w:t>Hooper DU, Chapin FS, Ewel JJ, et al (2005) Effects of biodiversity on ecosystem functioning: A consensus of current knowledge. Ecological Monographs 75:3–35. https://doi.org/10.1890/04-0922</w:t>
      </w:r>
    </w:p>
    <w:p w14:paraId="08181D84" w14:textId="77777777" w:rsidR="00973A48" w:rsidRPr="00973A48" w:rsidRDefault="00973A48" w:rsidP="00973A48">
      <w:pPr>
        <w:pStyle w:val="Bibliographie"/>
        <w:rPr>
          <w:lang w:val="en-GB"/>
        </w:rPr>
      </w:pPr>
      <w:r w:rsidRPr="00973A48">
        <w:rPr>
          <w:lang w:val="en-GB"/>
        </w:rPr>
        <w:t>Huss CP, Holmes KD, Blubaugh CK (2022) Benefits and risks of intercropping for crop resilience and pest management. Journal of Economic Entomology 115:1350–1362. https://doi.org/10.1093/jee/toac045</w:t>
      </w:r>
    </w:p>
    <w:p w14:paraId="20310541" w14:textId="77777777" w:rsidR="00973A48" w:rsidRPr="00973A48" w:rsidRDefault="00973A48" w:rsidP="00973A48">
      <w:pPr>
        <w:pStyle w:val="Bibliographie"/>
        <w:rPr>
          <w:lang w:val="en-GB"/>
        </w:rPr>
      </w:pPr>
      <w:r w:rsidRPr="00973A48">
        <w:rPr>
          <w:lang w:val="en-GB"/>
        </w:rPr>
        <w:t>Kiær LP, Skovgaard IM, Østergård H (2009) Grain yield increase in cereal variety mixtures: A meta-analysis of field trials. Field Crops Research 114:361–373. https://doi.org/10.1016/j.fcr.2009.09.006</w:t>
      </w:r>
    </w:p>
    <w:p w14:paraId="13A36037" w14:textId="77777777" w:rsidR="00973A48" w:rsidRPr="00973A48" w:rsidRDefault="00973A48" w:rsidP="00973A48">
      <w:pPr>
        <w:pStyle w:val="Bibliographie"/>
        <w:rPr>
          <w:lang w:val="en-GB"/>
        </w:rPr>
      </w:pPr>
      <w:r w:rsidRPr="00973A48">
        <w:rPr>
          <w:lang w:val="en-GB"/>
        </w:rPr>
        <w:t>Kong X, Zhao G (2023) Increasing yield through wheat cultivar mixture that optimizes functional traits within the canopy. European Journal of Agronomy 151:126977. https://doi.org/10.1016/j.eja.2023.126977</w:t>
      </w:r>
    </w:p>
    <w:p w14:paraId="7DAECA09" w14:textId="77777777" w:rsidR="00973A48" w:rsidRPr="00973A48" w:rsidRDefault="00973A48" w:rsidP="00973A48">
      <w:pPr>
        <w:pStyle w:val="Bibliographie"/>
        <w:rPr>
          <w:lang w:val="en-GB"/>
        </w:rPr>
      </w:pPr>
      <w:r w:rsidRPr="00973A48">
        <w:rPr>
          <w:lang w:val="en-GB"/>
        </w:rPr>
        <w:lastRenderedPageBreak/>
        <w:t>Kopp EB, Niklaus PA, Wuest SE (2023) Ecological principles to guide the development of crop variety mixtures. Journal of Plant Ecology 16:rtad017. https://doi.org/10.1093/jpe/rtad017</w:t>
      </w:r>
    </w:p>
    <w:p w14:paraId="3589B3FB" w14:textId="77777777" w:rsidR="00973A48" w:rsidRPr="00973A48" w:rsidRDefault="00973A48" w:rsidP="00973A48">
      <w:pPr>
        <w:pStyle w:val="Bibliographie"/>
        <w:rPr>
          <w:lang w:val="en-GB"/>
        </w:rPr>
      </w:pPr>
      <w:r w:rsidRPr="00973A48">
        <w:rPr>
          <w:lang w:val="en-GB"/>
        </w:rPr>
        <w:t>Kunstler G, Lavergne S, Courbaud B, et al (2012) Competitive interactions between forest trees are driven by species’ trait hierarchy, not phylogenetic or functional similarity: implications for forest community assembly. Ecology Letters 15:831–840. https://doi.org/10.1111/j.1461-0248.2012.01803.x</w:t>
      </w:r>
    </w:p>
    <w:p w14:paraId="7ECA6FA2" w14:textId="77777777" w:rsidR="00973A48" w:rsidRPr="00973A48" w:rsidRDefault="00973A48" w:rsidP="00973A48">
      <w:pPr>
        <w:pStyle w:val="Bibliographie"/>
        <w:rPr>
          <w:lang w:val="en-GB"/>
        </w:rPr>
      </w:pPr>
      <w:r w:rsidRPr="00973A48">
        <w:rPr>
          <w:lang w:val="en-GB"/>
        </w:rPr>
        <w:t>Lemerle D, Verbeek B, Cousens R d., Coombes NE (1996) The potential for selecting wheat varieties strongly competitive against weeds. Weed Research 36:505–513. https://doi.org/10.1111/j.1365-3180.1996.tb01679.x</w:t>
      </w:r>
    </w:p>
    <w:p w14:paraId="372996AF" w14:textId="77777777" w:rsidR="00973A48" w:rsidRPr="00973A48" w:rsidRDefault="00973A48" w:rsidP="00973A48">
      <w:pPr>
        <w:pStyle w:val="Bibliographie"/>
        <w:rPr>
          <w:lang w:val="en-GB"/>
        </w:rPr>
      </w:pPr>
      <w:r w:rsidRPr="00973A48">
        <w:rPr>
          <w:lang w:val="en-GB"/>
        </w:rPr>
        <w:t>Lemken D, Spiller A, von Meyer-Höfer M (2017) The case of legume-cereal crop mixtures in modern agriculture and the transtheoretical model of gradual adoption. Ecological Economics 137:20–28. https://doi.org/10.1016/j.ecolecon.2017.02.021</w:t>
      </w:r>
    </w:p>
    <w:p w14:paraId="518682BA" w14:textId="77777777" w:rsidR="00973A48" w:rsidRPr="00973A48" w:rsidRDefault="00973A48" w:rsidP="00973A48">
      <w:pPr>
        <w:pStyle w:val="Bibliographie"/>
        <w:rPr>
          <w:lang w:val="en-GB"/>
        </w:rPr>
      </w:pPr>
      <w:r w:rsidRPr="00973A48">
        <w:rPr>
          <w:lang w:val="en-GB"/>
        </w:rPr>
        <w:t>Li X-F, Wang C-B, Zhang W-P, et al (2018) The role of complementarity and selection effects in P acquisition of intercropping systems. Plant Soil 422:479–493. https://doi.org/10.1007/s11104-017-3487-3</w:t>
      </w:r>
    </w:p>
    <w:p w14:paraId="3051FA87" w14:textId="77777777" w:rsidR="00973A48" w:rsidRPr="00973A48" w:rsidRDefault="00973A48" w:rsidP="00973A48">
      <w:pPr>
        <w:pStyle w:val="Bibliographie"/>
        <w:rPr>
          <w:lang w:val="en-GB"/>
        </w:rPr>
      </w:pPr>
      <w:r w:rsidRPr="00973A48">
        <w:rPr>
          <w:lang w:val="en-GB"/>
        </w:rPr>
        <w:t>Loreau M, Hector A (2001) Partitioning selection and complementarity in biodiversity experiments. Nature 412:72–76. https://doi.org/10.1038/35083573</w:t>
      </w:r>
    </w:p>
    <w:p w14:paraId="5404E888" w14:textId="77777777" w:rsidR="00973A48" w:rsidRPr="00973A48" w:rsidRDefault="00973A48" w:rsidP="00973A48">
      <w:pPr>
        <w:pStyle w:val="Bibliographie"/>
        <w:rPr>
          <w:lang w:val="en-GB"/>
        </w:rPr>
      </w:pPr>
      <w:r w:rsidRPr="00973A48">
        <w:rPr>
          <w:lang w:val="en-GB"/>
        </w:rPr>
        <w:t>Maestre FT, Callaway RM, Valladares F, Lortie CJ (2009) Refining the stress-gradient hypothesis for competition and facilitation in plant communities. Journal of Ecology 97:199–205. https://doi.org/10.1111/j.1365-2745.2008.01476.x</w:t>
      </w:r>
    </w:p>
    <w:p w14:paraId="5B597AED" w14:textId="77777777" w:rsidR="00973A48" w:rsidRPr="00973A48" w:rsidRDefault="00973A48" w:rsidP="00973A48">
      <w:pPr>
        <w:pStyle w:val="Bibliographie"/>
        <w:rPr>
          <w:lang w:val="en-GB"/>
        </w:rPr>
      </w:pPr>
      <w:r w:rsidRPr="00973A48">
        <w:rPr>
          <w:lang w:val="en-GB"/>
        </w:rPr>
        <w:t>McGill BJ, Enquist BJ, Weiher E, Westoby M (2006) Rebuilding community ecology from functional traits. Trends Ecol Evol 21:178–185. https://doi.org/10.1016/j.tree.2006.02.002</w:t>
      </w:r>
    </w:p>
    <w:p w14:paraId="12CDC7EB" w14:textId="77777777" w:rsidR="00973A48" w:rsidRPr="00973A48" w:rsidRDefault="00973A48" w:rsidP="00973A48">
      <w:pPr>
        <w:pStyle w:val="Bibliographie"/>
        <w:rPr>
          <w:lang w:val="en-GB"/>
        </w:rPr>
      </w:pPr>
      <w:r w:rsidRPr="00973A48">
        <w:rPr>
          <w:lang w:val="en-GB"/>
        </w:rPr>
        <w:t>Montazeaud G, Violle C, Fréville H, et al (2018) Crop mixtures: does niche complementarity hold for belowground resources? An experimental test using rice genotypic pairs. Plant Soil 424:187–202. https://doi.org/10.1007/s11104-017-3496-2</w:t>
      </w:r>
    </w:p>
    <w:p w14:paraId="7B7B3279" w14:textId="77777777" w:rsidR="00973A48" w:rsidRPr="00973A48" w:rsidRDefault="00973A48" w:rsidP="00973A48">
      <w:pPr>
        <w:pStyle w:val="Bibliographie"/>
        <w:rPr>
          <w:lang w:val="en-GB"/>
        </w:rPr>
      </w:pPr>
      <w:r w:rsidRPr="00973A48">
        <w:rPr>
          <w:lang w:val="en-GB"/>
        </w:rPr>
        <w:lastRenderedPageBreak/>
        <w:t>Montazeaud G, Violle C, Roumet P, et al (2020) Multifaceted functional diversity for multifaceted crop yield: Towards ecological assembly rules for varietal mixtures. Journal of Applied Ecology 57:2285–2295. https://doi.org/10.1111/1365-2664.13735</w:t>
      </w:r>
    </w:p>
    <w:p w14:paraId="404C3D53" w14:textId="77777777" w:rsidR="00973A48" w:rsidRPr="00973A48" w:rsidRDefault="00973A48" w:rsidP="00973A48">
      <w:pPr>
        <w:pStyle w:val="Bibliographie"/>
        <w:rPr>
          <w:lang w:val="en-GB"/>
        </w:rPr>
      </w:pPr>
      <w:r w:rsidRPr="00973A48">
        <w:rPr>
          <w:lang w:val="en-GB"/>
        </w:rPr>
        <w:t>Mueller KE, Tilman D, Fornara DA, Hobbie SE (2013) Root depth distribution and the diversity–productivity relationship in a long-term grassland experiment. Ecology 94:787–793. https://doi.org/10.1890/12-1399.1</w:t>
      </w:r>
    </w:p>
    <w:p w14:paraId="47D96C3F" w14:textId="77777777" w:rsidR="00973A48" w:rsidRPr="00973A48" w:rsidRDefault="00973A48" w:rsidP="00973A48">
      <w:pPr>
        <w:pStyle w:val="Bibliographie"/>
        <w:rPr>
          <w:lang w:val="en-GB"/>
        </w:rPr>
      </w:pPr>
      <w:r w:rsidRPr="00973A48">
        <w:rPr>
          <w:lang w:val="en-GB"/>
        </w:rPr>
        <w:t>Mundt CC, Brophy LS, Schmitt MS (1995) Disease severity and yield of pure-line wheat cultivars and mixtures in the presence of eyespot, yellow rust, and their combination. Plant Pathology 44:173–182. https://doi.org/10.1111/j.1365-3059.1995.tb02726.x</w:t>
      </w:r>
    </w:p>
    <w:p w14:paraId="7B1A9795" w14:textId="77777777" w:rsidR="00973A48" w:rsidRPr="00973A48" w:rsidRDefault="00973A48" w:rsidP="00973A48">
      <w:pPr>
        <w:pStyle w:val="Bibliographie"/>
        <w:rPr>
          <w:lang w:val="en-GB"/>
        </w:rPr>
      </w:pPr>
      <w:r w:rsidRPr="00973A48">
        <w:rPr>
          <w:lang w:val="en-GB"/>
        </w:rPr>
        <w:t>Pélissier R, Ballini E, Temple C, et al (2023) The genetic identity of neighboring plants in intraspecific mixtures modulates disease susceptibility of both wheat and rice. PLOS Biology 21:e3002287. https://doi.org/10.1371/journal.pbio.3002287</w:t>
      </w:r>
    </w:p>
    <w:p w14:paraId="46362225" w14:textId="77777777" w:rsidR="00973A48" w:rsidRPr="00973A48" w:rsidRDefault="00973A48" w:rsidP="00973A48">
      <w:pPr>
        <w:pStyle w:val="Bibliographie"/>
        <w:rPr>
          <w:lang w:val="en-GB"/>
        </w:rPr>
      </w:pPr>
      <w:r w:rsidRPr="00973A48">
        <w:rPr>
          <w:lang w:val="en-GB"/>
        </w:rPr>
        <w:t>Pélissier R, Buendia L, Brousse A, et al (2021) Plant neighbour-modulated susceptibility to pathogens in intraspecific mixtures. Journal of Experimental Botany 72:6570–6580. https://doi.org/10.1093/jxb/erab277</w:t>
      </w:r>
    </w:p>
    <w:p w14:paraId="25C8B864" w14:textId="77777777" w:rsidR="00973A48" w:rsidRPr="00973A48" w:rsidRDefault="00973A48" w:rsidP="00973A48">
      <w:pPr>
        <w:pStyle w:val="Bibliographie"/>
        <w:rPr>
          <w:lang w:val="en-GB"/>
        </w:rPr>
      </w:pPr>
      <w:r w:rsidRPr="00973A48">
        <w:rPr>
          <w:lang w:val="en-GB"/>
        </w:rPr>
        <w:t>R Core Team (2019) R: a language and environment for statistical computing. R Foundation for Statistical Computing</w:t>
      </w:r>
    </w:p>
    <w:p w14:paraId="20568ABA" w14:textId="77777777" w:rsidR="00973A48" w:rsidRPr="00973A48" w:rsidRDefault="00973A48" w:rsidP="00973A48">
      <w:pPr>
        <w:pStyle w:val="Bibliographie"/>
        <w:rPr>
          <w:lang w:val="en-GB"/>
        </w:rPr>
      </w:pPr>
      <w:r w:rsidRPr="00973A48">
        <w:rPr>
          <w:lang w:val="en-GB"/>
        </w:rPr>
        <w:t>Ravenek JM, Mommer L, Visser EJW, et al (2016) Linking root traits and competitive success in grassland species. Plant Soil 407:39–53. https://doi.org/10.1007/s11104-016-2843-z</w:t>
      </w:r>
    </w:p>
    <w:p w14:paraId="3314D677" w14:textId="77777777" w:rsidR="00973A48" w:rsidRPr="00973A48" w:rsidRDefault="00973A48" w:rsidP="00973A48">
      <w:pPr>
        <w:pStyle w:val="Bibliographie"/>
        <w:rPr>
          <w:lang w:val="en-GB"/>
        </w:rPr>
      </w:pPr>
      <w:r w:rsidRPr="00973A48">
        <w:rPr>
          <w:lang w:val="en-GB"/>
        </w:rPr>
        <w:t>Reiss ER, Drinkwater LE (2018) Cultivar mixtures: A meta-analysis of the effect of intraspecific diversity on crop yield. Ecological Applications 28:62–77. https://doi.org/10.1002/eap.1629</w:t>
      </w:r>
    </w:p>
    <w:p w14:paraId="4174655A" w14:textId="77777777" w:rsidR="00973A48" w:rsidRPr="00973A48" w:rsidRDefault="00973A48" w:rsidP="00973A48">
      <w:pPr>
        <w:pStyle w:val="Bibliographie"/>
        <w:rPr>
          <w:lang w:val="en-GB"/>
        </w:rPr>
      </w:pPr>
      <w:r w:rsidRPr="00973A48">
        <w:rPr>
          <w:lang w:val="en-GB"/>
        </w:rPr>
        <w:t>Roscher C, Thein S, Schmid B, Scherer-Lorenzen M (2008) Complementary nitrogen use among potentially dominant species in a biodiversity experiment varies between two years. Journal of Ecology 96:477–488. https://doi.org/10.1111/j.1365-2745.2008.01353.x</w:t>
      </w:r>
    </w:p>
    <w:p w14:paraId="29610A88" w14:textId="77777777" w:rsidR="00973A48" w:rsidRPr="00973A48" w:rsidRDefault="00973A48" w:rsidP="00973A48">
      <w:pPr>
        <w:pStyle w:val="Bibliographie"/>
        <w:rPr>
          <w:lang w:val="en-GB"/>
        </w:rPr>
      </w:pPr>
      <w:r w:rsidRPr="00973A48">
        <w:rPr>
          <w:lang w:val="en-GB"/>
        </w:rPr>
        <w:lastRenderedPageBreak/>
        <w:t>Schiffers K, Tielbörger K, Tietjen B, Jeltsch F (2011) Root plasticity buffers competition among plants: theory meets experimental data. Ecology 92:610–620. https://doi.org/10.1890/10-1086.1</w:t>
      </w:r>
    </w:p>
    <w:p w14:paraId="0ADDDF46" w14:textId="77777777" w:rsidR="00973A48" w:rsidRPr="00973A48" w:rsidRDefault="00973A48" w:rsidP="00973A48">
      <w:pPr>
        <w:pStyle w:val="Bibliographie"/>
        <w:rPr>
          <w:lang w:val="en-GB"/>
        </w:rPr>
      </w:pPr>
      <w:r w:rsidRPr="00973A48">
        <w:rPr>
          <w:lang w:val="en-GB"/>
        </w:rPr>
        <w:t>Schmutz A, Schöb C (2023) Crops grown in mixtures show niche partitioning in spatial water uptake. Journal of Ecology 111:1151–1165. https://doi.org/10.1111/1365-2745.14088</w:t>
      </w:r>
    </w:p>
    <w:p w14:paraId="7CCB2810" w14:textId="77777777" w:rsidR="00973A48" w:rsidRPr="00973A48" w:rsidRDefault="00973A48" w:rsidP="00973A48">
      <w:pPr>
        <w:pStyle w:val="Bibliographie"/>
        <w:rPr>
          <w:lang w:val="en-GB"/>
        </w:rPr>
      </w:pPr>
      <w:r w:rsidRPr="00973A48">
        <w:rPr>
          <w:lang w:val="en-GB"/>
        </w:rPr>
        <w:t>Smithson JB, Lenné JM (1996) Varietal mixtures: A viable strategy for sustainable productivity in subsistence agriculture. Annals of Applied Biology 128:127–158. https://doi.org/10.1111/j.1744-7348.1996.tb07096.x</w:t>
      </w:r>
    </w:p>
    <w:p w14:paraId="18CCF164" w14:textId="77777777" w:rsidR="00973A48" w:rsidRPr="00973A48" w:rsidRDefault="00973A48" w:rsidP="00973A48">
      <w:pPr>
        <w:pStyle w:val="Bibliographie"/>
        <w:rPr>
          <w:lang w:val="en-GB"/>
        </w:rPr>
      </w:pPr>
      <w:r w:rsidRPr="00973A48">
        <w:rPr>
          <w:lang w:val="en-GB"/>
        </w:rPr>
        <w:t>Snyder LD, Gómez MI, Power AG (2020) Crop varietal mixtures as a strategy to support insect pest control, yield, economic, and nutritional services. Front Sustain Food Syst 4:. https://doi.org/10.3389/fsufs.2020.00060</w:t>
      </w:r>
    </w:p>
    <w:p w14:paraId="09553B4F" w14:textId="77777777" w:rsidR="00973A48" w:rsidRPr="00973A48" w:rsidRDefault="00973A48" w:rsidP="00973A48">
      <w:pPr>
        <w:pStyle w:val="Bibliographie"/>
        <w:rPr>
          <w:lang w:val="en-GB"/>
        </w:rPr>
      </w:pPr>
      <w:r w:rsidRPr="00973A48">
        <w:rPr>
          <w:lang w:val="en-GB"/>
        </w:rPr>
        <w:t>Su Y, Yu R-P, Xu H-S, et al (2024) Maize cultivar mixtures increase aboveground biomass and grain quality via trait dissimilarity and plasticity. European Journal of Agronomy 156:127160. https://doi.org/10.1016/j.eja.2024.127160</w:t>
      </w:r>
    </w:p>
    <w:p w14:paraId="25D0FF19" w14:textId="77777777" w:rsidR="00973A48" w:rsidRPr="00973A48" w:rsidRDefault="00973A48" w:rsidP="00973A48">
      <w:pPr>
        <w:pStyle w:val="Bibliographie"/>
        <w:rPr>
          <w:lang w:val="en-GB"/>
        </w:rPr>
      </w:pPr>
      <w:r w:rsidRPr="00973A48">
        <w:rPr>
          <w:lang w:val="en-GB"/>
        </w:rPr>
        <w:t>Sugiura N (1978) Further analysts of the data by akaike’ s information criterion and the finite corrections. Communications in Statistics - Theory and Methods 7:13–26. https://doi.org/10.1080/03610927808827599</w:t>
      </w:r>
    </w:p>
    <w:p w14:paraId="5DD71ACD" w14:textId="77777777" w:rsidR="00973A48" w:rsidRPr="00973A48" w:rsidRDefault="00973A48" w:rsidP="00973A48">
      <w:pPr>
        <w:pStyle w:val="Bibliographie"/>
        <w:rPr>
          <w:lang w:val="en-GB"/>
        </w:rPr>
      </w:pPr>
      <w:r w:rsidRPr="00973A48">
        <w:rPr>
          <w:lang w:val="en-GB"/>
        </w:rPr>
        <w:t>Tilman D, Isbell F, Cowles JM (2014) Biodiversity and Ecosystem Functioning. Annual Review of Ecology, Evolution, and Systematics 45:471–493. https://doi.org/10.1146/annurev-ecolsys-120213-091917</w:t>
      </w:r>
    </w:p>
    <w:p w14:paraId="202C1792" w14:textId="77777777" w:rsidR="00973A48" w:rsidRPr="00973A48" w:rsidRDefault="00973A48" w:rsidP="00973A48">
      <w:pPr>
        <w:pStyle w:val="Bibliographie"/>
        <w:rPr>
          <w:lang w:val="en-GB"/>
        </w:rPr>
      </w:pPr>
      <w:r w:rsidRPr="00973A48">
        <w:rPr>
          <w:lang w:val="en-GB"/>
        </w:rPr>
        <w:t>Tilman D, Reich PB, Knops J, et al (2001) Diversity and productivity in a long-term grassland experiment. Science 294:843–845. https://doi.org/10.1126/science.1060391</w:t>
      </w:r>
    </w:p>
    <w:p w14:paraId="5691017F" w14:textId="77777777" w:rsidR="00973A48" w:rsidRPr="00973A48" w:rsidRDefault="00973A48" w:rsidP="00973A48">
      <w:pPr>
        <w:pStyle w:val="Bibliographie"/>
        <w:rPr>
          <w:lang w:val="en-GB"/>
        </w:rPr>
      </w:pPr>
      <w:r w:rsidRPr="00973A48">
        <w:rPr>
          <w:lang w:val="en-GB"/>
        </w:rPr>
        <w:t>Tilman D, Wedin D, Knops J (1996) Productivity and sustainability influenced by biodiversity in grassland ecosystems. Nature 379:718. https://doi.org/10.1038/379718a0</w:t>
      </w:r>
    </w:p>
    <w:p w14:paraId="13F34D97" w14:textId="77777777" w:rsidR="00973A48" w:rsidRPr="00973A48" w:rsidRDefault="00973A48" w:rsidP="00973A48">
      <w:pPr>
        <w:pStyle w:val="Bibliographie"/>
        <w:rPr>
          <w:lang w:val="en-GB"/>
        </w:rPr>
      </w:pPr>
      <w:r w:rsidRPr="00973A48">
        <w:rPr>
          <w:lang w:val="en-GB"/>
        </w:rPr>
        <w:lastRenderedPageBreak/>
        <w:t>Tschurr F, Oppliger C, Wuest SE, et al (2023) Mixing things up! Identifying early diversity benefits and facilitating the development of improved variety mixtures with high throughput field phenotyping. The Plant Phenome Journal 6:e20090. https://doi.org/10.1002/ppj2.20090</w:t>
      </w:r>
    </w:p>
    <w:p w14:paraId="77F45545" w14:textId="77777777" w:rsidR="00973A48" w:rsidRPr="00973A48" w:rsidRDefault="00973A48" w:rsidP="00973A48">
      <w:pPr>
        <w:pStyle w:val="Bibliographie"/>
        <w:rPr>
          <w:lang w:val="en-GB"/>
        </w:rPr>
      </w:pPr>
      <w:r w:rsidRPr="00973A48">
        <w:rPr>
          <w:lang w:val="en-GB"/>
        </w:rPr>
        <w:t>Vain S, Tamm I, Tamm Ü, et al (2023) Negative relationship between topsoil root production and grain yield in oat and barley. Agriculture, Ecosystems &amp; Environment 349:108467. https://doi.org/10.1016/j.agee.2023.108467</w:t>
      </w:r>
    </w:p>
    <w:p w14:paraId="737839D7" w14:textId="77777777" w:rsidR="00973A48" w:rsidRPr="00973A48" w:rsidRDefault="00973A48" w:rsidP="00973A48">
      <w:pPr>
        <w:pStyle w:val="Bibliographie"/>
        <w:rPr>
          <w:lang w:val="en-GB"/>
        </w:rPr>
      </w:pPr>
      <w:r w:rsidRPr="00973A48">
        <w:rPr>
          <w:lang w:val="en-GB"/>
        </w:rPr>
        <w:t>Vandermeer JH (1992) The Ecology of Intercropping. Cambridge University Press, Cambridge</w:t>
      </w:r>
    </w:p>
    <w:p w14:paraId="664FDE05" w14:textId="77777777" w:rsidR="00973A48" w:rsidRPr="00973A48" w:rsidRDefault="00973A48" w:rsidP="00973A48">
      <w:pPr>
        <w:pStyle w:val="Bibliographie"/>
        <w:rPr>
          <w:lang w:val="en-GB"/>
        </w:rPr>
      </w:pPr>
      <w:r w:rsidRPr="00973A48">
        <w:rPr>
          <w:lang w:val="en-GB"/>
        </w:rPr>
        <w:t>Vidal T, Boixel A-L, Durand B, et al (2017) Reduction of fungal disease spread in cultivar mixtures: Impact of canopy architecture on rain-splash dispersal and on crop microclimate. Agricultural and Forest Meteorology 246:154–161. https://doi.org/10.1016/j.agrformet.2017.06.014</w:t>
      </w:r>
    </w:p>
    <w:p w14:paraId="21055BD5" w14:textId="77777777" w:rsidR="00973A48" w:rsidRPr="00973A48" w:rsidRDefault="00973A48" w:rsidP="00973A48">
      <w:pPr>
        <w:pStyle w:val="Bibliographie"/>
        <w:rPr>
          <w:lang w:val="en-GB"/>
        </w:rPr>
      </w:pPr>
      <w:r w:rsidRPr="00973A48">
        <w:rPr>
          <w:lang w:val="en-GB"/>
        </w:rPr>
        <w:t>Violle C, Jiang L (2009) Towards a trait-based quantification of species niche. Journal of Plant Ecology 2:87–93. https://doi.org/10.1093/jpe/rtp007</w:t>
      </w:r>
    </w:p>
    <w:p w14:paraId="65A0B113" w14:textId="77777777" w:rsidR="00973A48" w:rsidRPr="00973A48" w:rsidRDefault="00973A48" w:rsidP="00973A48">
      <w:pPr>
        <w:pStyle w:val="Bibliographie"/>
        <w:rPr>
          <w:lang w:val="en-GB"/>
        </w:rPr>
      </w:pPr>
      <w:r w:rsidRPr="00973A48">
        <w:rPr>
          <w:lang w:val="en-GB"/>
        </w:rPr>
        <w:t>Violle C, Navas M-L, Vile D, et al (2007) Let the concept of trait be functional! Oikos 116:882–892. https://doi.org/10.1111/j.0030-1299.2007.15559.x</w:t>
      </w:r>
    </w:p>
    <w:p w14:paraId="60B616AB" w14:textId="77777777" w:rsidR="00973A48" w:rsidRPr="00973A48" w:rsidRDefault="00973A48" w:rsidP="00973A48">
      <w:pPr>
        <w:pStyle w:val="Bibliographie"/>
        <w:rPr>
          <w:lang w:val="en-GB"/>
        </w:rPr>
      </w:pPr>
      <w:r w:rsidRPr="00973A48">
        <w:rPr>
          <w:lang w:val="en-GB"/>
        </w:rPr>
        <w:t>Wagg C, Ebeling A, Roscher C, et al (2017) Functional trait dissimilarity drives both species complementarity and competitive disparity. Functional Ecology 31:2320–2329. https://doi.org/10.1111/1365-2435.12945</w:t>
      </w:r>
    </w:p>
    <w:p w14:paraId="4490861F" w14:textId="77777777" w:rsidR="00973A48" w:rsidRPr="00973A48" w:rsidRDefault="00973A48" w:rsidP="00973A48">
      <w:pPr>
        <w:pStyle w:val="Bibliographie"/>
        <w:rPr>
          <w:lang w:val="en-GB"/>
        </w:rPr>
      </w:pPr>
      <w:r w:rsidRPr="00973A48">
        <w:rPr>
          <w:lang w:val="en-GB"/>
        </w:rPr>
        <w:t>Weiner J (2004) Allocation, plasticity and allometry in plants. Perspectives in Plant Ecology, Evolution and Systematics 6:207–215. https://doi.org/10.1078/1433-8319-00083</w:t>
      </w:r>
    </w:p>
    <w:p w14:paraId="77763198" w14:textId="77777777" w:rsidR="00973A48" w:rsidRPr="00973A48" w:rsidRDefault="00973A48" w:rsidP="00973A48">
      <w:pPr>
        <w:pStyle w:val="Bibliographie"/>
        <w:rPr>
          <w:lang w:val="en-GB"/>
        </w:rPr>
      </w:pPr>
      <w:r w:rsidRPr="00973A48">
        <w:rPr>
          <w:lang w:val="en-GB"/>
        </w:rPr>
        <w:t>Weiner J (2019) Looking in the wrong direction for higher-yielding crop genotypes. Trends in Plant Science 24:927–933. https://doi.org/10.1016/j.tplants.2019.07.001</w:t>
      </w:r>
    </w:p>
    <w:p w14:paraId="0C59885C" w14:textId="77777777" w:rsidR="00973A48" w:rsidRPr="00973A48" w:rsidRDefault="00973A48" w:rsidP="00973A48">
      <w:pPr>
        <w:pStyle w:val="Bibliographie"/>
        <w:rPr>
          <w:lang w:val="en-GB"/>
        </w:rPr>
      </w:pPr>
      <w:r w:rsidRPr="00973A48">
        <w:rPr>
          <w:lang w:val="en-GB"/>
        </w:rPr>
        <w:t>Wolfe MS (1985) The current status and prospects of multiline cultivars and variety mixtures for disease resistance. Annual Review of Phytopathology 23:251–273. https://doi.org/10.1146/annurev.py.23.090185.001343</w:t>
      </w:r>
    </w:p>
    <w:p w14:paraId="61D0F9E0" w14:textId="77777777" w:rsidR="00973A48" w:rsidRPr="00973A48" w:rsidRDefault="00973A48" w:rsidP="00973A48">
      <w:pPr>
        <w:pStyle w:val="Bibliographie"/>
        <w:rPr>
          <w:lang w:val="en-GB"/>
        </w:rPr>
      </w:pPr>
      <w:r w:rsidRPr="00973A48">
        <w:rPr>
          <w:lang w:val="en-GB"/>
        </w:rPr>
        <w:lastRenderedPageBreak/>
        <w:t>Wuest SE, Peter R, Niklaus PA (2021) Ecological and evolutionary approaches to improving crop variety mixtures. Nature Ecology &amp; Evolution 5:1068–1077. https://doi.org/10.1038/s41559-021-01497-x</w:t>
      </w:r>
    </w:p>
    <w:p w14:paraId="290EF904" w14:textId="77777777" w:rsidR="00973A48" w:rsidRPr="00973A48" w:rsidRDefault="00973A48" w:rsidP="00973A48">
      <w:pPr>
        <w:pStyle w:val="Bibliographie"/>
        <w:rPr>
          <w:lang w:val="en-GB"/>
        </w:rPr>
      </w:pPr>
      <w:r w:rsidRPr="00973A48">
        <w:rPr>
          <w:lang w:val="en-GB"/>
        </w:rPr>
        <w:t>Zhang C, Postma JA, York LM, Lynch JP (2014) Root foraging elicits niche complementarity-dependent yield advantage in the ancient ‘three sisters’ (maize/bean/squash) polyculture. Annals of Botany 114:1719–1733. https://doi.org/10.1093/aob/mcu191</w:t>
      </w:r>
    </w:p>
    <w:p w14:paraId="3E73E4D9" w14:textId="77777777" w:rsidR="00973A48" w:rsidRPr="00973A48" w:rsidRDefault="00973A48" w:rsidP="00973A48">
      <w:pPr>
        <w:pStyle w:val="Bibliographie"/>
        <w:rPr>
          <w:lang w:val="en-GB"/>
        </w:rPr>
      </w:pPr>
      <w:r w:rsidRPr="00973A48">
        <w:rPr>
          <w:lang w:val="en-GB"/>
        </w:rPr>
        <w:t>Zhu Y, Chen H, Fan J, et al (2000) Genetic diversity and disease control in rice. Nature 406:718–722. https://doi.org/10.1038/35021046</w:t>
      </w:r>
    </w:p>
    <w:p w14:paraId="6BA6A961" w14:textId="1C19A170" w:rsidR="002E720C" w:rsidRPr="002E720C" w:rsidRDefault="00973A48" w:rsidP="00973A48">
      <w:pPr>
        <w:pStyle w:val="Bibliographie"/>
        <w:rPr>
          <w:lang w:val="en-GB"/>
        </w:rPr>
      </w:pPr>
      <w:r w:rsidRPr="00973A48">
        <w:rPr>
          <w:lang w:val="en-GB"/>
        </w:rPr>
        <w:t>Zhu Y-H, Weiner J, Li F-M (2019) Root proliferation in response to neighbouring roots in wheat (</w:t>
      </w:r>
      <w:r w:rsidRPr="00973A48">
        <w:rPr>
          <w:i/>
          <w:iCs/>
          <w:lang w:val="en-GB"/>
        </w:rPr>
        <w:t>Triticum aestivum</w:t>
      </w:r>
      <w:r w:rsidRPr="00973A48">
        <w:rPr>
          <w:lang w:val="en-GB"/>
        </w:rPr>
        <w:t xml:space="preserve">). </w:t>
      </w:r>
      <w:r w:rsidRPr="00D47AF6">
        <w:rPr>
          <w:lang w:val="en-GB"/>
        </w:rPr>
        <w:t>Basic and Applied Ecology 39:10–14. https://doi.org/10.1016/j.baae.2019.07.001</w:t>
      </w:r>
      <w:r w:rsidR="002E720C">
        <w:rPr>
          <w:lang w:val="en-GB"/>
        </w:rPr>
        <w:fldChar w:fldCharType="end"/>
      </w:r>
    </w:p>
    <w:p w14:paraId="6C964DB1" w14:textId="52A7965A" w:rsidR="006C5006" w:rsidRPr="00953317" w:rsidRDefault="006C5006" w:rsidP="006C5006">
      <w:pPr>
        <w:pStyle w:val="Titre1"/>
        <w:rPr>
          <w:lang w:val="en-GB"/>
        </w:rPr>
      </w:pPr>
      <w:r w:rsidRPr="00953317">
        <w:rPr>
          <w:lang w:val="en-GB"/>
        </w:rPr>
        <w:t>Figure legends</w:t>
      </w:r>
    </w:p>
    <w:p w14:paraId="06F90C6B" w14:textId="5DCA6ADD" w:rsidR="00AF39C8" w:rsidRPr="00953317" w:rsidRDefault="00865D49" w:rsidP="00BF0E2D">
      <w:pPr>
        <w:rPr>
          <w:lang w:val="en-GB"/>
        </w:rPr>
      </w:pPr>
      <w:r w:rsidRPr="00953317">
        <w:rPr>
          <w:b/>
          <w:lang w:val="en-GB"/>
        </w:rPr>
        <w:t>Figure 1: Experimental design.</w:t>
      </w:r>
      <w:r w:rsidRPr="00953317">
        <w:rPr>
          <w:lang w:val="en-GB"/>
        </w:rPr>
        <w:t xml:space="preserve"> (</w:t>
      </w:r>
      <w:r w:rsidRPr="00953317">
        <w:rPr>
          <w:b/>
          <w:lang w:val="en-GB"/>
        </w:rPr>
        <w:t>a</w:t>
      </w:r>
      <w:r w:rsidRPr="00953317">
        <w:rPr>
          <w:lang w:val="en-GB"/>
        </w:rPr>
        <w:t xml:space="preserve">) </w:t>
      </w:r>
      <w:r w:rsidR="0037151A" w:rsidRPr="00953317">
        <w:rPr>
          <w:lang w:val="en-GB"/>
        </w:rPr>
        <w:t>Schematic</w:t>
      </w:r>
      <w:r w:rsidRPr="00953317">
        <w:rPr>
          <w:lang w:val="en-GB"/>
        </w:rPr>
        <w:t xml:space="preserve"> representation of the experiment, each dark square representing a </w:t>
      </w:r>
      <w:proofErr w:type="spellStart"/>
      <w:r w:rsidRPr="00953317">
        <w:rPr>
          <w:lang w:val="en-GB"/>
        </w:rPr>
        <w:t>Rhizo</w:t>
      </w:r>
      <w:r w:rsidR="00E516CF" w:rsidRPr="00953317">
        <w:rPr>
          <w:lang w:val="en-GB"/>
        </w:rPr>
        <w:t>T</w:t>
      </w:r>
      <w:r w:rsidRPr="00953317">
        <w:rPr>
          <w:lang w:val="en-GB"/>
        </w:rPr>
        <w:t>ube</w:t>
      </w:r>
      <w:proofErr w:type="spellEnd"/>
      <w:r w:rsidRPr="00953317">
        <w:rPr>
          <w:lang w:val="en-GB"/>
        </w:rPr>
        <w:t>®. (</w:t>
      </w:r>
      <w:r w:rsidRPr="00953317">
        <w:rPr>
          <w:b/>
          <w:lang w:val="en-GB"/>
        </w:rPr>
        <w:t>b</w:t>
      </w:r>
      <w:r w:rsidRPr="00953317">
        <w:rPr>
          <w:lang w:val="en-GB"/>
        </w:rPr>
        <w:t>) and (</w:t>
      </w:r>
      <w:r w:rsidRPr="00953317">
        <w:rPr>
          <w:b/>
          <w:lang w:val="en-GB"/>
        </w:rPr>
        <w:t>c</w:t>
      </w:r>
      <w:r w:rsidRPr="00953317">
        <w:rPr>
          <w:lang w:val="en-GB"/>
        </w:rPr>
        <w:t xml:space="preserve">) close-up views on </w:t>
      </w:r>
      <w:proofErr w:type="spellStart"/>
      <w:r w:rsidRPr="00953317">
        <w:rPr>
          <w:lang w:val="en-GB"/>
        </w:rPr>
        <w:t>Rhizo</w:t>
      </w:r>
      <w:r w:rsidR="00E516CF" w:rsidRPr="00953317">
        <w:rPr>
          <w:lang w:val="en-GB"/>
        </w:rPr>
        <w:t>T</w:t>
      </w:r>
      <w:r w:rsidRPr="00953317">
        <w:rPr>
          <w:lang w:val="en-GB"/>
        </w:rPr>
        <w:t>ubes</w:t>
      </w:r>
      <w:proofErr w:type="spellEnd"/>
      <w:r w:rsidR="006C5006" w:rsidRPr="00953317">
        <w:rPr>
          <w:lang w:val="en-GB"/>
        </w:rPr>
        <w:t>®</w:t>
      </w:r>
      <w:r w:rsidRPr="00953317">
        <w:rPr>
          <w:lang w:val="en-GB"/>
        </w:rPr>
        <w:t xml:space="preserve"> </w:t>
      </w:r>
      <w:r w:rsidR="0037151A" w:rsidRPr="00953317">
        <w:rPr>
          <w:lang w:val="en-GB"/>
        </w:rPr>
        <w:t>showing wheat seedlings and their roots. (</w:t>
      </w:r>
      <w:r w:rsidR="0037151A" w:rsidRPr="00953317">
        <w:rPr>
          <w:b/>
          <w:lang w:val="en-GB"/>
        </w:rPr>
        <w:t>d</w:t>
      </w:r>
      <w:r w:rsidR="0037151A" w:rsidRPr="00953317">
        <w:rPr>
          <w:lang w:val="en-GB"/>
        </w:rPr>
        <w:t>) Positions of the seedlings wit</w:t>
      </w:r>
      <w:r w:rsidR="006C5006" w:rsidRPr="00953317">
        <w:rPr>
          <w:lang w:val="en-GB"/>
        </w:rPr>
        <w:t>h</w:t>
      </w:r>
      <w:r w:rsidR="0037151A" w:rsidRPr="00953317">
        <w:rPr>
          <w:lang w:val="en-GB"/>
        </w:rPr>
        <w:t xml:space="preserve">in the </w:t>
      </w:r>
      <w:proofErr w:type="spellStart"/>
      <w:r w:rsidR="0037151A" w:rsidRPr="00953317">
        <w:rPr>
          <w:lang w:val="en-GB"/>
        </w:rPr>
        <w:t>Rhizo</w:t>
      </w:r>
      <w:r w:rsidR="00E516CF" w:rsidRPr="00953317">
        <w:rPr>
          <w:lang w:val="en-GB"/>
        </w:rPr>
        <w:t>T</w:t>
      </w:r>
      <w:r w:rsidR="0037151A" w:rsidRPr="00953317">
        <w:rPr>
          <w:lang w:val="en-GB"/>
        </w:rPr>
        <w:t>ubes</w:t>
      </w:r>
      <w:proofErr w:type="spellEnd"/>
      <w:r w:rsidR="006C5006" w:rsidRPr="00953317">
        <w:rPr>
          <w:lang w:val="en-GB"/>
        </w:rPr>
        <w:t xml:space="preserve">® in both pure (up) and mixed (bottom) stands. Different </w:t>
      </w:r>
      <w:proofErr w:type="spellStart"/>
      <w:r w:rsidR="006C5006" w:rsidRPr="00953317">
        <w:rPr>
          <w:lang w:val="en-GB"/>
        </w:rPr>
        <w:t>colors</w:t>
      </w:r>
      <w:proofErr w:type="spellEnd"/>
      <w:r w:rsidR="006C5006" w:rsidRPr="00953317">
        <w:rPr>
          <w:lang w:val="en-GB"/>
        </w:rPr>
        <w:t xml:space="preserve"> represent different genotypes. </w:t>
      </w:r>
    </w:p>
    <w:p w14:paraId="50CDB3DE" w14:textId="5EBA0FA4" w:rsidR="006C5006" w:rsidRPr="00953317" w:rsidRDefault="006C5006" w:rsidP="00BF0E2D">
      <w:pPr>
        <w:rPr>
          <w:lang w:val="en-GB"/>
        </w:rPr>
      </w:pPr>
      <w:r w:rsidRPr="00953317">
        <w:rPr>
          <w:b/>
          <w:lang w:val="en-GB"/>
        </w:rPr>
        <w:t xml:space="preserve">Figure 2: Effect of </w:t>
      </w:r>
      <w:r w:rsidR="006332B4" w:rsidRPr="00953317">
        <w:rPr>
          <w:b/>
          <w:lang w:val="en-GB"/>
        </w:rPr>
        <w:t>resource limitation</w:t>
      </w:r>
      <w:r w:rsidRPr="00953317">
        <w:rPr>
          <w:b/>
          <w:lang w:val="en-GB"/>
        </w:rPr>
        <w:t xml:space="preserve"> on seedlings growth and architecture. </w:t>
      </w:r>
      <w:r w:rsidR="00BE695F" w:rsidRPr="00953317">
        <w:rPr>
          <w:lang w:val="en-GB"/>
        </w:rPr>
        <w:t>C</w:t>
      </w:r>
      <w:r w:rsidRPr="00953317">
        <w:rPr>
          <w:lang w:val="en-GB"/>
        </w:rPr>
        <w:t>omparison of number of leaves (</w:t>
      </w:r>
      <w:r w:rsidRPr="00953317">
        <w:rPr>
          <w:b/>
          <w:lang w:val="en-GB"/>
        </w:rPr>
        <w:t>a</w:t>
      </w:r>
      <w:r w:rsidRPr="00953317">
        <w:rPr>
          <w:lang w:val="en-GB"/>
        </w:rPr>
        <w:t>), number of tillers (</w:t>
      </w:r>
      <w:r w:rsidRPr="00953317">
        <w:rPr>
          <w:b/>
          <w:lang w:val="en-GB"/>
        </w:rPr>
        <w:t>b</w:t>
      </w:r>
      <w:r w:rsidRPr="00953317">
        <w:rPr>
          <w:lang w:val="en-GB"/>
        </w:rPr>
        <w:t>), leaf nitrogen content (</w:t>
      </w:r>
      <w:r w:rsidRPr="00953317">
        <w:rPr>
          <w:b/>
          <w:lang w:val="en-GB"/>
        </w:rPr>
        <w:t>c</w:t>
      </w:r>
      <w:r w:rsidRPr="00953317">
        <w:rPr>
          <w:lang w:val="en-GB"/>
        </w:rPr>
        <w:t xml:space="preserve">), </w:t>
      </w:r>
      <w:r w:rsidR="00BE695F" w:rsidRPr="00953317">
        <w:rPr>
          <w:lang w:val="en-GB"/>
        </w:rPr>
        <w:t>s</w:t>
      </w:r>
      <w:r w:rsidRPr="00953317">
        <w:rPr>
          <w:lang w:val="en-GB"/>
        </w:rPr>
        <w:t>hoot biomass (</w:t>
      </w:r>
      <w:r w:rsidRPr="00953317">
        <w:rPr>
          <w:b/>
          <w:lang w:val="en-GB"/>
        </w:rPr>
        <w:t>d</w:t>
      </w:r>
      <w:r w:rsidRPr="00953317">
        <w:rPr>
          <w:lang w:val="en-GB"/>
        </w:rPr>
        <w:t xml:space="preserve">), </w:t>
      </w:r>
      <w:r w:rsidR="00BE695F" w:rsidRPr="00953317">
        <w:rPr>
          <w:lang w:val="en-GB"/>
        </w:rPr>
        <w:t>root biomass (</w:t>
      </w:r>
      <w:r w:rsidR="00BE695F" w:rsidRPr="00953317">
        <w:rPr>
          <w:b/>
          <w:lang w:val="en-GB"/>
        </w:rPr>
        <w:t>e</w:t>
      </w:r>
      <w:r w:rsidR="00BE695F" w:rsidRPr="00953317">
        <w:rPr>
          <w:lang w:val="en-GB"/>
        </w:rPr>
        <w:t>), total biomass (</w:t>
      </w:r>
      <w:r w:rsidR="00BE695F" w:rsidRPr="00953317">
        <w:rPr>
          <w:b/>
          <w:lang w:val="en-GB"/>
        </w:rPr>
        <w:t>f</w:t>
      </w:r>
      <w:r w:rsidR="00BE695F" w:rsidRPr="00953317">
        <w:rPr>
          <w:lang w:val="en-GB"/>
        </w:rPr>
        <w:t xml:space="preserve">), </w:t>
      </w:r>
      <w:proofErr w:type="spellStart"/>
      <w:r w:rsidR="00BE695F" w:rsidRPr="00953317">
        <w:rPr>
          <w:lang w:val="en-GB"/>
        </w:rPr>
        <w:t>Root:Shoot</w:t>
      </w:r>
      <w:proofErr w:type="spellEnd"/>
      <w:r w:rsidR="00BE695F" w:rsidRPr="00953317">
        <w:rPr>
          <w:lang w:val="en-GB"/>
        </w:rPr>
        <w:t xml:space="preserve"> </w:t>
      </w:r>
      <w:r w:rsidR="00973A48">
        <w:rPr>
          <w:lang w:val="en-GB"/>
        </w:rPr>
        <w:t>r</w:t>
      </w:r>
      <w:r w:rsidR="00BE695F" w:rsidRPr="00953317">
        <w:rPr>
          <w:lang w:val="en-GB"/>
        </w:rPr>
        <w:t>atio (</w:t>
      </w:r>
      <w:r w:rsidR="00BE695F" w:rsidRPr="00953317">
        <w:rPr>
          <w:b/>
          <w:lang w:val="en-GB"/>
        </w:rPr>
        <w:t>g</w:t>
      </w:r>
      <w:r w:rsidR="00BE695F" w:rsidRPr="00953317">
        <w:rPr>
          <w:lang w:val="en-GB"/>
        </w:rPr>
        <w:t>), root length (</w:t>
      </w:r>
      <w:r w:rsidR="00BE695F" w:rsidRPr="00953317">
        <w:rPr>
          <w:b/>
          <w:lang w:val="en-GB"/>
        </w:rPr>
        <w:t>h</w:t>
      </w:r>
      <w:r w:rsidR="00BE695F" w:rsidRPr="00953317">
        <w:rPr>
          <w:lang w:val="en-GB"/>
        </w:rPr>
        <w:t xml:space="preserve">), and root </w:t>
      </w:r>
      <w:r w:rsidR="009D57F1">
        <w:rPr>
          <w:lang w:val="en-GB"/>
        </w:rPr>
        <w:t>area</w:t>
      </w:r>
      <w:r w:rsidR="00BE695F" w:rsidRPr="00953317">
        <w:rPr>
          <w:lang w:val="en-GB"/>
        </w:rPr>
        <w:t xml:space="preserve"> (</w:t>
      </w:r>
      <w:proofErr w:type="spellStart"/>
      <w:r w:rsidR="00BE695F" w:rsidRPr="00953317">
        <w:rPr>
          <w:b/>
          <w:lang w:val="en-GB"/>
        </w:rPr>
        <w:t>i</w:t>
      </w:r>
      <w:proofErr w:type="spellEnd"/>
      <w:r w:rsidR="00BE695F" w:rsidRPr="00953317">
        <w:rPr>
          <w:lang w:val="en-GB"/>
        </w:rPr>
        <w:t>) between the control (C</w:t>
      </w:r>
      <w:r w:rsidR="00A426B1" w:rsidRPr="00953317">
        <w:rPr>
          <w:lang w:val="en-GB"/>
        </w:rPr>
        <w:t>, blue</w:t>
      </w:r>
      <w:r w:rsidR="00BE695F" w:rsidRPr="00953317">
        <w:rPr>
          <w:lang w:val="en-GB"/>
        </w:rPr>
        <w:t>) and the stressed (S</w:t>
      </w:r>
      <w:r w:rsidR="00A426B1" w:rsidRPr="00953317">
        <w:rPr>
          <w:lang w:val="en-GB"/>
        </w:rPr>
        <w:t>, red</w:t>
      </w:r>
      <w:r w:rsidR="00BE695F" w:rsidRPr="00953317">
        <w:rPr>
          <w:lang w:val="en-GB"/>
        </w:rPr>
        <w:t xml:space="preserve">) </w:t>
      </w:r>
      <w:r w:rsidR="00A426B1" w:rsidRPr="00953317">
        <w:rPr>
          <w:lang w:val="en-GB"/>
        </w:rPr>
        <w:t>treatments</w:t>
      </w:r>
      <w:r w:rsidR="00BE695F" w:rsidRPr="00953317">
        <w:rPr>
          <w:lang w:val="en-GB"/>
        </w:rPr>
        <w:t xml:space="preserve">. Points and error bars represent the mean ± standard deviation. The number of observations in each treatment are reported below each violin plot. Symbols above the plots represent the significance of the treatment effect (**: </w:t>
      </w:r>
      <w:r w:rsidR="00BE695F" w:rsidRPr="00953317">
        <w:rPr>
          <w:i/>
          <w:lang w:val="en-GB"/>
        </w:rPr>
        <w:t>p</w:t>
      </w:r>
      <w:r w:rsidR="00BE695F" w:rsidRPr="00953317">
        <w:rPr>
          <w:lang w:val="en-GB"/>
        </w:rPr>
        <w:t xml:space="preserve"> &lt; 0.01, ***: </w:t>
      </w:r>
      <w:r w:rsidR="00BE695F" w:rsidRPr="00953317">
        <w:rPr>
          <w:i/>
          <w:lang w:val="en-GB"/>
        </w:rPr>
        <w:t>p</w:t>
      </w:r>
      <w:r w:rsidR="00BE695F" w:rsidRPr="00953317">
        <w:rPr>
          <w:lang w:val="en-GB"/>
        </w:rPr>
        <w:t xml:space="preserve"> &lt; 0.001, </w:t>
      </w:r>
      <w:r w:rsidR="00CD17C7" w:rsidRPr="00953317">
        <w:rPr>
          <w:lang w:val="en-GB"/>
        </w:rPr>
        <w:t xml:space="preserve">complete analysis of variance is reported in </w:t>
      </w:r>
      <w:r w:rsidR="00BE695F" w:rsidRPr="00953317">
        <w:rPr>
          <w:lang w:val="en-GB"/>
        </w:rPr>
        <w:t xml:space="preserve">Supplementary Table 3). </w:t>
      </w:r>
    </w:p>
    <w:p w14:paraId="0A817BE5" w14:textId="34D6571C" w:rsidR="00FC5C15" w:rsidRPr="00953317" w:rsidRDefault="00FC5C15" w:rsidP="00FC5C15">
      <w:pPr>
        <w:rPr>
          <w:lang w:val="en-GB"/>
        </w:rPr>
      </w:pPr>
      <w:r w:rsidRPr="00953317">
        <w:rPr>
          <w:b/>
          <w:lang w:val="en-GB"/>
        </w:rPr>
        <w:t>Figure 3</w:t>
      </w:r>
      <w:r w:rsidR="006332B4" w:rsidRPr="00953317">
        <w:rPr>
          <w:b/>
          <w:lang w:val="en-GB"/>
        </w:rPr>
        <w:t xml:space="preserve">: Effect of resource limitation </w:t>
      </w:r>
      <w:r w:rsidRPr="00953317">
        <w:rPr>
          <w:b/>
          <w:lang w:val="en-GB"/>
        </w:rPr>
        <w:t xml:space="preserve">on cultivar interactions. </w:t>
      </w:r>
      <w:r w:rsidRPr="00953317">
        <w:rPr>
          <w:lang w:val="en-GB"/>
        </w:rPr>
        <w:t>Comparison of Relative Yield Total (RYT) indices on shoot biomass (</w:t>
      </w:r>
      <w:r w:rsidRPr="00953317">
        <w:rPr>
          <w:b/>
          <w:lang w:val="en-GB"/>
        </w:rPr>
        <w:t>a</w:t>
      </w:r>
      <w:r w:rsidRPr="00953317">
        <w:rPr>
          <w:lang w:val="en-GB"/>
        </w:rPr>
        <w:t>), root biomass (</w:t>
      </w:r>
      <w:r w:rsidRPr="00953317">
        <w:rPr>
          <w:b/>
          <w:lang w:val="en-GB"/>
        </w:rPr>
        <w:t>b</w:t>
      </w:r>
      <w:r w:rsidRPr="00953317">
        <w:rPr>
          <w:lang w:val="en-GB"/>
        </w:rPr>
        <w:t>), and total biomass (</w:t>
      </w:r>
      <w:r w:rsidRPr="00953317">
        <w:rPr>
          <w:b/>
          <w:lang w:val="en-GB"/>
        </w:rPr>
        <w:t>c</w:t>
      </w:r>
      <w:r w:rsidRPr="00953317">
        <w:rPr>
          <w:lang w:val="en-GB"/>
        </w:rPr>
        <w:t>)</w:t>
      </w:r>
      <w:r w:rsidR="00A426B1" w:rsidRPr="00953317">
        <w:rPr>
          <w:lang w:val="en-GB"/>
        </w:rPr>
        <w:t xml:space="preserve"> between the control (C, blue) and the stressed (S, red) treatments</w:t>
      </w:r>
      <w:r w:rsidRPr="00953317">
        <w:rPr>
          <w:lang w:val="en-GB"/>
        </w:rPr>
        <w:t xml:space="preserve">. Points and error bars represent the mean ± standard </w:t>
      </w:r>
      <w:r w:rsidRPr="00953317">
        <w:rPr>
          <w:lang w:val="en-GB"/>
        </w:rPr>
        <w:lastRenderedPageBreak/>
        <w:t xml:space="preserve">deviation. The number of observations in each treatment are reported below each violin plot. </w:t>
      </w:r>
      <w:r w:rsidR="00A426B1" w:rsidRPr="00953317">
        <w:rPr>
          <w:lang w:val="en-GB"/>
        </w:rPr>
        <w:t xml:space="preserve">Symbols in the title of the plots represent the significance of a two-sided </w:t>
      </w:r>
      <w:r w:rsidR="00A426B1" w:rsidRPr="00953317">
        <w:rPr>
          <w:i/>
          <w:lang w:val="en-GB"/>
        </w:rPr>
        <w:t>t</w:t>
      </w:r>
      <w:r w:rsidR="00A426B1" w:rsidRPr="00953317">
        <w:rPr>
          <w:lang w:val="en-GB"/>
        </w:rPr>
        <w:t>-test testing if the mean RYT is significantly different from 1 (</w:t>
      </w:r>
      <w:r w:rsidR="006332B4" w:rsidRPr="00953317">
        <w:rPr>
          <w:lang w:val="en-GB"/>
        </w:rPr>
        <w:t>**:</w:t>
      </w:r>
      <w:r w:rsidR="00A763BA" w:rsidRPr="00953317">
        <w:rPr>
          <w:lang w:val="en-GB"/>
        </w:rPr>
        <w:t xml:space="preserve"> </w:t>
      </w:r>
      <w:r w:rsidR="006332B4" w:rsidRPr="00953317">
        <w:rPr>
          <w:i/>
          <w:lang w:val="en-GB"/>
        </w:rPr>
        <w:t xml:space="preserve">p </w:t>
      </w:r>
      <w:r w:rsidR="006332B4" w:rsidRPr="00953317">
        <w:rPr>
          <w:lang w:val="en-GB"/>
        </w:rPr>
        <w:t xml:space="preserve">&lt; 0.01, </w:t>
      </w:r>
      <w:r w:rsidR="00A426B1" w:rsidRPr="00953317">
        <w:rPr>
          <w:lang w:val="en-GB"/>
        </w:rPr>
        <w:t xml:space="preserve">***: </w:t>
      </w:r>
      <w:r w:rsidR="00A426B1" w:rsidRPr="00953317">
        <w:rPr>
          <w:i/>
          <w:lang w:val="en-GB"/>
        </w:rPr>
        <w:t>p</w:t>
      </w:r>
      <w:r w:rsidR="00A426B1" w:rsidRPr="00953317">
        <w:rPr>
          <w:lang w:val="en-GB"/>
        </w:rPr>
        <w:t xml:space="preserve"> &lt; 0.001).</w:t>
      </w:r>
      <w:r w:rsidR="00A426B1" w:rsidRPr="00953317">
        <w:rPr>
          <w:i/>
          <w:lang w:val="en-GB"/>
        </w:rPr>
        <w:t xml:space="preserve"> </w:t>
      </w:r>
      <w:r w:rsidRPr="00953317">
        <w:rPr>
          <w:lang w:val="en-GB"/>
        </w:rPr>
        <w:t xml:space="preserve">Symbols above the plots represent the significance of the treatment effect </w:t>
      </w:r>
      <w:r w:rsidR="00A426B1" w:rsidRPr="00953317">
        <w:rPr>
          <w:lang w:val="en-GB"/>
        </w:rPr>
        <w:t xml:space="preserve">on RYTs </w:t>
      </w:r>
      <w:r w:rsidRPr="00953317">
        <w:rPr>
          <w:lang w:val="en-GB"/>
        </w:rPr>
        <w:t xml:space="preserve">(***: </w:t>
      </w:r>
      <w:r w:rsidRPr="00953317">
        <w:rPr>
          <w:i/>
          <w:lang w:val="en-GB"/>
        </w:rPr>
        <w:t>p</w:t>
      </w:r>
      <w:r w:rsidRPr="00953317">
        <w:rPr>
          <w:lang w:val="en-GB"/>
        </w:rPr>
        <w:t xml:space="preserve"> &lt; 0.001, complete analysis of variance is reported in Supplementary Table </w:t>
      </w:r>
      <w:r w:rsidR="00A426B1" w:rsidRPr="00953317">
        <w:rPr>
          <w:lang w:val="en-GB"/>
        </w:rPr>
        <w:t>4</w:t>
      </w:r>
      <w:r w:rsidRPr="00953317">
        <w:rPr>
          <w:lang w:val="en-GB"/>
        </w:rPr>
        <w:t xml:space="preserve">). </w:t>
      </w:r>
    </w:p>
    <w:p w14:paraId="71972AFD" w14:textId="5D64C220" w:rsidR="00FC5C15" w:rsidRPr="00953317" w:rsidRDefault="008B30EB" w:rsidP="00BF0E2D">
      <w:pPr>
        <w:rPr>
          <w:lang w:val="en-GB"/>
        </w:rPr>
      </w:pPr>
      <w:r w:rsidRPr="00953317">
        <w:rPr>
          <w:b/>
          <w:lang w:val="en-GB"/>
        </w:rPr>
        <w:t xml:space="preserve">Figure 4: Relationships between the trait composition of the mixtures and their performance. </w:t>
      </w:r>
      <w:r w:rsidR="00F44B90" w:rsidRPr="00953317">
        <w:rPr>
          <w:lang w:val="en-GB"/>
        </w:rPr>
        <w:t>Standardized effects of traits on mixture RYTs measured on total biomass in the C treatment (</w:t>
      </w:r>
      <w:r w:rsidR="00F44B90" w:rsidRPr="00953317">
        <w:rPr>
          <w:b/>
          <w:lang w:val="en-GB"/>
        </w:rPr>
        <w:t>a</w:t>
      </w:r>
      <w:r w:rsidR="00F44B90" w:rsidRPr="00953317">
        <w:rPr>
          <w:lang w:val="en-GB"/>
        </w:rPr>
        <w:t>) and S treatment (</w:t>
      </w:r>
      <w:r w:rsidR="00F44B90" w:rsidRPr="00953317">
        <w:rPr>
          <w:b/>
          <w:lang w:val="en-GB"/>
        </w:rPr>
        <w:t>b</w:t>
      </w:r>
      <w:r w:rsidR="00F44B90" w:rsidRPr="00953317">
        <w:rPr>
          <w:lang w:val="en-GB"/>
        </w:rPr>
        <w:t>). Backward model selection was performed on a full model with RYT as the response variable and all trait means and differences as explanatory variables. Based on AIC</w:t>
      </w:r>
      <w:r w:rsidR="00F44B90" w:rsidRPr="00953317">
        <w:rPr>
          <w:vertAlign w:val="subscript"/>
          <w:lang w:val="en-GB"/>
        </w:rPr>
        <w:t>C</w:t>
      </w:r>
      <w:r w:rsidR="00F44B90" w:rsidRPr="00953317">
        <w:rPr>
          <w:lang w:val="en-GB"/>
        </w:rPr>
        <w:t>, the top-ten models were retained to compute model-averaged estimates reported on the left side of the panels with their 95% unconditional confidence intervals</w:t>
      </w:r>
      <w:r w:rsidR="00666511" w:rsidRPr="00953317">
        <w:rPr>
          <w:lang w:val="en-GB"/>
        </w:rPr>
        <w:t xml:space="preserve"> (Supplementary Table 5)</w:t>
      </w:r>
      <w:r w:rsidR="00F44B90" w:rsidRPr="00953317">
        <w:rPr>
          <w:lang w:val="en-GB"/>
        </w:rPr>
        <w:t xml:space="preserve">. Empty symbols represent trait differences and filled symbols represent trait means. The relative importance of the variables </w:t>
      </w:r>
      <w:proofErr w:type="gramStart"/>
      <w:r w:rsidR="00F44B90" w:rsidRPr="00953317">
        <w:rPr>
          <w:lang w:val="en-GB"/>
        </w:rPr>
        <w:t>are</w:t>
      </w:r>
      <w:proofErr w:type="gramEnd"/>
      <w:r w:rsidR="00F44B90" w:rsidRPr="00953317">
        <w:rPr>
          <w:lang w:val="en-GB"/>
        </w:rPr>
        <w:t xml:space="preserve"> reported on the right side of the panels and can be interpreted as the probability that the variable appears in the best model. Hatched bars represent trait differences and filled bars represent trait means</w:t>
      </w:r>
      <w:r w:rsidR="00043E93" w:rsidRPr="00953317">
        <w:rPr>
          <w:lang w:val="en-GB"/>
        </w:rPr>
        <w:t xml:space="preserve">. </w:t>
      </w:r>
      <w:r w:rsidR="00973A48" w:rsidRPr="00953317">
        <w:rPr>
          <w:lang w:val="en-GB"/>
        </w:rPr>
        <w:t>Colours</w:t>
      </w:r>
      <w:r w:rsidR="00F44B90" w:rsidRPr="00953317">
        <w:rPr>
          <w:lang w:val="en-GB"/>
        </w:rPr>
        <w:t xml:space="preserve"> refer to the type of traits, with aboveground traits and belowground traits represented in green and brown, respectively. Adjusted R-squared averaged across the top-ten models (</w:t>
      </w:r>
      <m:oMath>
        <m:acc>
          <m:accPr>
            <m:chr m:val="̅"/>
            <m:ctrlPr>
              <w:rPr>
                <w:rFonts w:ascii="Cambria Math" w:hAnsi="Cambria Math"/>
                <w:i/>
                <w:lang w:val="en-GB"/>
              </w:rPr>
            </m:ctrlPr>
          </m:accPr>
          <m:e>
            <m:sSubSup>
              <m:sSubSupPr>
                <m:ctrlPr>
                  <w:rPr>
                    <w:rFonts w:ascii="Cambria Math" w:hAnsi="Cambria Math"/>
                    <w:i/>
                    <w:lang w:val="en-GB"/>
                  </w:rPr>
                </m:ctrlPr>
              </m:sSubSupPr>
              <m:e>
                <m:r>
                  <w:rPr>
                    <w:rFonts w:ascii="Cambria Math" w:hAnsi="Cambria Math"/>
                    <w:lang w:val="en-GB"/>
                  </w:rPr>
                  <m:t>R</m:t>
                </m:r>
              </m:e>
              <m:sub>
                <m:r>
                  <w:rPr>
                    <w:rFonts w:ascii="Cambria Math" w:hAnsi="Cambria Math"/>
                    <w:lang w:val="en-GB"/>
                  </w:rPr>
                  <m:t>adj</m:t>
                </m:r>
              </m:sub>
              <m:sup>
                <m:r>
                  <w:rPr>
                    <w:rFonts w:ascii="Cambria Math" w:hAnsi="Cambria Math"/>
                    <w:lang w:val="en-GB"/>
                  </w:rPr>
                  <m:t>2</m:t>
                </m:r>
              </m:sup>
            </m:sSubSup>
          </m:e>
        </m:acc>
      </m:oMath>
      <w:r w:rsidR="00F44B90" w:rsidRPr="00953317">
        <w:rPr>
          <w:lang w:val="en-GB"/>
        </w:rPr>
        <w:t>) are also reported.</w:t>
      </w:r>
    </w:p>
    <w:p w14:paraId="0DF93C60" w14:textId="47B601ED" w:rsidR="00F40AF4" w:rsidRPr="00953317" w:rsidRDefault="00F40AF4" w:rsidP="00F40AF4">
      <w:pPr>
        <w:rPr>
          <w:lang w:val="en-GB"/>
        </w:rPr>
      </w:pPr>
      <w:r w:rsidRPr="00953317">
        <w:rPr>
          <w:b/>
          <w:lang w:val="en-GB"/>
        </w:rPr>
        <w:t xml:space="preserve">Figure 5: Interactions between root </w:t>
      </w:r>
      <w:r w:rsidR="009D57F1">
        <w:rPr>
          <w:b/>
          <w:lang w:val="en-GB"/>
        </w:rPr>
        <w:t>area</w:t>
      </w:r>
      <w:r w:rsidRPr="00953317">
        <w:rPr>
          <w:b/>
          <w:lang w:val="en-GB"/>
        </w:rPr>
        <w:t xml:space="preserve">, resource availability, and biomass. (a) </w:t>
      </w:r>
      <w:r w:rsidRPr="00953317">
        <w:rPr>
          <w:lang w:val="en-GB"/>
        </w:rPr>
        <w:t xml:space="preserve">relationship between the total biomass of the pure stands and their root </w:t>
      </w:r>
      <w:r w:rsidR="009D57F1">
        <w:rPr>
          <w:lang w:val="en-GB"/>
        </w:rPr>
        <w:t>area</w:t>
      </w:r>
      <w:r w:rsidRPr="00953317">
        <w:rPr>
          <w:lang w:val="en-GB"/>
        </w:rPr>
        <w:t xml:space="preserve"> (n = 36 per treatment), </w:t>
      </w:r>
      <w:r w:rsidRPr="00953317">
        <w:rPr>
          <w:b/>
          <w:lang w:val="en-GB"/>
        </w:rPr>
        <w:t>(b)</w:t>
      </w:r>
      <w:r w:rsidRPr="00953317">
        <w:rPr>
          <w:lang w:val="en-GB"/>
        </w:rPr>
        <w:t xml:space="preserve"> </w:t>
      </w:r>
      <w:r w:rsidR="00973A48" w:rsidRPr="00953317">
        <w:rPr>
          <w:lang w:val="en-GB"/>
        </w:rPr>
        <w:t xml:space="preserve">relationship between RY computed on total biomass and root </w:t>
      </w:r>
      <w:r w:rsidR="00973A48">
        <w:rPr>
          <w:lang w:val="en-GB"/>
        </w:rPr>
        <w:t>area</w:t>
      </w:r>
      <w:r w:rsidR="00973A48" w:rsidRPr="00953317">
        <w:rPr>
          <w:lang w:val="en-GB"/>
        </w:rPr>
        <w:t xml:space="preserve"> measured in pure stands</w:t>
      </w:r>
      <w:r w:rsidRPr="00953317">
        <w:rPr>
          <w:lang w:val="en-GB"/>
        </w:rPr>
        <w:t xml:space="preserve"> (n = </w:t>
      </w:r>
      <w:r w:rsidR="00973A48">
        <w:rPr>
          <w:lang w:val="en-GB"/>
        </w:rPr>
        <w:t>108</w:t>
      </w:r>
      <w:r w:rsidRPr="00953317">
        <w:rPr>
          <w:lang w:val="en-GB"/>
        </w:rPr>
        <w:t xml:space="preserve"> per treatment), </w:t>
      </w:r>
      <w:r w:rsidRPr="00953317">
        <w:rPr>
          <w:b/>
          <w:lang w:val="en-GB"/>
        </w:rPr>
        <w:t>(c)</w:t>
      </w:r>
      <w:r w:rsidRPr="00953317">
        <w:rPr>
          <w:lang w:val="en-GB"/>
        </w:rPr>
        <w:t xml:space="preserve"> relationship between RY computed on total biomass and </w:t>
      </w:r>
      <w:r w:rsidR="00973A48">
        <w:rPr>
          <w:lang w:val="en-GB"/>
        </w:rPr>
        <w:t>the hierarchical distan</w:t>
      </w:r>
      <w:r w:rsidR="00756C1F">
        <w:rPr>
          <w:lang w:val="en-GB"/>
        </w:rPr>
        <w:t>ce on root area, i.e. the difference between the root area of the focal and the root area of the neighbour, both measured in pure stands (</w:t>
      </w:r>
      <w:r w:rsidRPr="00953317">
        <w:rPr>
          <w:lang w:val="en-GB"/>
        </w:rPr>
        <w:t xml:space="preserve">n = 108 per treatment), </w:t>
      </w:r>
      <w:r w:rsidRPr="00953317">
        <w:rPr>
          <w:b/>
          <w:lang w:val="en-GB"/>
        </w:rPr>
        <w:t xml:space="preserve">(d) </w:t>
      </w:r>
      <w:r w:rsidRPr="00953317">
        <w:rPr>
          <w:lang w:val="en-GB"/>
        </w:rPr>
        <w:t>relationship between RY</w:t>
      </w:r>
      <w:r w:rsidR="00756C1F">
        <w:rPr>
          <w:lang w:val="en-GB"/>
        </w:rPr>
        <w:t>T</w:t>
      </w:r>
      <w:r w:rsidRPr="00953317">
        <w:rPr>
          <w:lang w:val="en-GB"/>
        </w:rPr>
        <w:t xml:space="preserve"> computed on total biomass and </w:t>
      </w:r>
      <w:r w:rsidR="00756C1F">
        <w:rPr>
          <w:lang w:val="en-GB"/>
        </w:rPr>
        <w:t>root area plasticity, i.e. the difference between the expected (based on pure stands) and the observed root area (</w:t>
      </w:r>
      <w:r w:rsidRPr="00953317">
        <w:rPr>
          <w:lang w:val="en-GB"/>
        </w:rPr>
        <w:t xml:space="preserve">n = </w:t>
      </w:r>
      <w:r w:rsidR="00D47AF6">
        <w:rPr>
          <w:lang w:val="en-GB"/>
        </w:rPr>
        <w:t>54</w:t>
      </w:r>
      <w:r w:rsidRPr="00953317">
        <w:rPr>
          <w:lang w:val="en-GB"/>
        </w:rPr>
        <w:t xml:space="preserve"> per treatment). Pearson correlation coefficients (</w:t>
      </w:r>
      <w:r w:rsidRPr="00953317">
        <w:rPr>
          <w:i/>
          <w:lang w:val="en-GB"/>
        </w:rPr>
        <w:t>R</w:t>
      </w:r>
      <w:r w:rsidRPr="00953317">
        <w:rPr>
          <w:lang w:val="en-GB"/>
        </w:rPr>
        <w:t xml:space="preserve">) and </w:t>
      </w:r>
      <w:r w:rsidRPr="00953317">
        <w:rPr>
          <w:i/>
          <w:lang w:val="en-GB"/>
        </w:rPr>
        <w:t>p-</w:t>
      </w:r>
      <w:r w:rsidRPr="00953317">
        <w:rPr>
          <w:lang w:val="en-GB"/>
        </w:rPr>
        <w:t>values (</w:t>
      </w:r>
      <w:r w:rsidRPr="00953317">
        <w:rPr>
          <w:i/>
          <w:lang w:val="en-GB"/>
        </w:rPr>
        <w:t>p</w:t>
      </w:r>
      <w:r w:rsidRPr="00953317">
        <w:rPr>
          <w:lang w:val="en-GB"/>
        </w:rPr>
        <w:t xml:space="preserve">) refer to simple linear models fitted independently in the </w:t>
      </w:r>
      <w:r w:rsidR="00D47AF6">
        <w:rPr>
          <w:lang w:val="en-GB"/>
        </w:rPr>
        <w:t>R+</w:t>
      </w:r>
      <w:r w:rsidRPr="00953317">
        <w:rPr>
          <w:lang w:val="en-GB"/>
        </w:rPr>
        <w:t xml:space="preserve"> (blue, circle) and </w:t>
      </w:r>
      <w:r w:rsidR="00D47AF6">
        <w:rPr>
          <w:lang w:val="en-GB"/>
        </w:rPr>
        <w:t>R-</w:t>
      </w:r>
      <w:r w:rsidRPr="00953317">
        <w:rPr>
          <w:lang w:val="en-GB"/>
        </w:rPr>
        <w:t xml:space="preserve"> (red, triangles) treatments.</w:t>
      </w:r>
    </w:p>
    <w:p w14:paraId="41ECA7CC" w14:textId="77777777" w:rsidR="00F40AF4" w:rsidRPr="00953317" w:rsidRDefault="00F40AF4" w:rsidP="00BF0E2D">
      <w:pPr>
        <w:rPr>
          <w:lang w:val="en-GB"/>
        </w:rPr>
      </w:pPr>
    </w:p>
    <w:p w14:paraId="467F9E52" w14:textId="6BE0B6FB" w:rsidR="00774FAF" w:rsidRPr="00953317" w:rsidRDefault="001A4012" w:rsidP="001A4012">
      <w:pPr>
        <w:pStyle w:val="Titre1"/>
        <w:rPr>
          <w:lang w:val="en-GB"/>
        </w:rPr>
      </w:pPr>
      <w:r w:rsidRPr="00953317">
        <w:rPr>
          <w:lang w:val="en-GB"/>
        </w:rPr>
        <w:lastRenderedPageBreak/>
        <w:t>Legends for Supplementary Materials</w:t>
      </w:r>
    </w:p>
    <w:p w14:paraId="2873F7F8" w14:textId="15043D15" w:rsidR="00BA6F63" w:rsidRDefault="00BA6F63" w:rsidP="001A4012">
      <w:pPr>
        <w:rPr>
          <w:b/>
          <w:lang w:val="en-GB"/>
        </w:rPr>
      </w:pPr>
      <w:r w:rsidRPr="002C07E9">
        <w:rPr>
          <w:b/>
          <w:lang w:val="en-GB"/>
        </w:rPr>
        <w:t>Supplementary Table 1: Cultivar information.</w:t>
      </w:r>
    </w:p>
    <w:p w14:paraId="5EA80ACB" w14:textId="7F9ED426" w:rsidR="002C07E9" w:rsidRPr="002C07E9" w:rsidRDefault="002C07E9" w:rsidP="001A4012">
      <w:pPr>
        <w:rPr>
          <w:b/>
          <w:lang w:val="en-GB"/>
        </w:rPr>
      </w:pPr>
      <w:r>
        <w:rPr>
          <w:b/>
          <w:lang w:val="en-GB"/>
        </w:rPr>
        <w:t xml:space="preserve">Supplementary Table2: </w:t>
      </w:r>
      <w:r w:rsidR="00122BDB">
        <w:rPr>
          <w:b/>
          <w:lang w:val="en-GB"/>
        </w:rPr>
        <w:t>List of the 54 mixtures.</w:t>
      </w:r>
    </w:p>
    <w:p w14:paraId="7BEA4D53" w14:textId="14278CA5" w:rsidR="00BA6F63" w:rsidRPr="00953317" w:rsidRDefault="00BA6F63" w:rsidP="001A4012">
      <w:pPr>
        <w:rPr>
          <w:b/>
          <w:lang w:val="en-GB"/>
        </w:rPr>
      </w:pPr>
      <w:r w:rsidRPr="00122BDB">
        <w:rPr>
          <w:b/>
          <w:lang w:val="en-GB"/>
        </w:rPr>
        <w:t xml:space="preserve">Supplementary Table </w:t>
      </w:r>
      <w:r w:rsidR="00122BDB" w:rsidRPr="00122BDB">
        <w:rPr>
          <w:b/>
          <w:lang w:val="en-GB"/>
        </w:rPr>
        <w:t>3</w:t>
      </w:r>
      <w:r w:rsidRPr="00122BDB">
        <w:rPr>
          <w:b/>
          <w:lang w:val="en-GB"/>
        </w:rPr>
        <w:t>: Description of the nutrient solution.</w:t>
      </w:r>
    </w:p>
    <w:p w14:paraId="4AF625CC" w14:textId="2F57E169" w:rsidR="00BA6F63" w:rsidRPr="00953317" w:rsidRDefault="00BA6F63" w:rsidP="001A4012">
      <w:pPr>
        <w:rPr>
          <w:lang w:val="en-GB"/>
        </w:rPr>
      </w:pPr>
      <w:r w:rsidRPr="00953317">
        <w:rPr>
          <w:b/>
          <w:lang w:val="en-GB"/>
        </w:rPr>
        <w:t>Supplementar</w:t>
      </w:r>
      <w:r w:rsidR="00B413A2" w:rsidRPr="00953317">
        <w:rPr>
          <w:b/>
          <w:lang w:val="en-GB"/>
        </w:rPr>
        <w:t>y Table 3: Analysis of Variance</w:t>
      </w:r>
      <w:r w:rsidRPr="00953317">
        <w:rPr>
          <w:b/>
          <w:lang w:val="en-GB"/>
        </w:rPr>
        <w:t xml:space="preserve"> (ANOVA)</w:t>
      </w:r>
      <w:r w:rsidR="00B413A2" w:rsidRPr="00953317">
        <w:rPr>
          <w:b/>
          <w:lang w:val="en-GB"/>
        </w:rPr>
        <w:t xml:space="preserve"> of traits and biomass</w:t>
      </w:r>
      <w:r w:rsidRPr="00953317">
        <w:rPr>
          <w:b/>
          <w:lang w:val="en-GB"/>
        </w:rPr>
        <w:t xml:space="preserve">. </w:t>
      </w:r>
      <w:r w:rsidRPr="00953317">
        <w:rPr>
          <w:lang w:val="en-GB"/>
        </w:rPr>
        <w:t xml:space="preserve">Type III </w:t>
      </w:r>
      <w:r w:rsidR="00D230B9">
        <w:rPr>
          <w:lang w:val="en-GB"/>
        </w:rPr>
        <w:t>A</w:t>
      </w:r>
      <w:r w:rsidRPr="00953317">
        <w:rPr>
          <w:lang w:val="en-GB"/>
        </w:rPr>
        <w:t xml:space="preserve">nalysis of Variance using the Kenward-Roger’s method on mixed models where the identity of the genotypic pair (concatenation of the identity of the two genotypes in a </w:t>
      </w:r>
      <w:proofErr w:type="spellStart"/>
      <w:r w:rsidRPr="00953317">
        <w:rPr>
          <w:lang w:val="en-GB"/>
        </w:rPr>
        <w:t>RhizoTube</w:t>
      </w:r>
      <w:proofErr w:type="spellEnd"/>
      <w:r w:rsidRPr="00953317">
        <w:rPr>
          <w:lang w:val="en-GB"/>
        </w:rPr>
        <w:t xml:space="preserve">®) was used as a random effect on both the intercept and the slope of the treatment effect (C vs S treatment). For each fixed effects, we report the sum of squares (“Sum </w:t>
      </w:r>
      <w:proofErr w:type="spellStart"/>
      <w:r w:rsidRPr="00953317">
        <w:rPr>
          <w:lang w:val="en-GB"/>
        </w:rPr>
        <w:t>Sq</w:t>
      </w:r>
      <w:proofErr w:type="spellEnd"/>
      <w:r w:rsidRPr="00953317">
        <w:rPr>
          <w:lang w:val="en-GB"/>
        </w:rPr>
        <w:t xml:space="preserve">”), the mean squares (“Mean </w:t>
      </w:r>
      <w:proofErr w:type="spellStart"/>
      <w:r w:rsidRPr="00953317">
        <w:rPr>
          <w:lang w:val="en-GB"/>
        </w:rPr>
        <w:t>Sq</w:t>
      </w:r>
      <w:proofErr w:type="spellEnd"/>
      <w:r w:rsidRPr="00953317">
        <w:rPr>
          <w:lang w:val="en-GB"/>
        </w:rPr>
        <w:t>”), the numerator degrees of freedom (“</w:t>
      </w:r>
      <w:proofErr w:type="spellStart"/>
      <w:r w:rsidRPr="00953317">
        <w:rPr>
          <w:lang w:val="en-GB"/>
        </w:rPr>
        <w:t>NumDF</w:t>
      </w:r>
      <w:proofErr w:type="spellEnd"/>
      <w:r w:rsidRPr="00953317">
        <w:rPr>
          <w:lang w:val="en-GB"/>
        </w:rPr>
        <w:t>”), the denominator degrees of freedom (“</w:t>
      </w:r>
      <w:proofErr w:type="spellStart"/>
      <w:r w:rsidRPr="00953317">
        <w:rPr>
          <w:lang w:val="en-GB"/>
        </w:rPr>
        <w:t>DenDF</w:t>
      </w:r>
      <w:proofErr w:type="spellEnd"/>
      <w:r w:rsidRPr="00953317">
        <w:rPr>
          <w:lang w:val="en-GB"/>
        </w:rPr>
        <w:t xml:space="preserve">”), the value of the </w:t>
      </w:r>
      <w:r w:rsidRPr="00953317">
        <w:rPr>
          <w:i/>
          <w:lang w:val="en-GB"/>
        </w:rPr>
        <w:t>F</w:t>
      </w:r>
      <w:r w:rsidRPr="00953317">
        <w:rPr>
          <w:lang w:val="en-GB"/>
        </w:rPr>
        <w:t xml:space="preserve"> statistic (“F value”), and the </w:t>
      </w:r>
      <w:r w:rsidRPr="00953317">
        <w:rPr>
          <w:i/>
          <w:lang w:val="en-GB"/>
        </w:rPr>
        <w:t>p</w:t>
      </w:r>
      <w:r w:rsidRPr="00953317">
        <w:rPr>
          <w:lang w:val="en-GB"/>
        </w:rPr>
        <w:t>-value (“</w:t>
      </w:r>
      <w:proofErr w:type="spellStart"/>
      <w:r w:rsidRPr="00953317">
        <w:rPr>
          <w:lang w:val="en-GB"/>
        </w:rPr>
        <w:t>Pr</w:t>
      </w:r>
      <w:proofErr w:type="spellEnd"/>
      <w:r w:rsidRPr="00953317">
        <w:rPr>
          <w:lang w:val="en-GB"/>
        </w:rPr>
        <w:t xml:space="preserve">(&gt;F)”). </w:t>
      </w:r>
    </w:p>
    <w:p w14:paraId="1EBDE69B" w14:textId="6E2D5F9E" w:rsidR="00B413A2" w:rsidRPr="00953317" w:rsidRDefault="00B413A2" w:rsidP="00B413A2">
      <w:pPr>
        <w:rPr>
          <w:lang w:val="en-GB"/>
        </w:rPr>
      </w:pPr>
      <w:r w:rsidRPr="00953317">
        <w:rPr>
          <w:b/>
          <w:lang w:val="en-GB"/>
        </w:rPr>
        <w:t xml:space="preserve">Supplementary Table 4: Analysis of Variance (ANOVA) of RYTs. </w:t>
      </w:r>
      <w:r w:rsidRPr="00953317">
        <w:rPr>
          <w:lang w:val="en-GB"/>
        </w:rPr>
        <w:t xml:space="preserve">Type III </w:t>
      </w:r>
      <w:r w:rsidR="00D230B9">
        <w:rPr>
          <w:lang w:val="en-GB"/>
        </w:rPr>
        <w:t>A</w:t>
      </w:r>
      <w:r w:rsidRPr="00953317">
        <w:rPr>
          <w:lang w:val="en-GB"/>
        </w:rPr>
        <w:t xml:space="preserve">nalysis of Variance using the Kenward-Roger’s method on mixed models where the identity of the genotypic pair (concatenation of the identity of the two genotypes in a </w:t>
      </w:r>
      <w:proofErr w:type="spellStart"/>
      <w:r w:rsidRPr="00953317">
        <w:rPr>
          <w:lang w:val="en-GB"/>
        </w:rPr>
        <w:t>RhizoTube</w:t>
      </w:r>
      <w:proofErr w:type="spellEnd"/>
      <w:r w:rsidRPr="00953317">
        <w:rPr>
          <w:lang w:val="en-GB"/>
        </w:rPr>
        <w:t xml:space="preserve">®) was used as a random effect on both the intercept and the slope of the treatment effect (C vs S treatment). We report the fixed effect of the treatment with the sum of squares (“Sum </w:t>
      </w:r>
      <w:proofErr w:type="spellStart"/>
      <w:r w:rsidRPr="00953317">
        <w:rPr>
          <w:lang w:val="en-GB"/>
        </w:rPr>
        <w:t>Sq</w:t>
      </w:r>
      <w:proofErr w:type="spellEnd"/>
      <w:r w:rsidRPr="00953317">
        <w:rPr>
          <w:lang w:val="en-GB"/>
        </w:rPr>
        <w:t xml:space="preserve">”), the mean squares (“Mean </w:t>
      </w:r>
      <w:proofErr w:type="spellStart"/>
      <w:r w:rsidRPr="00953317">
        <w:rPr>
          <w:lang w:val="en-GB"/>
        </w:rPr>
        <w:t>Sq</w:t>
      </w:r>
      <w:proofErr w:type="spellEnd"/>
      <w:r w:rsidRPr="00953317">
        <w:rPr>
          <w:lang w:val="en-GB"/>
        </w:rPr>
        <w:t>”), the numerator degrees of freedom (“</w:t>
      </w:r>
      <w:proofErr w:type="spellStart"/>
      <w:r w:rsidRPr="00953317">
        <w:rPr>
          <w:lang w:val="en-GB"/>
        </w:rPr>
        <w:t>NumDF</w:t>
      </w:r>
      <w:proofErr w:type="spellEnd"/>
      <w:r w:rsidRPr="00953317">
        <w:rPr>
          <w:lang w:val="en-GB"/>
        </w:rPr>
        <w:t>”), the denominator degrees of freedom (“</w:t>
      </w:r>
      <w:proofErr w:type="spellStart"/>
      <w:r w:rsidRPr="00953317">
        <w:rPr>
          <w:lang w:val="en-GB"/>
        </w:rPr>
        <w:t>DenDF</w:t>
      </w:r>
      <w:proofErr w:type="spellEnd"/>
      <w:r w:rsidRPr="00953317">
        <w:rPr>
          <w:lang w:val="en-GB"/>
        </w:rPr>
        <w:t xml:space="preserve">”), the value of the </w:t>
      </w:r>
      <w:r w:rsidRPr="00953317">
        <w:rPr>
          <w:i/>
          <w:lang w:val="en-GB"/>
        </w:rPr>
        <w:t>F</w:t>
      </w:r>
      <w:r w:rsidRPr="00953317">
        <w:rPr>
          <w:lang w:val="en-GB"/>
        </w:rPr>
        <w:t xml:space="preserve"> statistic (“F value”), and the </w:t>
      </w:r>
      <w:r w:rsidRPr="00953317">
        <w:rPr>
          <w:i/>
          <w:lang w:val="en-GB"/>
        </w:rPr>
        <w:t>p</w:t>
      </w:r>
      <w:r w:rsidRPr="00953317">
        <w:rPr>
          <w:lang w:val="en-GB"/>
        </w:rPr>
        <w:t>-value (“</w:t>
      </w:r>
      <w:proofErr w:type="spellStart"/>
      <w:r w:rsidRPr="00953317">
        <w:rPr>
          <w:lang w:val="en-GB"/>
        </w:rPr>
        <w:t>Pr</w:t>
      </w:r>
      <w:proofErr w:type="spellEnd"/>
      <w:r w:rsidRPr="00953317">
        <w:rPr>
          <w:lang w:val="en-GB"/>
        </w:rPr>
        <w:t xml:space="preserve">(&gt;F)”). </w:t>
      </w:r>
    </w:p>
    <w:p w14:paraId="04573FA4" w14:textId="485E1FDF" w:rsidR="00B413A2" w:rsidRPr="00953317" w:rsidRDefault="003B36E5" w:rsidP="001A4012">
      <w:pPr>
        <w:rPr>
          <w:lang w:val="en-GB"/>
        </w:rPr>
      </w:pPr>
      <w:r w:rsidRPr="00953317">
        <w:rPr>
          <w:b/>
          <w:lang w:val="en-GB"/>
        </w:rPr>
        <w:t xml:space="preserve">Supplementary Table 5: </w:t>
      </w:r>
      <w:r w:rsidR="004F42C4" w:rsidRPr="00953317">
        <w:rPr>
          <w:b/>
          <w:lang w:val="en-GB"/>
        </w:rPr>
        <w:t>Ten best fitting models between RYT and mixture trait composition.</w:t>
      </w:r>
      <w:r w:rsidR="004F42C4" w:rsidRPr="00953317">
        <w:rPr>
          <w:sz w:val="20"/>
          <w:lang w:val="en-GB"/>
        </w:rPr>
        <w:t xml:space="preserve"> </w:t>
      </w:r>
      <w:r w:rsidR="004F42C4" w:rsidRPr="00953317">
        <w:rPr>
          <w:lang w:val="en-GB"/>
        </w:rPr>
        <w:t xml:space="preserve">The top-ten models are ranked according to their </w:t>
      </w:r>
      <w:proofErr w:type="spellStart"/>
      <w:r w:rsidR="004F42C4" w:rsidRPr="00953317">
        <w:rPr>
          <w:lang w:val="en-GB"/>
        </w:rPr>
        <w:t>AICc</w:t>
      </w:r>
      <w:proofErr w:type="spellEnd"/>
      <w:r w:rsidR="004F42C4" w:rsidRPr="00953317">
        <w:rPr>
          <w:lang w:val="en-GB"/>
        </w:rPr>
        <w:t>. ∆</w:t>
      </w:r>
      <w:proofErr w:type="spellStart"/>
      <w:r w:rsidR="004F42C4" w:rsidRPr="00953317">
        <w:rPr>
          <w:lang w:val="en-GB"/>
        </w:rPr>
        <w:t>AICc</w:t>
      </w:r>
      <w:proofErr w:type="spellEnd"/>
      <w:r w:rsidR="004F42C4" w:rsidRPr="00953317">
        <w:rPr>
          <w:lang w:val="en-GB"/>
        </w:rPr>
        <w:t xml:space="preserve"> (“delta</w:t>
      </w:r>
      <w:r w:rsidR="00D230B9">
        <w:rPr>
          <w:lang w:val="en-GB"/>
        </w:rPr>
        <w:t xml:space="preserve"> </w:t>
      </w:r>
      <w:proofErr w:type="spellStart"/>
      <w:r w:rsidR="004F42C4" w:rsidRPr="00953317">
        <w:rPr>
          <w:lang w:val="en-GB"/>
        </w:rPr>
        <w:t>AICc</w:t>
      </w:r>
      <w:proofErr w:type="spellEnd"/>
      <w:r w:rsidR="004F42C4" w:rsidRPr="00953317">
        <w:rPr>
          <w:lang w:val="en-GB"/>
        </w:rPr>
        <w:t>”), model weights (“weight”), and adjusted R-squared (“R2_adj”)</w:t>
      </w:r>
      <w:r w:rsidR="00D230B9">
        <w:rPr>
          <w:lang w:val="en-GB"/>
        </w:rPr>
        <w:t xml:space="preserve"> are reported</w:t>
      </w:r>
      <w:r w:rsidR="004F42C4" w:rsidRPr="00953317">
        <w:rPr>
          <w:lang w:val="en-GB"/>
        </w:rPr>
        <w:t xml:space="preserve">. </w:t>
      </w:r>
      <w:r w:rsidR="00512096" w:rsidRPr="00953317">
        <w:rPr>
          <w:lang w:val="en-GB"/>
        </w:rPr>
        <w:t>The “</w:t>
      </w:r>
      <w:proofErr w:type="spellStart"/>
      <w:r w:rsidR="00512096" w:rsidRPr="00953317">
        <w:rPr>
          <w:lang w:val="en-GB"/>
        </w:rPr>
        <w:t>avg</w:t>
      </w:r>
      <w:proofErr w:type="spellEnd"/>
      <w:r w:rsidR="00512096" w:rsidRPr="00953317">
        <w:rPr>
          <w:lang w:val="en-GB"/>
        </w:rPr>
        <w:t xml:space="preserve">” and “diff” suffixes refer to trait averages and trait differences, respectively. </w:t>
      </w:r>
    </w:p>
    <w:p w14:paraId="26D8A090" w14:textId="479F4FC2" w:rsidR="001A4012" w:rsidRPr="00953317" w:rsidRDefault="001A4012" w:rsidP="001A4012">
      <w:pPr>
        <w:rPr>
          <w:lang w:val="en-GB"/>
        </w:rPr>
      </w:pPr>
      <w:r w:rsidRPr="00953317">
        <w:rPr>
          <w:b/>
          <w:lang w:val="en-GB"/>
        </w:rPr>
        <w:t xml:space="preserve">Supplementary Figure 1: </w:t>
      </w:r>
      <w:proofErr w:type="spellStart"/>
      <w:r w:rsidR="00FB077D" w:rsidRPr="00953317">
        <w:rPr>
          <w:b/>
          <w:lang w:val="en-GB"/>
        </w:rPr>
        <w:t>Rhizo</w:t>
      </w:r>
      <w:r w:rsidR="00E516CF" w:rsidRPr="00953317">
        <w:rPr>
          <w:b/>
          <w:lang w:val="en-GB"/>
        </w:rPr>
        <w:t>T</w:t>
      </w:r>
      <w:r w:rsidR="00FB077D" w:rsidRPr="00953317">
        <w:rPr>
          <w:b/>
          <w:lang w:val="en-GB"/>
        </w:rPr>
        <w:t>ubes</w:t>
      </w:r>
      <w:proofErr w:type="spellEnd"/>
      <w:r w:rsidR="00FB077D" w:rsidRPr="00953317">
        <w:rPr>
          <w:b/>
          <w:lang w:val="en-GB"/>
        </w:rPr>
        <w:t>® monitoring.</w:t>
      </w:r>
      <w:r w:rsidR="00FB077D" w:rsidRPr="00953317">
        <w:rPr>
          <w:lang w:val="en-GB"/>
        </w:rPr>
        <w:t xml:space="preserve"> Measurements of nutrient solution inputs (</w:t>
      </w:r>
      <w:r w:rsidR="00FB077D" w:rsidRPr="00953317">
        <w:rPr>
          <w:b/>
          <w:lang w:val="en-GB"/>
        </w:rPr>
        <w:t>a</w:t>
      </w:r>
      <w:r w:rsidR="00FB077D" w:rsidRPr="00953317">
        <w:rPr>
          <w:lang w:val="en-GB"/>
        </w:rPr>
        <w:t>) and water status (</w:t>
      </w:r>
      <w:r w:rsidR="00FB077D" w:rsidRPr="00953317">
        <w:rPr>
          <w:b/>
          <w:lang w:val="en-GB"/>
        </w:rPr>
        <w:t>b</w:t>
      </w:r>
      <w:r w:rsidR="00FB077D" w:rsidRPr="00953317">
        <w:rPr>
          <w:lang w:val="en-GB"/>
        </w:rPr>
        <w:t xml:space="preserve">) of the </w:t>
      </w:r>
      <w:proofErr w:type="spellStart"/>
      <w:r w:rsidR="00FB077D" w:rsidRPr="00953317">
        <w:rPr>
          <w:lang w:val="en-GB"/>
        </w:rPr>
        <w:t>Rhizo</w:t>
      </w:r>
      <w:r w:rsidR="00E516CF" w:rsidRPr="00953317">
        <w:rPr>
          <w:lang w:val="en-GB"/>
        </w:rPr>
        <w:t>T</w:t>
      </w:r>
      <w:r w:rsidR="00FB077D" w:rsidRPr="00953317">
        <w:rPr>
          <w:lang w:val="en-GB"/>
        </w:rPr>
        <w:t>ubes</w:t>
      </w:r>
      <w:proofErr w:type="spellEnd"/>
      <w:r w:rsidR="00FB077D" w:rsidRPr="00953317">
        <w:rPr>
          <w:lang w:val="en-GB"/>
        </w:rPr>
        <w:t xml:space="preserve">® in the C treatment (blue) and the S treatment (red) over the </w:t>
      </w:r>
      <w:r w:rsidR="00FB077D" w:rsidRPr="00953317">
        <w:rPr>
          <w:lang w:val="en-GB"/>
        </w:rPr>
        <w:lastRenderedPageBreak/>
        <w:t xml:space="preserve">course of the experiment. Values are averaged over all </w:t>
      </w:r>
      <w:proofErr w:type="spellStart"/>
      <w:r w:rsidR="00FB077D" w:rsidRPr="00953317">
        <w:rPr>
          <w:lang w:val="en-GB"/>
        </w:rPr>
        <w:t>Rhizo</w:t>
      </w:r>
      <w:r w:rsidR="00E516CF" w:rsidRPr="00953317">
        <w:rPr>
          <w:lang w:val="en-GB"/>
        </w:rPr>
        <w:t>T</w:t>
      </w:r>
      <w:r w:rsidR="00FB077D" w:rsidRPr="00953317">
        <w:rPr>
          <w:lang w:val="en-GB"/>
        </w:rPr>
        <w:t>ubes</w:t>
      </w:r>
      <w:proofErr w:type="spellEnd"/>
      <w:r w:rsidR="00FB077D" w:rsidRPr="00953317">
        <w:rPr>
          <w:lang w:val="en-GB"/>
        </w:rPr>
        <w:t xml:space="preserve">®. Seedlings were transferred in the </w:t>
      </w:r>
      <w:proofErr w:type="spellStart"/>
      <w:r w:rsidR="00FB077D" w:rsidRPr="00953317">
        <w:rPr>
          <w:lang w:val="en-GB"/>
        </w:rPr>
        <w:t>Rhizo</w:t>
      </w:r>
      <w:r w:rsidR="00E516CF" w:rsidRPr="00953317">
        <w:rPr>
          <w:lang w:val="en-GB"/>
        </w:rPr>
        <w:t>T</w:t>
      </w:r>
      <w:r w:rsidR="00FB077D" w:rsidRPr="00953317">
        <w:rPr>
          <w:lang w:val="en-GB"/>
        </w:rPr>
        <w:t>ubes</w:t>
      </w:r>
      <w:proofErr w:type="spellEnd"/>
      <w:r w:rsidR="00FB077D" w:rsidRPr="00953317">
        <w:rPr>
          <w:lang w:val="en-GB"/>
        </w:rPr>
        <w:t xml:space="preserve"> on the 24</w:t>
      </w:r>
      <w:r w:rsidR="00FB077D" w:rsidRPr="00953317">
        <w:rPr>
          <w:vertAlign w:val="superscript"/>
          <w:lang w:val="en-GB"/>
        </w:rPr>
        <w:t>th</w:t>
      </w:r>
      <w:r w:rsidR="00FB077D" w:rsidRPr="00953317">
        <w:rPr>
          <w:lang w:val="en-GB"/>
        </w:rPr>
        <w:t xml:space="preserve"> of June harvested form the 16</w:t>
      </w:r>
      <w:r w:rsidR="00FB077D" w:rsidRPr="00953317">
        <w:rPr>
          <w:vertAlign w:val="superscript"/>
          <w:lang w:val="en-GB"/>
        </w:rPr>
        <w:t>th</w:t>
      </w:r>
      <w:r w:rsidR="00FB077D" w:rsidRPr="00953317">
        <w:rPr>
          <w:vertAlign w:val="subscript"/>
          <w:lang w:val="en-GB"/>
        </w:rPr>
        <w:t xml:space="preserve"> </w:t>
      </w:r>
      <w:r w:rsidR="00FB077D" w:rsidRPr="00953317">
        <w:rPr>
          <w:lang w:val="en-GB"/>
        </w:rPr>
        <w:t>to the 19</w:t>
      </w:r>
      <w:r w:rsidR="00FB077D" w:rsidRPr="00953317">
        <w:rPr>
          <w:vertAlign w:val="superscript"/>
          <w:lang w:val="en-GB"/>
        </w:rPr>
        <w:t>th</w:t>
      </w:r>
      <w:r w:rsidR="00FB077D" w:rsidRPr="00953317">
        <w:rPr>
          <w:lang w:val="en-GB"/>
        </w:rPr>
        <w:t xml:space="preserve"> of July 2019. </w:t>
      </w:r>
    </w:p>
    <w:p w14:paraId="04EC886E" w14:textId="315DB73E" w:rsidR="00C368FD" w:rsidRPr="00953317" w:rsidRDefault="002029B6" w:rsidP="002029B6">
      <w:pPr>
        <w:rPr>
          <w:lang w:val="en-GB"/>
        </w:rPr>
      </w:pPr>
      <w:r w:rsidRPr="00953317">
        <w:rPr>
          <w:b/>
          <w:lang w:val="en-GB"/>
        </w:rPr>
        <w:t xml:space="preserve">Supplementary Figure 2: Effect of the stand type on seedlings growth and architecture. </w:t>
      </w:r>
      <w:r w:rsidRPr="00953317">
        <w:rPr>
          <w:lang w:val="en-GB"/>
        </w:rPr>
        <w:t>Comparison of number of leaves (</w:t>
      </w:r>
      <w:r w:rsidRPr="00953317">
        <w:rPr>
          <w:b/>
          <w:lang w:val="en-GB"/>
        </w:rPr>
        <w:t>a</w:t>
      </w:r>
      <w:r w:rsidRPr="00953317">
        <w:rPr>
          <w:lang w:val="en-GB"/>
        </w:rPr>
        <w:t>), number of tillers (</w:t>
      </w:r>
      <w:r w:rsidRPr="00953317">
        <w:rPr>
          <w:b/>
          <w:lang w:val="en-GB"/>
        </w:rPr>
        <w:t>b</w:t>
      </w:r>
      <w:r w:rsidRPr="00953317">
        <w:rPr>
          <w:lang w:val="en-GB"/>
        </w:rPr>
        <w:t>), leaf nitrogen content (</w:t>
      </w:r>
      <w:r w:rsidRPr="00953317">
        <w:rPr>
          <w:b/>
          <w:lang w:val="en-GB"/>
        </w:rPr>
        <w:t>c</w:t>
      </w:r>
      <w:r w:rsidRPr="00953317">
        <w:rPr>
          <w:lang w:val="en-GB"/>
        </w:rPr>
        <w:t>), shoot biomass (</w:t>
      </w:r>
      <w:r w:rsidRPr="00953317">
        <w:rPr>
          <w:b/>
          <w:lang w:val="en-GB"/>
        </w:rPr>
        <w:t>d</w:t>
      </w:r>
      <w:r w:rsidRPr="00953317">
        <w:rPr>
          <w:lang w:val="en-GB"/>
        </w:rPr>
        <w:t>), root biomass (</w:t>
      </w:r>
      <w:r w:rsidRPr="00953317">
        <w:rPr>
          <w:b/>
          <w:lang w:val="en-GB"/>
        </w:rPr>
        <w:t>e</w:t>
      </w:r>
      <w:r w:rsidRPr="00953317">
        <w:rPr>
          <w:lang w:val="en-GB"/>
        </w:rPr>
        <w:t>), total biomass (</w:t>
      </w:r>
      <w:r w:rsidRPr="00953317">
        <w:rPr>
          <w:b/>
          <w:lang w:val="en-GB"/>
        </w:rPr>
        <w:t>f</w:t>
      </w:r>
      <w:r w:rsidRPr="00953317">
        <w:rPr>
          <w:lang w:val="en-GB"/>
        </w:rPr>
        <w:t xml:space="preserve">), </w:t>
      </w:r>
      <w:proofErr w:type="spellStart"/>
      <w:r w:rsidRPr="00953317">
        <w:rPr>
          <w:lang w:val="en-GB"/>
        </w:rPr>
        <w:t>Root:Shoot</w:t>
      </w:r>
      <w:proofErr w:type="spellEnd"/>
      <w:r w:rsidRPr="00953317">
        <w:rPr>
          <w:lang w:val="en-GB"/>
        </w:rPr>
        <w:t xml:space="preserve"> </w:t>
      </w:r>
      <w:r w:rsidR="00D230B9">
        <w:rPr>
          <w:lang w:val="en-GB"/>
        </w:rPr>
        <w:t>r</w:t>
      </w:r>
      <w:r w:rsidRPr="00953317">
        <w:rPr>
          <w:lang w:val="en-GB"/>
        </w:rPr>
        <w:t>atio (</w:t>
      </w:r>
      <w:r w:rsidRPr="00953317">
        <w:rPr>
          <w:b/>
          <w:lang w:val="en-GB"/>
        </w:rPr>
        <w:t>g</w:t>
      </w:r>
      <w:r w:rsidRPr="00953317">
        <w:rPr>
          <w:lang w:val="en-GB"/>
        </w:rPr>
        <w:t>), root length (</w:t>
      </w:r>
      <w:r w:rsidRPr="00953317">
        <w:rPr>
          <w:b/>
          <w:lang w:val="en-GB"/>
        </w:rPr>
        <w:t>h</w:t>
      </w:r>
      <w:r w:rsidRPr="00953317">
        <w:rPr>
          <w:lang w:val="en-GB"/>
        </w:rPr>
        <w:t xml:space="preserve">), and root </w:t>
      </w:r>
      <w:r w:rsidR="009D57F1">
        <w:rPr>
          <w:lang w:val="en-GB"/>
        </w:rPr>
        <w:t>area</w:t>
      </w:r>
      <w:r w:rsidRPr="00953317">
        <w:rPr>
          <w:lang w:val="en-GB"/>
        </w:rPr>
        <w:t xml:space="preserve"> (</w:t>
      </w:r>
      <w:proofErr w:type="spellStart"/>
      <w:r w:rsidRPr="00953317">
        <w:rPr>
          <w:b/>
          <w:lang w:val="en-GB"/>
        </w:rPr>
        <w:t>i</w:t>
      </w:r>
      <w:proofErr w:type="spellEnd"/>
      <w:r w:rsidRPr="00953317">
        <w:rPr>
          <w:lang w:val="en-GB"/>
        </w:rPr>
        <w:t>) between pure and mixed stands. Points and error bars represent the mean ± standard deviation. The number of observations in each stand type are reported below each violin plot. Symbols above the plots represent the significance of the treatment effect (</w:t>
      </w:r>
      <w:proofErr w:type="spellStart"/>
      <w:r w:rsidRPr="00953317">
        <w:rPr>
          <w:lang w:val="en-GB"/>
        </w:rPr>
        <w:t>n.s</w:t>
      </w:r>
      <w:proofErr w:type="spellEnd"/>
      <w:r w:rsidRPr="00953317">
        <w:rPr>
          <w:lang w:val="en-GB"/>
        </w:rPr>
        <w:t xml:space="preserve">.: not significant, complete analysis of variance is reported in Supplementary Table 3). </w:t>
      </w:r>
    </w:p>
    <w:p w14:paraId="79A7F6BE" w14:textId="40DE59C5" w:rsidR="00BF0E2D" w:rsidRPr="00953317" w:rsidRDefault="00C368FD" w:rsidP="00BF0E2D">
      <w:pPr>
        <w:rPr>
          <w:lang w:val="en-GB"/>
        </w:rPr>
      </w:pPr>
      <w:r w:rsidRPr="00953317">
        <w:rPr>
          <w:b/>
          <w:lang w:val="en-GB"/>
        </w:rPr>
        <w:t xml:space="preserve">Supplementary Figure 3: Relationships between the trait composition of the mixtures and their above and belowground </w:t>
      </w:r>
      <w:r w:rsidR="007C72A0" w:rsidRPr="00953317">
        <w:rPr>
          <w:b/>
          <w:lang w:val="en-GB"/>
        </w:rPr>
        <w:t>RYTs</w:t>
      </w:r>
      <w:r w:rsidRPr="00953317">
        <w:rPr>
          <w:b/>
          <w:lang w:val="en-GB"/>
        </w:rPr>
        <w:t xml:space="preserve">. </w:t>
      </w:r>
      <w:r w:rsidRPr="00953317">
        <w:rPr>
          <w:lang w:val="en-GB"/>
        </w:rPr>
        <w:t>Standardized effects of traits on mixture RYTs measured on above- (</w:t>
      </w:r>
      <w:r w:rsidRPr="00953317">
        <w:rPr>
          <w:b/>
          <w:lang w:val="en-GB"/>
        </w:rPr>
        <w:t>a</w:t>
      </w:r>
      <w:r w:rsidRPr="00953317">
        <w:rPr>
          <w:lang w:val="en-GB"/>
        </w:rPr>
        <w:t xml:space="preserve"> and </w:t>
      </w:r>
      <w:r w:rsidRPr="00953317">
        <w:rPr>
          <w:b/>
          <w:lang w:val="en-GB"/>
        </w:rPr>
        <w:t>b</w:t>
      </w:r>
      <w:r w:rsidRPr="00953317">
        <w:rPr>
          <w:lang w:val="en-GB"/>
        </w:rPr>
        <w:t>) and below- (</w:t>
      </w:r>
      <w:r w:rsidRPr="00953317">
        <w:rPr>
          <w:b/>
          <w:lang w:val="en-GB"/>
        </w:rPr>
        <w:t>c</w:t>
      </w:r>
      <w:r w:rsidRPr="00953317">
        <w:rPr>
          <w:lang w:val="en-GB"/>
        </w:rPr>
        <w:t xml:space="preserve"> and </w:t>
      </w:r>
      <w:r w:rsidRPr="00953317">
        <w:rPr>
          <w:b/>
          <w:lang w:val="en-GB"/>
        </w:rPr>
        <w:t>d</w:t>
      </w:r>
      <w:r w:rsidRPr="00953317">
        <w:rPr>
          <w:lang w:val="en-GB"/>
        </w:rPr>
        <w:t>) ground biomass in the C treatment (</w:t>
      </w:r>
      <w:r w:rsidRPr="00953317">
        <w:rPr>
          <w:b/>
          <w:lang w:val="en-GB"/>
        </w:rPr>
        <w:t xml:space="preserve">a </w:t>
      </w:r>
      <w:r w:rsidRPr="00953317">
        <w:rPr>
          <w:lang w:val="en-GB"/>
        </w:rPr>
        <w:t>and</w:t>
      </w:r>
      <w:r w:rsidRPr="00953317">
        <w:rPr>
          <w:b/>
          <w:lang w:val="en-GB"/>
        </w:rPr>
        <w:t xml:space="preserve"> c</w:t>
      </w:r>
      <w:r w:rsidRPr="00953317">
        <w:rPr>
          <w:lang w:val="en-GB"/>
        </w:rPr>
        <w:t>) and S treatment (</w:t>
      </w:r>
      <w:r w:rsidRPr="00953317">
        <w:rPr>
          <w:b/>
          <w:lang w:val="en-GB"/>
        </w:rPr>
        <w:t xml:space="preserve">b </w:t>
      </w:r>
      <w:r w:rsidRPr="00953317">
        <w:rPr>
          <w:lang w:val="en-GB"/>
        </w:rPr>
        <w:t>and</w:t>
      </w:r>
      <w:r w:rsidRPr="00953317">
        <w:rPr>
          <w:b/>
          <w:lang w:val="en-GB"/>
        </w:rPr>
        <w:t xml:space="preserve"> d</w:t>
      </w:r>
      <w:r w:rsidRPr="00953317">
        <w:rPr>
          <w:lang w:val="en-GB"/>
        </w:rPr>
        <w:t>). Backward model selection was performed on a full model with RYT as the response variable and all trait means and differences as explanatory variables. Based on AIC</w:t>
      </w:r>
      <w:r w:rsidRPr="00953317">
        <w:rPr>
          <w:vertAlign w:val="subscript"/>
          <w:lang w:val="en-GB"/>
        </w:rPr>
        <w:t>C</w:t>
      </w:r>
      <w:r w:rsidRPr="00953317">
        <w:rPr>
          <w:lang w:val="en-GB"/>
        </w:rPr>
        <w:t xml:space="preserve">, the top-ten models were retained to compute model-averaged estimates reported on the left side of the panels with their 95% unconditional confidence intervals (Supplementary Table 5). Empty symbols represent trait differences and filled symbols represent trait means. The relative importance of the variables </w:t>
      </w:r>
      <w:proofErr w:type="gramStart"/>
      <w:r w:rsidRPr="00953317">
        <w:rPr>
          <w:lang w:val="en-GB"/>
        </w:rPr>
        <w:t>are</w:t>
      </w:r>
      <w:proofErr w:type="gramEnd"/>
      <w:r w:rsidRPr="00953317">
        <w:rPr>
          <w:lang w:val="en-GB"/>
        </w:rPr>
        <w:t xml:space="preserve"> reported on the right side of the panels and can be interpreted as the probability that the variable appears in the best model. Hatched bars represent trait differences and filled bars represent trait means. </w:t>
      </w:r>
      <w:proofErr w:type="spellStart"/>
      <w:r w:rsidRPr="00953317">
        <w:rPr>
          <w:lang w:val="en-GB"/>
        </w:rPr>
        <w:t>Colors</w:t>
      </w:r>
      <w:proofErr w:type="spellEnd"/>
      <w:r w:rsidRPr="00953317">
        <w:rPr>
          <w:lang w:val="en-GB"/>
        </w:rPr>
        <w:t xml:space="preserve"> refer to the type of traits, with aboveground traits and belowground traits represented in green and brown, respectively. Adjusted R-squared averaged across the top-ten models (</w:t>
      </w:r>
      <m:oMath>
        <m:acc>
          <m:accPr>
            <m:chr m:val="̅"/>
            <m:ctrlPr>
              <w:rPr>
                <w:rFonts w:ascii="Cambria Math" w:hAnsi="Cambria Math"/>
                <w:i/>
                <w:lang w:val="en-GB"/>
              </w:rPr>
            </m:ctrlPr>
          </m:accPr>
          <m:e>
            <m:sSubSup>
              <m:sSubSupPr>
                <m:ctrlPr>
                  <w:rPr>
                    <w:rFonts w:ascii="Cambria Math" w:hAnsi="Cambria Math"/>
                    <w:i/>
                    <w:lang w:val="en-GB"/>
                  </w:rPr>
                </m:ctrlPr>
              </m:sSubSupPr>
              <m:e>
                <m:r>
                  <w:rPr>
                    <w:rFonts w:ascii="Cambria Math" w:hAnsi="Cambria Math"/>
                    <w:lang w:val="en-GB"/>
                  </w:rPr>
                  <m:t>R</m:t>
                </m:r>
              </m:e>
              <m:sub>
                <m:r>
                  <w:rPr>
                    <w:rFonts w:ascii="Cambria Math" w:hAnsi="Cambria Math"/>
                    <w:lang w:val="en-GB"/>
                  </w:rPr>
                  <m:t>adj</m:t>
                </m:r>
              </m:sub>
              <m:sup>
                <m:r>
                  <w:rPr>
                    <w:rFonts w:ascii="Cambria Math" w:hAnsi="Cambria Math"/>
                    <w:lang w:val="en-GB"/>
                  </w:rPr>
                  <m:t>2</m:t>
                </m:r>
              </m:sup>
            </m:sSubSup>
          </m:e>
        </m:acc>
      </m:oMath>
      <w:r w:rsidRPr="00953317">
        <w:rPr>
          <w:lang w:val="en-GB"/>
        </w:rPr>
        <w:t>) are also reported.</w:t>
      </w:r>
    </w:p>
    <w:sectPr w:rsidR="00BF0E2D" w:rsidRPr="00953317" w:rsidSect="0049747A">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ermain Montazeaud" w:date="2024-03-04T17:23:00Z" w:initials="GM">
    <w:p w14:paraId="2BCE79E3" w14:textId="476C2827" w:rsidR="00D865D4" w:rsidRPr="007635B3" w:rsidRDefault="00D865D4">
      <w:pPr>
        <w:pStyle w:val="Commentaire"/>
        <w:rPr>
          <w:sz w:val="16"/>
          <w:szCs w:val="16"/>
          <w:lang w:val="en-GB"/>
        </w:rPr>
      </w:pPr>
      <w:r>
        <w:rPr>
          <w:rStyle w:val="Marquedecommentaire"/>
        </w:rPr>
        <w:annotationRef/>
      </w:r>
      <w:r w:rsidR="001D6284">
        <w:rPr>
          <w:rStyle w:val="Marquedecommentaire"/>
          <w:lang w:val="en-GB"/>
        </w:rPr>
        <w:t>Correct?</w:t>
      </w:r>
    </w:p>
  </w:comment>
  <w:comment w:id="1" w:author="Germain Montazeaud" w:date="2024-03-04T17:23:00Z" w:initials="GM">
    <w:p w14:paraId="7B8BEA55" w14:textId="1C5C3E25" w:rsidR="00D865D4" w:rsidRPr="00C304CA" w:rsidRDefault="00D865D4">
      <w:pPr>
        <w:pStyle w:val="Commentaire"/>
        <w:rPr>
          <w:lang w:val="en-GB"/>
        </w:rPr>
      </w:pPr>
      <w:r>
        <w:rPr>
          <w:rStyle w:val="Marquedecommentaire"/>
        </w:rPr>
        <w:annotationRef/>
      </w:r>
      <w:r w:rsidR="001D6284">
        <w:rPr>
          <w:lang w:val="en-GB"/>
        </w:rPr>
        <w:t xml:space="preserve">This table needs to be checked </w:t>
      </w:r>
      <w:r w:rsidRPr="00C304CA">
        <w:rPr>
          <w:lang w:val="en-GB"/>
        </w:rPr>
        <w:t>and c</w:t>
      </w:r>
      <w:r>
        <w:rPr>
          <w:lang w:val="en-GB"/>
        </w:rPr>
        <w:t>omplete</w:t>
      </w:r>
      <w:r w:rsidR="001D6284">
        <w:rPr>
          <w:lang w:val="en-GB"/>
        </w:rPr>
        <w:t>d</w:t>
      </w:r>
      <w:r>
        <w:rPr>
          <w:lang w:val="en-GB"/>
        </w:rPr>
        <w:t xml:space="preserve"> for genotypes for which I do not have information</w:t>
      </w:r>
    </w:p>
  </w:comment>
  <w:comment w:id="2" w:author="Germain Montazeaud" w:date="2024-03-05T11:43:00Z" w:initials="GM">
    <w:p w14:paraId="6AF840D3" w14:textId="4DACDD22" w:rsidR="00D865D4" w:rsidRPr="00257AEE" w:rsidRDefault="00D865D4">
      <w:pPr>
        <w:pStyle w:val="Commentaire"/>
        <w:rPr>
          <w:lang w:val="en-GB"/>
        </w:rPr>
      </w:pPr>
      <w:r>
        <w:rPr>
          <w:rStyle w:val="Marquedecommentaire"/>
        </w:rPr>
        <w:annotationRef/>
      </w:r>
      <w:r w:rsidRPr="00257AEE">
        <w:rPr>
          <w:lang w:val="en-GB"/>
        </w:rPr>
        <w:t xml:space="preserve">I could not find information </w:t>
      </w:r>
      <w:r>
        <w:rPr>
          <w:lang w:val="en-GB"/>
        </w:rPr>
        <w:t>on the germination conditions</w:t>
      </w:r>
      <w:r w:rsidR="001D6284">
        <w:rPr>
          <w:lang w:val="en-GB"/>
        </w:rPr>
        <w:t xml:space="preserve"> (?)</w:t>
      </w:r>
    </w:p>
  </w:comment>
  <w:comment w:id="3" w:author="Germain Montazeaud" w:date="2024-04-07T18:32:00Z" w:initials="GM">
    <w:p w14:paraId="58385500" w14:textId="0FC68812" w:rsidR="00D865D4" w:rsidRPr="007635B3" w:rsidRDefault="00D865D4">
      <w:pPr>
        <w:pStyle w:val="Commentaire"/>
        <w:rPr>
          <w:lang w:val="en-GB"/>
        </w:rPr>
      </w:pPr>
      <w:r>
        <w:rPr>
          <w:rStyle w:val="Marquedecommentaire"/>
        </w:rPr>
        <w:annotationRef/>
      </w:r>
      <w:r w:rsidR="001D6284">
        <w:rPr>
          <w:lang w:val="en-GB"/>
        </w:rPr>
        <w:t>It would be nice to have</w:t>
      </w:r>
      <w:r>
        <w:rPr>
          <w:lang w:val="en-GB"/>
        </w:rPr>
        <w:t xml:space="preserve"> a table with the composition of the nutrient solution</w:t>
      </w:r>
    </w:p>
  </w:comment>
  <w:comment w:id="4" w:author="Germain Montazeaud" w:date="2024-04-07T18:45:00Z" w:initials="GM">
    <w:p w14:paraId="1527D911" w14:textId="1555CEC2" w:rsidR="00D865D4" w:rsidRPr="007173A0" w:rsidRDefault="00D865D4">
      <w:pPr>
        <w:pStyle w:val="Commentaire"/>
        <w:rPr>
          <w:lang w:val="en-GB"/>
        </w:rPr>
      </w:pPr>
      <w:r>
        <w:rPr>
          <w:rStyle w:val="Marquedecommentaire"/>
        </w:rPr>
        <w:annotationRef/>
      </w:r>
      <w:r w:rsidR="001D6284">
        <w:rPr>
          <w:lang w:val="en-GB"/>
        </w:rPr>
        <w:t>would be nice place to describe the pipe-line of image analysis</w:t>
      </w:r>
    </w:p>
  </w:comment>
  <w:comment w:id="5" w:author="Germain Montazeaud" w:date="2024-04-07T18:37:00Z" w:initials="GM">
    <w:p w14:paraId="15BC0092" w14:textId="7A27C90E" w:rsidR="00D865D4" w:rsidRPr="00E4623B" w:rsidRDefault="00D865D4">
      <w:pPr>
        <w:pStyle w:val="Commentaire"/>
        <w:rPr>
          <w:lang w:val="en-GB"/>
        </w:rPr>
      </w:pPr>
      <w:r>
        <w:rPr>
          <w:rStyle w:val="Marquedecommentaire"/>
        </w:rPr>
        <w:annotationRef/>
      </w:r>
      <w:r>
        <w:rPr>
          <w:lang w:val="en-GB"/>
        </w:rPr>
        <w:t>I could not find information on the biomass drying conditions</w:t>
      </w:r>
      <w:r w:rsidR="001D6284">
        <w:rPr>
          <w:lang w:val="en-GB"/>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BCE79E3" w15:done="0"/>
  <w15:commentEx w15:paraId="7B8BEA55" w15:done="0"/>
  <w15:commentEx w15:paraId="6AF840D3" w15:done="0"/>
  <w15:commentEx w15:paraId="58385500" w15:done="0"/>
  <w15:commentEx w15:paraId="1527D911" w15:done="0"/>
  <w15:commentEx w15:paraId="15BC009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BCE79E3" w16cid:durableId="29ECB399"/>
  <w16cid:commentId w16cid:paraId="7B8BEA55" w16cid:durableId="29ECB39A"/>
  <w16cid:commentId w16cid:paraId="6AF840D3" w16cid:durableId="29ECB39B"/>
  <w16cid:commentId w16cid:paraId="58385500" w16cid:durableId="29ECB39C"/>
  <w16cid:commentId w16cid:paraId="1527D911" w16cid:durableId="29ECB39D"/>
  <w16cid:commentId w16cid:paraId="15BC0092" w16cid:durableId="29ECB3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3FF5FE" w14:textId="77777777" w:rsidR="00C23E2F" w:rsidRDefault="00C23E2F" w:rsidP="00A90009">
      <w:pPr>
        <w:spacing w:before="0" w:after="0" w:line="240" w:lineRule="auto"/>
      </w:pPr>
      <w:r>
        <w:separator/>
      </w:r>
    </w:p>
  </w:endnote>
  <w:endnote w:type="continuationSeparator" w:id="0">
    <w:p w14:paraId="6E45C42D" w14:textId="77777777" w:rsidR="00C23E2F" w:rsidRDefault="00C23E2F" w:rsidP="00A9000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7DF16B" w14:textId="77777777" w:rsidR="00C23E2F" w:rsidRDefault="00C23E2F" w:rsidP="00A90009">
      <w:pPr>
        <w:spacing w:before="0" w:after="0" w:line="240" w:lineRule="auto"/>
      </w:pPr>
      <w:r>
        <w:separator/>
      </w:r>
    </w:p>
  </w:footnote>
  <w:footnote w:type="continuationSeparator" w:id="0">
    <w:p w14:paraId="26AB0329" w14:textId="77777777" w:rsidR="00C23E2F" w:rsidRDefault="00C23E2F" w:rsidP="00A90009">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A00F01"/>
    <w:multiLevelType w:val="hybridMultilevel"/>
    <w:tmpl w:val="5C9C4930"/>
    <w:lvl w:ilvl="0" w:tplc="F0D607EC">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E3F505C"/>
    <w:multiLevelType w:val="hybridMultilevel"/>
    <w:tmpl w:val="D2A6C9B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FDD6C9B"/>
    <w:multiLevelType w:val="hybridMultilevel"/>
    <w:tmpl w:val="FB6C030C"/>
    <w:lvl w:ilvl="0" w:tplc="7D1E5518">
      <w:numFmt w:val="bullet"/>
      <w:lvlText w:val=""/>
      <w:lvlJc w:val="left"/>
      <w:pPr>
        <w:ind w:left="420" w:hanging="360"/>
      </w:pPr>
      <w:rPr>
        <w:rFonts w:ascii="Wingdings" w:eastAsiaTheme="minorHAnsi" w:hAnsi="Wingdings" w:cstheme="minorBidi" w:hint="default"/>
      </w:rPr>
    </w:lvl>
    <w:lvl w:ilvl="1" w:tplc="040C0003" w:tentative="1">
      <w:start w:val="1"/>
      <w:numFmt w:val="bullet"/>
      <w:lvlText w:val="o"/>
      <w:lvlJc w:val="left"/>
      <w:pPr>
        <w:ind w:left="1140" w:hanging="360"/>
      </w:pPr>
      <w:rPr>
        <w:rFonts w:ascii="Courier New" w:hAnsi="Courier New" w:cs="Courier New" w:hint="default"/>
      </w:rPr>
    </w:lvl>
    <w:lvl w:ilvl="2" w:tplc="040C0005" w:tentative="1">
      <w:start w:val="1"/>
      <w:numFmt w:val="bullet"/>
      <w:lvlText w:val=""/>
      <w:lvlJc w:val="left"/>
      <w:pPr>
        <w:ind w:left="1860" w:hanging="360"/>
      </w:pPr>
      <w:rPr>
        <w:rFonts w:ascii="Wingdings" w:hAnsi="Wingdings" w:hint="default"/>
      </w:rPr>
    </w:lvl>
    <w:lvl w:ilvl="3" w:tplc="040C0001" w:tentative="1">
      <w:start w:val="1"/>
      <w:numFmt w:val="bullet"/>
      <w:lvlText w:val=""/>
      <w:lvlJc w:val="left"/>
      <w:pPr>
        <w:ind w:left="2580" w:hanging="360"/>
      </w:pPr>
      <w:rPr>
        <w:rFonts w:ascii="Symbol" w:hAnsi="Symbol" w:hint="default"/>
      </w:rPr>
    </w:lvl>
    <w:lvl w:ilvl="4" w:tplc="040C0003" w:tentative="1">
      <w:start w:val="1"/>
      <w:numFmt w:val="bullet"/>
      <w:lvlText w:val="o"/>
      <w:lvlJc w:val="left"/>
      <w:pPr>
        <w:ind w:left="3300" w:hanging="360"/>
      </w:pPr>
      <w:rPr>
        <w:rFonts w:ascii="Courier New" w:hAnsi="Courier New" w:cs="Courier New" w:hint="default"/>
      </w:rPr>
    </w:lvl>
    <w:lvl w:ilvl="5" w:tplc="040C0005" w:tentative="1">
      <w:start w:val="1"/>
      <w:numFmt w:val="bullet"/>
      <w:lvlText w:val=""/>
      <w:lvlJc w:val="left"/>
      <w:pPr>
        <w:ind w:left="4020" w:hanging="360"/>
      </w:pPr>
      <w:rPr>
        <w:rFonts w:ascii="Wingdings" w:hAnsi="Wingdings" w:hint="default"/>
      </w:rPr>
    </w:lvl>
    <w:lvl w:ilvl="6" w:tplc="040C0001" w:tentative="1">
      <w:start w:val="1"/>
      <w:numFmt w:val="bullet"/>
      <w:lvlText w:val=""/>
      <w:lvlJc w:val="left"/>
      <w:pPr>
        <w:ind w:left="4740" w:hanging="360"/>
      </w:pPr>
      <w:rPr>
        <w:rFonts w:ascii="Symbol" w:hAnsi="Symbol" w:hint="default"/>
      </w:rPr>
    </w:lvl>
    <w:lvl w:ilvl="7" w:tplc="040C0003" w:tentative="1">
      <w:start w:val="1"/>
      <w:numFmt w:val="bullet"/>
      <w:lvlText w:val="o"/>
      <w:lvlJc w:val="left"/>
      <w:pPr>
        <w:ind w:left="5460" w:hanging="360"/>
      </w:pPr>
      <w:rPr>
        <w:rFonts w:ascii="Courier New" w:hAnsi="Courier New" w:cs="Courier New" w:hint="default"/>
      </w:rPr>
    </w:lvl>
    <w:lvl w:ilvl="8" w:tplc="040C0005" w:tentative="1">
      <w:start w:val="1"/>
      <w:numFmt w:val="bullet"/>
      <w:lvlText w:val=""/>
      <w:lvlJc w:val="left"/>
      <w:pPr>
        <w:ind w:left="61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7445"/>
    <w:rsid w:val="00002AC9"/>
    <w:rsid w:val="00006DA7"/>
    <w:rsid w:val="00007697"/>
    <w:rsid w:val="00011E89"/>
    <w:rsid w:val="00014D97"/>
    <w:rsid w:val="000178E7"/>
    <w:rsid w:val="000204AC"/>
    <w:rsid w:val="00023FDF"/>
    <w:rsid w:val="000265B0"/>
    <w:rsid w:val="00026B2F"/>
    <w:rsid w:val="00037081"/>
    <w:rsid w:val="000371AB"/>
    <w:rsid w:val="00043E93"/>
    <w:rsid w:val="0004691F"/>
    <w:rsid w:val="00050090"/>
    <w:rsid w:val="000505CD"/>
    <w:rsid w:val="000570EB"/>
    <w:rsid w:val="0006263A"/>
    <w:rsid w:val="000640C3"/>
    <w:rsid w:val="0006449A"/>
    <w:rsid w:val="0007523F"/>
    <w:rsid w:val="00075437"/>
    <w:rsid w:val="00077745"/>
    <w:rsid w:val="00082527"/>
    <w:rsid w:val="000847B5"/>
    <w:rsid w:val="00095570"/>
    <w:rsid w:val="000A1903"/>
    <w:rsid w:val="000A64CF"/>
    <w:rsid w:val="000B12C3"/>
    <w:rsid w:val="000B1EF2"/>
    <w:rsid w:val="000C1C34"/>
    <w:rsid w:val="000D0480"/>
    <w:rsid w:val="000D48FF"/>
    <w:rsid w:val="000D51DE"/>
    <w:rsid w:val="000E1C3F"/>
    <w:rsid w:val="000E1D8E"/>
    <w:rsid w:val="000E7C68"/>
    <w:rsid w:val="000F2FB4"/>
    <w:rsid w:val="00102844"/>
    <w:rsid w:val="001028FF"/>
    <w:rsid w:val="001110F4"/>
    <w:rsid w:val="001140A6"/>
    <w:rsid w:val="00122BDB"/>
    <w:rsid w:val="001252D7"/>
    <w:rsid w:val="0012546D"/>
    <w:rsid w:val="00127BB7"/>
    <w:rsid w:val="00134D24"/>
    <w:rsid w:val="00140920"/>
    <w:rsid w:val="001412C7"/>
    <w:rsid w:val="001449B0"/>
    <w:rsid w:val="00144E32"/>
    <w:rsid w:val="00145E0A"/>
    <w:rsid w:val="0015134C"/>
    <w:rsid w:val="00151E25"/>
    <w:rsid w:val="00154759"/>
    <w:rsid w:val="001550BC"/>
    <w:rsid w:val="001616F6"/>
    <w:rsid w:val="00171261"/>
    <w:rsid w:val="00172787"/>
    <w:rsid w:val="00175539"/>
    <w:rsid w:val="001770D8"/>
    <w:rsid w:val="001822DA"/>
    <w:rsid w:val="001859AA"/>
    <w:rsid w:val="001865AC"/>
    <w:rsid w:val="00191809"/>
    <w:rsid w:val="00194D02"/>
    <w:rsid w:val="00196782"/>
    <w:rsid w:val="001970C2"/>
    <w:rsid w:val="001A0588"/>
    <w:rsid w:val="001A1BA5"/>
    <w:rsid w:val="001A4012"/>
    <w:rsid w:val="001A5409"/>
    <w:rsid w:val="001A5888"/>
    <w:rsid w:val="001A7F36"/>
    <w:rsid w:val="001B4E6E"/>
    <w:rsid w:val="001B5665"/>
    <w:rsid w:val="001B5D77"/>
    <w:rsid w:val="001B7F6D"/>
    <w:rsid w:val="001C19DF"/>
    <w:rsid w:val="001C3331"/>
    <w:rsid w:val="001C64D1"/>
    <w:rsid w:val="001C6698"/>
    <w:rsid w:val="001C67CF"/>
    <w:rsid w:val="001D5960"/>
    <w:rsid w:val="001D6284"/>
    <w:rsid w:val="001D6CC8"/>
    <w:rsid w:val="001E3271"/>
    <w:rsid w:val="001F6B74"/>
    <w:rsid w:val="002029B6"/>
    <w:rsid w:val="00202A8C"/>
    <w:rsid w:val="00220277"/>
    <w:rsid w:val="0023018E"/>
    <w:rsid w:val="002330E5"/>
    <w:rsid w:val="00241625"/>
    <w:rsid w:val="00242128"/>
    <w:rsid w:val="00244E31"/>
    <w:rsid w:val="0024771C"/>
    <w:rsid w:val="002504AD"/>
    <w:rsid w:val="002523DB"/>
    <w:rsid w:val="00252556"/>
    <w:rsid w:val="00252A3D"/>
    <w:rsid w:val="00252C80"/>
    <w:rsid w:val="00257AEE"/>
    <w:rsid w:val="00260343"/>
    <w:rsid w:val="00265CE5"/>
    <w:rsid w:val="002955BD"/>
    <w:rsid w:val="002A16AA"/>
    <w:rsid w:val="002C07E9"/>
    <w:rsid w:val="002C161A"/>
    <w:rsid w:val="002C435A"/>
    <w:rsid w:val="002C6524"/>
    <w:rsid w:val="002D13ED"/>
    <w:rsid w:val="002D346B"/>
    <w:rsid w:val="002D42D0"/>
    <w:rsid w:val="002D619F"/>
    <w:rsid w:val="002E13A4"/>
    <w:rsid w:val="002E475A"/>
    <w:rsid w:val="002E720C"/>
    <w:rsid w:val="002E7905"/>
    <w:rsid w:val="002F01F6"/>
    <w:rsid w:val="0030286B"/>
    <w:rsid w:val="00306311"/>
    <w:rsid w:val="00312876"/>
    <w:rsid w:val="00315E1A"/>
    <w:rsid w:val="00317889"/>
    <w:rsid w:val="0034361B"/>
    <w:rsid w:val="003501ED"/>
    <w:rsid w:val="00352AE9"/>
    <w:rsid w:val="003542A7"/>
    <w:rsid w:val="003553A3"/>
    <w:rsid w:val="00365852"/>
    <w:rsid w:val="00367709"/>
    <w:rsid w:val="0037151A"/>
    <w:rsid w:val="00377DA7"/>
    <w:rsid w:val="0038192F"/>
    <w:rsid w:val="00383350"/>
    <w:rsid w:val="00385827"/>
    <w:rsid w:val="00390640"/>
    <w:rsid w:val="00394F14"/>
    <w:rsid w:val="0039715E"/>
    <w:rsid w:val="003A0AED"/>
    <w:rsid w:val="003A2DE4"/>
    <w:rsid w:val="003A3978"/>
    <w:rsid w:val="003B2347"/>
    <w:rsid w:val="003B36E5"/>
    <w:rsid w:val="003C3DE7"/>
    <w:rsid w:val="003C5F82"/>
    <w:rsid w:val="003C5FAA"/>
    <w:rsid w:val="003D3AD4"/>
    <w:rsid w:val="003E382C"/>
    <w:rsid w:val="003E42E1"/>
    <w:rsid w:val="003F06A6"/>
    <w:rsid w:val="003F1EB9"/>
    <w:rsid w:val="003F4BF1"/>
    <w:rsid w:val="003F5C87"/>
    <w:rsid w:val="00407B06"/>
    <w:rsid w:val="00415D56"/>
    <w:rsid w:val="004171C1"/>
    <w:rsid w:val="0042339D"/>
    <w:rsid w:val="004242C2"/>
    <w:rsid w:val="0043022C"/>
    <w:rsid w:val="00431655"/>
    <w:rsid w:val="004317BE"/>
    <w:rsid w:val="00436148"/>
    <w:rsid w:val="00452466"/>
    <w:rsid w:val="00472285"/>
    <w:rsid w:val="0047527A"/>
    <w:rsid w:val="00475453"/>
    <w:rsid w:val="004906E9"/>
    <w:rsid w:val="00495D7F"/>
    <w:rsid w:val="0049747A"/>
    <w:rsid w:val="00497DD7"/>
    <w:rsid w:val="004A14EC"/>
    <w:rsid w:val="004A51F7"/>
    <w:rsid w:val="004A60DE"/>
    <w:rsid w:val="004B39AC"/>
    <w:rsid w:val="004B6F05"/>
    <w:rsid w:val="004C31B9"/>
    <w:rsid w:val="004D002D"/>
    <w:rsid w:val="004D073B"/>
    <w:rsid w:val="004D42D7"/>
    <w:rsid w:val="004E12C6"/>
    <w:rsid w:val="004F1FFE"/>
    <w:rsid w:val="004F28FF"/>
    <w:rsid w:val="004F42C4"/>
    <w:rsid w:val="004F5835"/>
    <w:rsid w:val="004F7445"/>
    <w:rsid w:val="005016BD"/>
    <w:rsid w:val="005019DC"/>
    <w:rsid w:val="00502606"/>
    <w:rsid w:val="0050481E"/>
    <w:rsid w:val="00510545"/>
    <w:rsid w:val="00510A45"/>
    <w:rsid w:val="00511F51"/>
    <w:rsid w:val="00512096"/>
    <w:rsid w:val="0051526F"/>
    <w:rsid w:val="00517437"/>
    <w:rsid w:val="0052458B"/>
    <w:rsid w:val="0052596A"/>
    <w:rsid w:val="00530EA9"/>
    <w:rsid w:val="00533E69"/>
    <w:rsid w:val="00534258"/>
    <w:rsid w:val="005363A0"/>
    <w:rsid w:val="00536E4B"/>
    <w:rsid w:val="005421DB"/>
    <w:rsid w:val="00552459"/>
    <w:rsid w:val="00565BEE"/>
    <w:rsid w:val="005666DE"/>
    <w:rsid w:val="00575B70"/>
    <w:rsid w:val="00580CDF"/>
    <w:rsid w:val="00585419"/>
    <w:rsid w:val="005A21A5"/>
    <w:rsid w:val="005A3CE9"/>
    <w:rsid w:val="005B07E9"/>
    <w:rsid w:val="005B482A"/>
    <w:rsid w:val="005C1E63"/>
    <w:rsid w:val="005C23EB"/>
    <w:rsid w:val="005D5D4C"/>
    <w:rsid w:val="005D7CD3"/>
    <w:rsid w:val="005D7CE7"/>
    <w:rsid w:val="005E79F0"/>
    <w:rsid w:val="005F159E"/>
    <w:rsid w:val="005F677D"/>
    <w:rsid w:val="005F685D"/>
    <w:rsid w:val="00616633"/>
    <w:rsid w:val="00620165"/>
    <w:rsid w:val="0062586A"/>
    <w:rsid w:val="00630373"/>
    <w:rsid w:val="00632016"/>
    <w:rsid w:val="006332B4"/>
    <w:rsid w:val="006465B4"/>
    <w:rsid w:val="006512F9"/>
    <w:rsid w:val="00651CEA"/>
    <w:rsid w:val="006564B8"/>
    <w:rsid w:val="0065784C"/>
    <w:rsid w:val="0066466C"/>
    <w:rsid w:val="006664A3"/>
    <w:rsid w:val="00666511"/>
    <w:rsid w:val="00687145"/>
    <w:rsid w:val="00687F75"/>
    <w:rsid w:val="006A386C"/>
    <w:rsid w:val="006A6EB9"/>
    <w:rsid w:val="006C15E7"/>
    <w:rsid w:val="006C5006"/>
    <w:rsid w:val="006C719C"/>
    <w:rsid w:val="006D625A"/>
    <w:rsid w:val="006D7EB0"/>
    <w:rsid w:val="006E16AF"/>
    <w:rsid w:val="006E21BF"/>
    <w:rsid w:val="006E31B3"/>
    <w:rsid w:val="006E43CF"/>
    <w:rsid w:val="006E7AF2"/>
    <w:rsid w:val="006F05C5"/>
    <w:rsid w:val="006F092E"/>
    <w:rsid w:val="006F0E69"/>
    <w:rsid w:val="00700389"/>
    <w:rsid w:val="007011CB"/>
    <w:rsid w:val="00703D75"/>
    <w:rsid w:val="00707F8B"/>
    <w:rsid w:val="0071608A"/>
    <w:rsid w:val="007173A0"/>
    <w:rsid w:val="00743B64"/>
    <w:rsid w:val="0075665A"/>
    <w:rsid w:val="00756C1F"/>
    <w:rsid w:val="00756F73"/>
    <w:rsid w:val="00762CA3"/>
    <w:rsid w:val="007635B3"/>
    <w:rsid w:val="00773998"/>
    <w:rsid w:val="00774FAF"/>
    <w:rsid w:val="00776801"/>
    <w:rsid w:val="0078115C"/>
    <w:rsid w:val="00786088"/>
    <w:rsid w:val="00786642"/>
    <w:rsid w:val="00793BFA"/>
    <w:rsid w:val="007A2675"/>
    <w:rsid w:val="007A763D"/>
    <w:rsid w:val="007B53C5"/>
    <w:rsid w:val="007B6931"/>
    <w:rsid w:val="007C3694"/>
    <w:rsid w:val="007C3E10"/>
    <w:rsid w:val="007C4924"/>
    <w:rsid w:val="007C72A0"/>
    <w:rsid w:val="007D0575"/>
    <w:rsid w:val="007D10FC"/>
    <w:rsid w:val="007D30DC"/>
    <w:rsid w:val="007D5D20"/>
    <w:rsid w:val="007E4276"/>
    <w:rsid w:val="00801629"/>
    <w:rsid w:val="00801B6B"/>
    <w:rsid w:val="0080422B"/>
    <w:rsid w:val="00812FEB"/>
    <w:rsid w:val="008130D4"/>
    <w:rsid w:val="00826F36"/>
    <w:rsid w:val="008400DD"/>
    <w:rsid w:val="008525BA"/>
    <w:rsid w:val="00856BE6"/>
    <w:rsid w:val="00861FBA"/>
    <w:rsid w:val="00865D49"/>
    <w:rsid w:val="00866C58"/>
    <w:rsid w:val="0087255F"/>
    <w:rsid w:val="008725A7"/>
    <w:rsid w:val="00872FEA"/>
    <w:rsid w:val="00881E73"/>
    <w:rsid w:val="008830EB"/>
    <w:rsid w:val="008844EC"/>
    <w:rsid w:val="0088793F"/>
    <w:rsid w:val="008954A7"/>
    <w:rsid w:val="008B30EB"/>
    <w:rsid w:val="008B4AEC"/>
    <w:rsid w:val="008C58FC"/>
    <w:rsid w:val="008C610C"/>
    <w:rsid w:val="008E274A"/>
    <w:rsid w:val="008E2E47"/>
    <w:rsid w:val="008E5AD1"/>
    <w:rsid w:val="008E6308"/>
    <w:rsid w:val="008F031D"/>
    <w:rsid w:val="008F1C96"/>
    <w:rsid w:val="008F3EC6"/>
    <w:rsid w:val="008F6962"/>
    <w:rsid w:val="009035B4"/>
    <w:rsid w:val="00916C3E"/>
    <w:rsid w:val="009246C5"/>
    <w:rsid w:val="00924DA1"/>
    <w:rsid w:val="009335BB"/>
    <w:rsid w:val="00940531"/>
    <w:rsid w:val="0094182A"/>
    <w:rsid w:val="00942150"/>
    <w:rsid w:val="00953317"/>
    <w:rsid w:val="0095790E"/>
    <w:rsid w:val="00970686"/>
    <w:rsid w:val="00973A48"/>
    <w:rsid w:val="00981E32"/>
    <w:rsid w:val="00983A9A"/>
    <w:rsid w:val="0098646A"/>
    <w:rsid w:val="00995145"/>
    <w:rsid w:val="00996F2E"/>
    <w:rsid w:val="009A75C4"/>
    <w:rsid w:val="009B09C9"/>
    <w:rsid w:val="009B2344"/>
    <w:rsid w:val="009B322A"/>
    <w:rsid w:val="009C0AB1"/>
    <w:rsid w:val="009C0CCB"/>
    <w:rsid w:val="009C13EC"/>
    <w:rsid w:val="009C3E98"/>
    <w:rsid w:val="009C44C6"/>
    <w:rsid w:val="009C7A1B"/>
    <w:rsid w:val="009D368B"/>
    <w:rsid w:val="009D57F1"/>
    <w:rsid w:val="009E432E"/>
    <w:rsid w:val="009E52F0"/>
    <w:rsid w:val="00A1049B"/>
    <w:rsid w:val="00A11D6E"/>
    <w:rsid w:val="00A161AC"/>
    <w:rsid w:val="00A16456"/>
    <w:rsid w:val="00A22717"/>
    <w:rsid w:val="00A30A2F"/>
    <w:rsid w:val="00A30AEA"/>
    <w:rsid w:val="00A31C79"/>
    <w:rsid w:val="00A32684"/>
    <w:rsid w:val="00A34C87"/>
    <w:rsid w:val="00A426B1"/>
    <w:rsid w:val="00A42D54"/>
    <w:rsid w:val="00A46B3A"/>
    <w:rsid w:val="00A5055E"/>
    <w:rsid w:val="00A60CBB"/>
    <w:rsid w:val="00A6143B"/>
    <w:rsid w:val="00A763BA"/>
    <w:rsid w:val="00A858E9"/>
    <w:rsid w:val="00A87136"/>
    <w:rsid w:val="00A87762"/>
    <w:rsid w:val="00A90009"/>
    <w:rsid w:val="00A9068B"/>
    <w:rsid w:val="00AB381D"/>
    <w:rsid w:val="00AB414E"/>
    <w:rsid w:val="00AB7E44"/>
    <w:rsid w:val="00AC031A"/>
    <w:rsid w:val="00AC0975"/>
    <w:rsid w:val="00AD2847"/>
    <w:rsid w:val="00AD2D8C"/>
    <w:rsid w:val="00AD4FD3"/>
    <w:rsid w:val="00AF014D"/>
    <w:rsid w:val="00AF39C8"/>
    <w:rsid w:val="00AF4A14"/>
    <w:rsid w:val="00B01C43"/>
    <w:rsid w:val="00B03BDE"/>
    <w:rsid w:val="00B05082"/>
    <w:rsid w:val="00B1032C"/>
    <w:rsid w:val="00B11712"/>
    <w:rsid w:val="00B15D6E"/>
    <w:rsid w:val="00B33BBD"/>
    <w:rsid w:val="00B34F89"/>
    <w:rsid w:val="00B413A2"/>
    <w:rsid w:val="00B41A7E"/>
    <w:rsid w:val="00B461AF"/>
    <w:rsid w:val="00B670C6"/>
    <w:rsid w:val="00B77006"/>
    <w:rsid w:val="00B77876"/>
    <w:rsid w:val="00B915B6"/>
    <w:rsid w:val="00B9368B"/>
    <w:rsid w:val="00B93B3D"/>
    <w:rsid w:val="00BA6649"/>
    <w:rsid w:val="00BA6852"/>
    <w:rsid w:val="00BA6F63"/>
    <w:rsid w:val="00BB2223"/>
    <w:rsid w:val="00BB4D90"/>
    <w:rsid w:val="00BB6D01"/>
    <w:rsid w:val="00BB7FE4"/>
    <w:rsid w:val="00BC2138"/>
    <w:rsid w:val="00BC576E"/>
    <w:rsid w:val="00BC6300"/>
    <w:rsid w:val="00BC6620"/>
    <w:rsid w:val="00BC68B1"/>
    <w:rsid w:val="00BD17A7"/>
    <w:rsid w:val="00BD1C1A"/>
    <w:rsid w:val="00BD4B05"/>
    <w:rsid w:val="00BD7974"/>
    <w:rsid w:val="00BE0ACA"/>
    <w:rsid w:val="00BE3160"/>
    <w:rsid w:val="00BE5AB3"/>
    <w:rsid w:val="00BE695F"/>
    <w:rsid w:val="00BE747D"/>
    <w:rsid w:val="00BF0E2D"/>
    <w:rsid w:val="00BF314B"/>
    <w:rsid w:val="00C01FAD"/>
    <w:rsid w:val="00C04120"/>
    <w:rsid w:val="00C10F60"/>
    <w:rsid w:val="00C11786"/>
    <w:rsid w:val="00C128ED"/>
    <w:rsid w:val="00C15605"/>
    <w:rsid w:val="00C23E2F"/>
    <w:rsid w:val="00C304CA"/>
    <w:rsid w:val="00C36015"/>
    <w:rsid w:val="00C368FD"/>
    <w:rsid w:val="00C646A0"/>
    <w:rsid w:val="00C72F4B"/>
    <w:rsid w:val="00C7603B"/>
    <w:rsid w:val="00C80269"/>
    <w:rsid w:val="00C849AF"/>
    <w:rsid w:val="00C87605"/>
    <w:rsid w:val="00C91C0E"/>
    <w:rsid w:val="00CB4B05"/>
    <w:rsid w:val="00CB51FF"/>
    <w:rsid w:val="00CC0CAD"/>
    <w:rsid w:val="00CC20AD"/>
    <w:rsid w:val="00CD17C7"/>
    <w:rsid w:val="00CD1B33"/>
    <w:rsid w:val="00CE1214"/>
    <w:rsid w:val="00CF14BA"/>
    <w:rsid w:val="00CF2314"/>
    <w:rsid w:val="00CF5EA8"/>
    <w:rsid w:val="00CF7A11"/>
    <w:rsid w:val="00D007AC"/>
    <w:rsid w:val="00D10554"/>
    <w:rsid w:val="00D146CC"/>
    <w:rsid w:val="00D21873"/>
    <w:rsid w:val="00D22DAF"/>
    <w:rsid w:val="00D230B9"/>
    <w:rsid w:val="00D23671"/>
    <w:rsid w:val="00D25C32"/>
    <w:rsid w:val="00D31B6D"/>
    <w:rsid w:val="00D34D3C"/>
    <w:rsid w:val="00D3527A"/>
    <w:rsid w:val="00D42B72"/>
    <w:rsid w:val="00D47AF6"/>
    <w:rsid w:val="00D51B48"/>
    <w:rsid w:val="00D569FE"/>
    <w:rsid w:val="00D72450"/>
    <w:rsid w:val="00D724F5"/>
    <w:rsid w:val="00D75ED2"/>
    <w:rsid w:val="00D848F1"/>
    <w:rsid w:val="00D865D4"/>
    <w:rsid w:val="00D86D2E"/>
    <w:rsid w:val="00D90CB5"/>
    <w:rsid w:val="00D923A1"/>
    <w:rsid w:val="00DA1158"/>
    <w:rsid w:val="00DA6934"/>
    <w:rsid w:val="00DC190C"/>
    <w:rsid w:val="00DC7C38"/>
    <w:rsid w:val="00DD52CE"/>
    <w:rsid w:val="00DD5B54"/>
    <w:rsid w:val="00DD70DC"/>
    <w:rsid w:val="00E07594"/>
    <w:rsid w:val="00E07DDB"/>
    <w:rsid w:val="00E11428"/>
    <w:rsid w:val="00E127C6"/>
    <w:rsid w:val="00E240A4"/>
    <w:rsid w:val="00E274DF"/>
    <w:rsid w:val="00E3076B"/>
    <w:rsid w:val="00E312E4"/>
    <w:rsid w:val="00E318B3"/>
    <w:rsid w:val="00E319CB"/>
    <w:rsid w:val="00E35E2C"/>
    <w:rsid w:val="00E36234"/>
    <w:rsid w:val="00E41176"/>
    <w:rsid w:val="00E4623B"/>
    <w:rsid w:val="00E50E00"/>
    <w:rsid w:val="00E516CF"/>
    <w:rsid w:val="00E56717"/>
    <w:rsid w:val="00E56A6D"/>
    <w:rsid w:val="00E6486C"/>
    <w:rsid w:val="00E828B0"/>
    <w:rsid w:val="00E8529E"/>
    <w:rsid w:val="00E85373"/>
    <w:rsid w:val="00E85A57"/>
    <w:rsid w:val="00E91258"/>
    <w:rsid w:val="00E92062"/>
    <w:rsid w:val="00E9356F"/>
    <w:rsid w:val="00E96366"/>
    <w:rsid w:val="00EA0B64"/>
    <w:rsid w:val="00EA32F8"/>
    <w:rsid w:val="00EA3E95"/>
    <w:rsid w:val="00EB08C5"/>
    <w:rsid w:val="00EB2292"/>
    <w:rsid w:val="00EB34E5"/>
    <w:rsid w:val="00EB5250"/>
    <w:rsid w:val="00EC318A"/>
    <w:rsid w:val="00ED18C2"/>
    <w:rsid w:val="00ED7E03"/>
    <w:rsid w:val="00EE232C"/>
    <w:rsid w:val="00EE47E9"/>
    <w:rsid w:val="00EE750A"/>
    <w:rsid w:val="00EF50CC"/>
    <w:rsid w:val="00EF54FD"/>
    <w:rsid w:val="00EF609C"/>
    <w:rsid w:val="00EF7677"/>
    <w:rsid w:val="00EF7F3E"/>
    <w:rsid w:val="00F03B41"/>
    <w:rsid w:val="00F11765"/>
    <w:rsid w:val="00F24A12"/>
    <w:rsid w:val="00F315F1"/>
    <w:rsid w:val="00F35F8B"/>
    <w:rsid w:val="00F3673B"/>
    <w:rsid w:val="00F40AF4"/>
    <w:rsid w:val="00F44B90"/>
    <w:rsid w:val="00F4552C"/>
    <w:rsid w:val="00F5646B"/>
    <w:rsid w:val="00F62AB4"/>
    <w:rsid w:val="00F72280"/>
    <w:rsid w:val="00F72AE0"/>
    <w:rsid w:val="00F743F4"/>
    <w:rsid w:val="00F75C09"/>
    <w:rsid w:val="00F80FFF"/>
    <w:rsid w:val="00F814AF"/>
    <w:rsid w:val="00F826D8"/>
    <w:rsid w:val="00F91A6E"/>
    <w:rsid w:val="00F951CB"/>
    <w:rsid w:val="00FA1C19"/>
    <w:rsid w:val="00FB077D"/>
    <w:rsid w:val="00FB0E31"/>
    <w:rsid w:val="00FB2060"/>
    <w:rsid w:val="00FB41BD"/>
    <w:rsid w:val="00FC1294"/>
    <w:rsid w:val="00FC1F93"/>
    <w:rsid w:val="00FC4D90"/>
    <w:rsid w:val="00FC5C15"/>
    <w:rsid w:val="00FC5C92"/>
    <w:rsid w:val="00FC75D3"/>
    <w:rsid w:val="00FE5A6C"/>
    <w:rsid w:val="00FF054E"/>
    <w:rsid w:val="00FF14E4"/>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06687A"/>
  <w15:chartTrackingRefBased/>
  <w15:docId w15:val="{47BFD9F9-28FF-4FD4-A4C4-4854CC423B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6F2E"/>
    <w:pPr>
      <w:spacing w:before="120" w:after="120" w:line="480" w:lineRule="auto"/>
    </w:pPr>
    <w:rPr>
      <w:rFonts w:ascii="Times New Roman" w:hAnsi="Times New Roman"/>
    </w:rPr>
  </w:style>
  <w:style w:type="paragraph" w:styleId="Titre1">
    <w:name w:val="heading 1"/>
    <w:basedOn w:val="Normal"/>
    <w:next w:val="Normal"/>
    <w:link w:val="Titre1Car"/>
    <w:uiPriority w:val="9"/>
    <w:qFormat/>
    <w:rsid w:val="00AB7E44"/>
    <w:pPr>
      <w:keepNext/>
      <w:keepLines/>
      <w:outlineLvl w:val="0"/>
    </w:pPr>
    <w:rPr>
      <w:rFonts w:eastAsiaTheme="majorEastAsia" w:cstheme="majorBidi"/>
      <w:b/>
      <w:sz w:val="32"/>
      <w:szCs w:val="32"/>
    </w:rPr>
  </w:style>
  <w:style w:type="paragraph" w:styleId="Titre2">
    <w:name w:val="heading 2"/>
    <w:basedOn w:val="Normal"/>
    <w:next w:val="Normal"/>
    <w:link w:val="Titre2Car"/>
    <w:uiPriority w:val="9"/>
    <w:unhideWhenUsed/>
    <w:qFormat/>
    <w:rsid w:val="008844EC"/>
    <w:pPr>
      <w:keepNext/>
      <w:keepLines/>
      <w:spacing w:before="40" w:after="0"/>
      <w:outlineLvl w:val="1"/>
    </w:pPr>
    <w:rPr>
      <w:rFonts w:eastAsiaTheme="majorEastAsia" w:cstheme="majorBidi"/>
      <w:b/>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242128"/>
    <w:pPr>
      <w:spacing w:after="240" w:line="240" w:lineRule="auto"/>
      <w:contextualSpacing/>
      <w:jc w:val="center"/>
    </w:pPr>
    <w:rPr>
      <w:rFonts w:eastAsiaTheme="majorEastAsia" w:cstheme="majorBidi"/>
      <w:b/>
      <w:spacing w:val="-10"/>
      <w:kern w:val="28"/>
      <w:sz w:val="44"/>
      <w:szCs w:val="56"/>
    </w:rPr>
  </w:style>
  <w:style w:type="character" w:customStyle="1" w:styleId="TitreCar">
    <w:name w:val="Titre Car"/>
    <w:basedOn w:val="Policepardfaut"/>
    <w:link w:val="Titre"/>
    <w:uiPriority w:val="10"/>
    <w:rsid w:val="00242128"/>
    <w:rPr>
      <w:rFonts w:ascii="Times New Roman" w:eastAsiaTheme="majorEastAsia" w:hAnsi="Times New Roman" w:cstheme="majorBidi"/>
      <w:b/>
      <w:spacing w:val="-10"/>
      <w:kern w:val="28"/>
      <w:sz w:val="44"/>
      <w:szCs w:val="56"/>
    </w:rPr>
  </w:style>
  <w:style w:type="character" w:styleId="Lienhypertexte">
    <w:name w:val="Hyperlink"/>
    <w:basedOn w:val="Policepardfaut"/>
    <w:uiPriority w:val="99"/>
    <w:unhideWhenUsed/>
    <w:rsid w:val="00AB7E44"/>
    <w:rPr>
      <w:color w:val="0563C1" w:themeColor="hyperlink"/>
      <w:u w:val="single"/>
    </w:rPr>
  </w:style>
  <w:style w:type="character" w:customStyle="1" w:styleId="Mentionnonrsolue1">
    <w:name w:val="Mention non résolue1"/>
    <w:basedOn w:val="Policepardfaut"/>
    <w:uiPriority w:val="99"/>
    <w:semiHidden/>
    <w:unhideWhenUsed/>
    <w:rsid w:val="00AB7E44"/>
    <w:rPr>
      <w:color w:val="605E5C"/>
      <w:shd w:val="clear" w:color="auto" w:fill="E1DFDD"/>
    </w:rPr>
  </w:style>
  <w:style w:type="character" w:customStyle="1" w:styleId="Titre1Car">
    <w:name w:val="Titre 1 Car"/>
    <w:basedOn w:val="Policepardfaut"/>
    <w:link w:val="Titre1"/>
    <w:uiPriority w:val="9"/>
    <w:rsid w:val="00AB7E44"/>
    <w:rPr>
      <w:rFonts w:ascii="Times New Roman" w:eastAsiaTheme="majorEastAsia" w:hAnsi="Times New Roman" w:cstheme="majorBidi"/>
      <w:b/>
      <w:sz w:val="32"/>
      <w:szCs w:val="32"/>
    </w:rPr>
  </w:style>
  <w:style w:type="character" w:styleId="Numrodeligne">
    <w:name w:val="line number"/>
    <w:basedOn w:val="Policepardfaut"/>
    <w:uiPriority w:val="99"/>
    <w:semiHidden/>
    <w:unhideWhenUsed/>
    <w:rsid w:val="0049747A"/>
  </w:style>
  <w:style w:type="character" w:customStyle="1" w:styleId="Titre2Car">
    <w:name w:val="Titre 2 Car"/>
    <w:basedOn w:val="Policepardfaut"/>
    <w:link w:val="Titre2"/>
    <w:uiPriority w:val="9"/>
    <w:rsid w:val="008844EC"/>
    <w:rPr>
      <w:rFonts w:ascii="Times New Roman" w:eastAsiaTheme="majorEastAsia" w:hAnsi="Times New Roman" w:cstheme="majorBidi"/>
      <w:b/>
      <w:sz w:val="26"/>
      <w:szCs w:val="26"/>
    </w:rPr>
  </w:style>
  <w:style w:type="character" w:styleId="Marquedecommentaire">
    <w:name w:val="annotation reference"/>
    <w:basedOn w:val="Policepardfaut"/>
    <w:uiPriority w:val="99"/>
    <w:semiHidden/>
    <w:unhideWhenUsed/>
    <w:rsid w:val="00C304CA"/>
    <w:rPr>
      <w:sz w:val="16"/>
      <w:szCs w:val="16"/>
    </w:rPr>
  </w:style>
  <w:style w:type="paragraph" w:styleId="Commentaire">
    <w:name w:val="annotation text"/>
    <w:basedOn w:val="Normal"/>
    <w:link w:val="CommentaireCar"/>
    <w:uiPriority w:val="99"/>
    <w:semiHidden/>
    <w:unhideWhenUsed/>
    <w:rsid w:val="00C304CA"/>
    <w:pPr>
      <w:spacing w:line="240" w:lineRule="auto"/>
    </w:pPr>
    <w:rPr>
      <w:sz w:val="20"/>
      <w:szCs w:val="20"/>
    </w:rPr>
  </w:style>
  <w:style w:type="character" w:customStyle="1" w:styleId="CommentaireCar">
    <w:name w:val="Commentaire Car"/>
    <w:basedOn w:val="Policepardfaut"/>
    <w:link w:val="Commentaire"/>
    <w:uiPriority w:val="99"/>
    <w:semiHidden/>
    <w:rsid w:val="00C304CA"/>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C304CA"/>
    <w:rPr>
      <w:b/>
      <w:bCs/>
    </w:rPr>
  </w:style>
  <w:style w:type="character" w:customStyle="1" w:styleId="ObjetducommentaireCar">
    <w:name w:val="Objet du commentaire Car"/>
    <w:basedOn w:val="CommentaireCar"/>
    <w:link w:val="Objetducommentaire"/>
    <w:uiPriority w:val="99"/>
    <w:semiHidden/>
    <w:rsid w:val="00C304CA"/>
    <w:rPr>
      <w:rFonts w:ascii="Times New Roman" w:hAnsi="Times New Roman"/>
      <w:b/>
      <w:bCs/>
      <w:sz w:val="20"/>
      <w:szCs w:val="20"/>
    </w:rPr>
  </w:style>
  <w:style w:type="paragraph" w:styleId="Textedebulles">
    <w:name w:val="Balloon Text"/>
    <w:basedOn w:val="Normal"/>
    <w:link w:val="TextedebullesCar"/>
    <w:uiPriority w:val="99"/>
    <w:semiHidden/>
    <w:unhideWhenUsed/>
    <w:rsid w:val="00C304CA"/>
    <w:pPr>
      <w:spacing w:before="0"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304CA"/>
    <w:rPr>
      <w:rFonts w:ascii="Segoe UI" w:hAnsi="Segoe UI" w:cs="Segoe UI"/>
      <w:sz w:val="18"/>
      <w:szCs w:val="18"/>
    </w:rPr>
  </w:style>
  <w:style w:type="character" w:styleId="Textedelespacerserv">
    <w:name w:val="Placeholder Text"/>
    <w:basedOn w:val="Policepardfaut"/>
    <w:uiPriority w:val="99"/>
    <w:semiHidden/>
    <w:rsid w:val="00043E93"/>
    <w:rPr>
      <w:color w:val="808080"/>
    </w:rPr>
  </w:style>
  <w:style w:type="paragraph" w:styleId="Paragraphedeliste">
    <w:name w:val="List Paragraph"/>
    <w:basedOn w:val="Normal"/>
    <w:uiPriority w:val="34"/>
    <w:qFormat/>
    <w:rsid w:val="008130D4"/>
    <w:pPr>
      <w:ind w:left="720"/>
      <w:contextualSpacing/>
    </w:pPr>
  </w:style>
  <w:style w:type="character" w:customStyle="1" w:styleId="title-text">
    <w:name w:val="title-text"/>
    <w:basedOn w:val="Policepardfaut"/>
    <w:rsid w:val="003542A7"/>
  </w:style>
  <w:style w:type="paragraph" w:styleId="En-tte">
    <w:name w:val="header"/>
    <w:basedOn w:val="Normal"/>
    <w:link w:val="En-tteCar"/>
    <w:uiPriority w:val="99"/>
    <w:unhideWhenUsed/>
    <w:rsid w:val="00A90009"/>
    <w:pPr>
      <w:tabs>
        <w:tab w:val="center" w:pos="4536"/>
        <w:tab w:val="right" w:pos="9072"/>
      </w:tabs>
      <w:spacing w:before="0" w:after="0" w:line="240" w:lineRule="auto"/>
    </w:pPr>
  </w:style>
  <w:style w:type="character" w:customStyle="1" w:styleId="En-tteCar">
    <w:name w:val="En-tête Car"/>
    <w:basedOn w:val="Policepardfaut"/>
    <w:link w:val="En-tte"/>
    <w:uiPriority w:val="99"/>
    <w:rsid w:val="00A90009"/>
    <w:rPr>
      <w:rFonts w:ascii="Times New Roman" w:hAnsi="Times New Roman"/>
    </w:rPr>
  </w:style>
  <w:style w:type="paragraph" w:styleId="Pieddepage">
    <w:name w:val="footer"/>
    <w:basedOn w:val="Normal"/>
    <w:link w:val="PieddepageCar"/>
    <w:uiPriority w:val="99"/>
    <w:unhideWhenUsed/>
    <w:rsid w:val="00A90009"/>
    <w:pPr>
      <w:tabs>
        <w:tab w:val="center" w:pos="4536"/>
        <w:tab w:val="right" w:pos="9072"/>
      </w:tabs>
      <w:spacing w:before="0" w:after="0" w:line="240" w:lineRule="auto"/>
    </w:pPr>
  </w:style>
  <w:style w:type="character" w:customStyle="1" w:styleId="PieddepageCar">
    <w:name w:val="Pied de page Car"/>
    <w:basedOn w:val="Policepardfaut"/>
    <w:link w:val="Pieddepage"/>
    <w:uiPriority w:val="99"/>
    <w:rsid w:val="00A90009"/>
    <w:rPr>
      <w:rFonts w:ascii="Times New Roman" w:hAnsi="Times New Roman"/>
    </w:rPr>
  </w:style>
  <w:style w:type="paragraph" w:styleId="Sansinterligne">
    <w:name w:val="No Spacing"/>
    <w:uiPriority w:val="1"/>
    <w:qFormat/>
    <w:rsid w:val="001110F4"/>
    <w:pPr>
      <w:spacing w:after="0" w:line="240" w:lineRule="auto"/>
    </w:pPr>
    <w:rPr>
      <w:rFonts w:ascii="Times New Roman" w:hAnsi="Times New Roman"/>
    </w:rPr>
  </w:style>
  <w:style w:type="paragraph" w:styleId="Bibliographie">
    <w:name w:val="Bibliography"/>
    <w:basedOn w:val="Normal"/>
    <w:next w:val="Normal"/>
    <w:uiPriority w:val="37"/>
    <w:unhideWhenUsed/>
    <w:rsid w:val="000A64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495827">
      <w:bodyDiv w:val="1"/>
      <w:marLeft w:val="0"/>
      <w:marRight w:val="0"/>
      <w:marTop w:val="0"/>
      <w:marBottom w:val="0"/>
      <w:divBdr>
        <w:top w:val="none" w:sz="0" w:space="0" w:color="auto"/>
        <w:left w:val="none" w:sz="0" w:space="0" w:color="auto"/>
        <w:bottom w:val="none" w:sz="0" w:space="0" w:color="auto"/>
        <w:right w:val="none" w:sz="0" w:space="0" w:color="auto"/>
      </w:divBdr>
    </w:div>
    <w:div w:id="186601495">
      <w:bodyDiv w:val="1"/>
      <w:marLeft w:val="0"/>
      <w:marRight w:val="0"/>
      <w:marTop w:val="0"/>
      <w:marBottom w:val="0"/>
      <w:divBdr>
        <w:top w:val="none" w:sz="0" w:space="0" w:color="auto"/>
        <w:left w:val="none" w:sz="0" w:space="0" w:color="auto"/>
        <w:bottom w:val="none" w:sz="0" w:space="0" w:color="auto"/>
        <w:right w:val="none" w:sz="0" w:space="0" w:color="auto"/>
      </w:divBdr>
    </w:div>
    <w:div w:id="1100225659">
      <w:bodyDiv w:val="1"/>
      <w:marLeft w:val="0"/>
      <w:marRight w:val="0"/>
      <w:marTop w:val="0"/>
      <w:marBottom w:val="0"/>
      <w:divBdr>
        <w:top w:val="none" w:sz="0" w:space="0" w:color="auto"/>
        <w:left w:val="none" w:sz="0" w:space="0" w:color="auto"/>
        <w:bottom w:val="none" w:sz="0" w:space="0" w:color="auto"/>
        <w:right w:val="none" w:sz="0" w:space="0" w:color="auto"/>
      </w:divBdr>
    </w:div>
    <w:div w:id="1686399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montazeaud@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EA5D69-5F87-4A96-87E4-2CF08D8EB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82</TotalTime>
  <Pages>28</Pages>
  <Words>42472</Words>
  <Characters>233600</Characters>
  <Application>Microsoft Office Word</Application>
  <DocSecurity>0</DocSecurity>
  <Lines>1946</Lines>
  <Paragraphs>55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5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in Montazeaud</dc:creator>
  <cp:keywords/>
  <dc:description/>
  <cp:lastModifiedBy>montazeaud</cp:lastModifiedBy>
  <cp:revision>289</cp:revision>
  <dcterms:created xsi:type="dcterms:W3CDTF">2023-09-28T16:04:00Z</dcterms:created>
  <dcterms:modified xsi:type="dcterms:W3CDTF">2024-10-08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ZA2O71N"/&gt;&lt;style id="http://www.zotero.org/styles/plant-and-soil" hasBibliography="1" bibliographyStyleHasBeenSet="1"/&gt;&lt;prefs&gt;&lt;pref name="fieldType" value="Field"/&gt;&lt;/prefs&gt;&lt;/data&gt;</vt:lpwstr>
  </property>
</Properties>
</file>